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tiff" ContentType="image/tiff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4D435BE2" w14:textId="77777777" w:rsidR="00F22211" w:rsidRPr="00951886" w:rsidRDefault="00F22211" w:rsidP="00F22211">
      <w:pPr>
        <w:rPr>
          <w:rFonts w:ascii="Times New Roman" w:eastAsia="宋体" w:hAnsi="Times New Roman" w:cs="Times New Roman"/>
          <w:b/>
          <w:bCs/>
          <w:color w:val="000000"/>
          <w:sz w:val="24"/>
        </w:rPr>
      </w:pPr>
      <w:bookmarkStart w:id="0" w:name="_Toc136594633"/>
      <w:r w:rsidRPr="00951886">
        <w:rPr>
          <w:rFonts w:ascii="Times New Roman" w:eastAsia="宋体" w:hAnsi="Times New Roman" w:cs="Times New Roman"/>
          <w:b/>
          <w:bCs/>
          <w:color w:val="000000"/>
          <w:sz w:val="24"/>
        </w:rPr>
        <w:t xml:space="preserve">Supplementary Material for: </w:t>
      </w:r>
    </w:p>
    <w:p w14:paraId="4DBF1B3B" w14:textId="48DBE57E" w:rsidR="002A02D9" w:rsidRDefault="00E4747E" w:rsidP="00F22211">
      <w:pPr>
        <w:rPr>
          <w:rFonts w:ascii="Times New Roman" w:eastAsia="宋体" w:hAnsi="Times New Roman" w:cs="Times New Roman"/>
          <w:color w:val="000000"/>
          <w:sz w:val="24"/>
        </w:rPr>
      </w:pPr>
      <w:proofErr w:type="spellStart"/>
      <w:r w:rsidRPr="00E4747E">
        <w:rPr>
          <w:rFonts w:ascii="Times New Roman" w:eastAsia="宋体" w:hAnsi="Times New Roman" w:cs="Times New Roman" w:hint="eastAsia"/>
          <w:color w:val="000000"/>
          <w:sz w:val="24"/>
        </w:rPr>
        <w:t>ClivD</w:t>
      </w:r>
      <w:proofErr w:type="spellEnd"/>
      <w:r w:rsidRPr="00E4747E">
        <w:rPr>
          <w:rFonts w:ascii="Times New Roman" w:eastAsia="宋体" w:hAnsi="Times New Roman" w:cs="Times New Roman" w:hint="eastAsia"/>
          <w:color w:val="000000"/>
          <w:sz w:val="24"/>
        </w:rPr>
        <w:t xml:space="preserve"> score and risks of dementia, cardiovascular disease, cancer, and mortality</w:t>
      </w:r>
    </w:p>
    <w:p w14:paraId="12112120" w14:textId="77777777" w:rsidR="00E4747E" w:rsidRPr="00951886" w:rsidRDefault="00E4747E" w:rsidP="00F22211">
      <w:pPr>
        <w:rPr>
          <w:rFonts w:ascii="Times New Roman" w:eastAsia="宋体" w:hAnsi="Times New Roman" w:cs="Times New Roman"/>
          <w:b/>
          <w:bCs/>
          <w:color w:val="000000"/>
          <w:sz w:val="24"/>
        </w:rPr>
      </w:pPr>
    </w:p>
    <w:p w14:paraId="730BC592" w14:textId="77777777" w:rsidR="00F22211" w:rsidRPr="00951886" w:rsidRDefault="00F22211" w:rsidP="00F22211">
      <w:pPr>
        <w:rPr>
          <w:rFonts w:ascii="Times New Roman" w:eastAsia="宋体" w:hAnsi="Times New Roman" w:cs="Times New Roman"/>
          <w:color w:val="000000"/>
          <w:sz w:val="24"/>
        </w:rPr>
      </w:pPr>
      <w:r w:rsidRPr="00951886">
        <w:rPr>
          <w:rFonts w:ascii="Times New Roman" w:eastAsia="宋体" w:hAnsi="Times New Roman" w:cs="Times New Roman"/>
          <w:b/>
          <w:bCs/>
          <w:color w:val="000000"/>
          <w:sz w:val="24"/>
        </w:rPr>
        <w:t>Author:</w:t>
      </w:r>
    </w:p>
    <w:p w14:paraId="6385DE92" w14:textId="0CDF3DE7" w:rsidR="0006722B" w:rsidRDefault="001A6708" w:rsidP="001C794F">
      <w:pPr>
        <w:rPr>
          <w:rFonts w:ascii="Times New Roman" w:hAnsi="Times New Roman" w:cs="Times New Roman"/>
          <w:sz w:val="24"/>
        </w:rPr>
      </w:pPr>
      <w:proofErr w:type="spellStart"/>
      <w:r w:rsidRPr="001A6708">
        <w:rPr>
          <w:rFonts w:ascii="Times New Roman" w:hAnsi="Times New Roman" w:cs="Times New Roman" w:hint="eastAsia"/>
          <w:sz w:val="24"/>
        </w:rPr>
        <w:t>Guozhe</w:t>
      </w:r>
      <w:proofErr w:type="spellEnd"/>
      <w:r w:rsidRPr="001A6708">
        <w:rPr>
          <w:rFonts w:ascii="Times New Roman" w:hAnsi="Times New Roman" w:cs="Times New Roman" w:hint="eastAsia"/>
          <w:sz w:val="24"/>
        </w:rPr>
        <w:t xml:space="preserve"> Sun, MD, PhD</w:t>
      </w:r>
      <w:r w:rsidRPr="000A4DA6">
        <w:rPr>
          <w:rFonts w:ascii="Times New Roman" w:hAnsi="Times New Roman" w:cs="Times New Roman" w:hint="eastAsia"/>
          <w:sz w:val="24"/>
          <w:vertAlign w:val="superscript"/>
        </w:rPr>
        <w:t>1</w:t>
      </w:r>
      <w:r w:rsidRPr="001A6708">
        <w:rPr>
          <w:rFonts w:ascii="Times New Roman" w:hAnsi="Times New Roman" w:cs="Times New Roman" w:hint="eastAsia"/>
          <w:sz w:val="24"/>
          <w:vertAlign w:val="superscript"/>
        </w:rPr>
        <w:t>*</w:t>
      </w:r>
      <w:r w:rsidRPr="001A6708">
        <w:rPr>
          <w:rFonts w:ascii="Times New Roman" w:hAnsi="Times New Roman" w:cs="Times New Roman" w:hint="eastAsia"/>
          <w:sz w:val="24"/>
        </w:rPr>
        <w:t>, Jie Chen, MS</w:t>
      </w:r>
      <w:r w:rsidRPr="000A4DA6">
        <w:rPr>
          <w:rFonts w:ascii="Times New Roman" w:hAnsi="Times New Roman" w:cs="Times New Roman" w:hint="eastAsia"/>
          <w:sz w:val="24"/>
          <w:vertAlign w:val="superscript"/>
        </w:rPr>
        <w:t>1</w:t>
      </w:r>
      <w:r w:rsidRPr="001A6708">
        <w:rPr>
          <w:rFonts w:ascii="Times New Roman" w:hAnsi="Times New Roman" w:cs="Times New Roman" w:hint="eastAsia"/>
          <w:sz w:val="24"/>
          <w:vertAlign w:val="superscript"/>
        </w:rPr>
        <w:t>*</w:t>
      </w:r>
      <w:r w:rsidRPr="001A6708">
        <w:rPr>
          <w:rFonts w:ascii="Times New Roman" w:hAnsi="Times New Roman" w:cs="Times New Roman" w:hint="eastAsia"/>
          <w:sz w:val="24"/>
        </w:rPr>
        <w:t>, Hongmei Yang, PhD</w:t>
      </w:r>
      <w:r w:rsidRPr="000A4DA6">
        <w:rPr>
          <w:rFonts w:ascii="Times New Roman" w:hAnsi="Times New Roman" w:cs="Times New Roman" w:hint="eastAsia"/>
          <w:sz w:val="24"/>
          <w:vertAlign w:val="superscript"/>
        </w:rPr>
        <w:t>1</w:t>
      </w:r>
      <w:r w:rsidRPr="001A6708">
        <w:rPr>
          <w:rFonts w:ascii="Times New Roman" w:hAnsi="Times New Roman" w:cs="Times New Roman" w:hint="eastAsia"/>
          <w:sz w:val="24"/>
          <w:vertAlign w:val="superscript"/>
        </w:rPr>
        <w:t>*</w:t>
      </w:r>
      <w:r w:rsidRPr="001A6708">
        <w:rPr>
          <w:rFonts w:ascii="Times New Roman" w:hAnsi="Times New Roman" w:cs="Times New Roman" w:hint="eastAsia"/>
          <w:sz w:val="24"/>
        </w:rPr>
        <w:t xml:space="preserve">, </w:t>
      </w:r>
      <w:proofErr w:type="spellStart"/>
      <w:r w:rsidRPr="001A6708">
        <w:rPr>
          <w:rFonts w:ascii="Times New Roman" w:hAnsi="Times New Roman" w:cs="Times New Roman" w:hint="eastAsia"/>
          <w:sz w:val="24"/>
        </w:rPr>
        <w:t>Caiyu</w:t>
      </w:r>
      <w:proofErr w:type="spellEnd"/>
      <w:r w:rsidRPr="001A6708">
        <w:rPr>
          <w:rFonts w:ascii="Times New Roman" w:hAnsi="Times New Roman" w:cs="Times New Roman" w:hint="eastAsia"/>
          <w:sz w:val="24"/>
        </w:rPr>
        <w:t xml:space="preserve"> Zhang, MS</w:t>
      </w:r>
      <w:r w:rsidR="000A4DA6" w:rsidRPr="000A4DA6">
        <w:rPr>
          <w:rFonts w:ascii="Times New Roman" w:hAnsi="Times New Roman" w:cs="Times New Roman" w:hint="eastAsia"/>
          <w:sz w:val="24"/>
          <w:vertAlign w:val="superscript"/>
        </w:rPr>
        <w:t>1</w:t>
      </w:r>
      <w:r w:rsidRPr="001A6708">
        <w:rPr>
          <w:rFonts w:ascii="Times New Roman" w:hAnsi="Times New Roman" w:cs="Times New Roman" w:hint="eastAsia"/>
          <w:sz w:val="24"/>
          <w:vertAlign w:val="superscript"/>
        </w:rPr>
        <w:t>*</w:t>
      </w:r>
      <w:r w:rsidRPr="001A6708">
        <w:rPr>
          <w:rFonts w:ascii="Times New Roman" w:hAnsi="Times New Roman" w:cs="Times New Roman" w:hint="eastAsia"/>
          <w:sz w:val="24"/>
        </w:rPr>
        <w:t xml:space="preserve">, </w:t>
      </w:r>
      <w:proofErr w:type="spellStart"/>
      <w:r w:rsidRPr="001A6708">
        <w:rPr>
          <w:rFonts w:ascii="Times New Roman" w:hAnsi="Times New Roman" w:cs="Times New Roman" w:hint="eastAsia"/>
          <w:sz w:val="24"/>
        </w:rPr>
        <w:t>Chenhua</w:t>
      </w:r>
      <w:proofErr w:type="spellEnd"/>
      <w:r w:rsidRPr="001A6708">
        <w:rPr>
          <w:rFonts w:ascii="Times New Roman" w:hAnsi="Times New Roman" w:cs="Times New Roman" w:hint="eastAsia"/>
          <w:sz w:val="24"/>
        </w:rPr>
        <w:t xml:space="preserve"> He, MS</w:t>
      </w:r>
      <w:r w:rsidR="000A4DA6" w:rsidRPr="000A4DA6">
        <w:rPr>
          <w:rFonts w:ascii="Times New Roman" w:hAnsi="Times New Roman" w:cs="Times New Roman" w:hint="eastAsia"/>
          <w:sz w:val="24"/>
          <w:vertAlign w:val="superscript"/>
        </w:rPr>
        <w:t>1</w:t>
      </w:r>
      <w:r w:rsidRPr="001A6708">
        <w:rPr>
          <w:rFonts w:ascii="Times New Roman" w:hAnsi="Times New Roman" w:cs="Times New Roman" w:hint="eastAsia"/>
          <w:sz w:val="24"/>
          <w:vertAlign w:val="superscript"/>
        </w:rPr>
        <w:t>*</w:t>
      </w:r>
      <w:r w:rsidRPr="001A6708">
        <w:rPr>
          <w:rFonts w:ascii="Times New Roman" w:hAnsi="Times New Roman" w:cs="Times New Roman" w:hint="eastAsia"/>
          <w:sz w:val="24"/>
        </w:rPr>
        <w:t>, Lin Guan, MD, PhD</w:t>
      </w:r>
      <w:r w:rsidRPr="000A4DA6">
        <w:rPr>
          <w:rFonts w:ascii="Times New Roman" w:hAnsi="Times New Roman" w:cs="Times New Roman" w:hint="eastAsia"/>
          <w:sz w:val="24"/>
          <w:vertAlign w:val="superscript"/>
        </w:rPr>
        <w:t>3</w:t>
      </w:r>
      <w:r w:rsidRPr="001A6708">
        <w:rPr>
          <w:rFonts w:ascii="Times New Roman" w:hAnsi="Times New Roman" w:cs="Times New Roman" w:hint="eastAsia"/>
          <w:sz w:val="24"/>
        </w:rPr>
        <w:t>, Ying Zhou, MD</w:t>
      </w:r>
      <w:r w:rsidR="000A4DA6" w:rsidRPr="000A4DA6">
        <w:rPr>
          <w:rFonts w:ascii="Times New Roman" w:hAnsi="Times New Roman" w:cs="Times New Roman" w:hint="eastAsia"/>
          <w:sz w:val="24"/>
          <w:vertAlign w:val="superscript"/>
        </w:rPr>
        <w:t>1</w:t>
      </w:r>
      <w:r w:rsidRPr="001A6708">
        <w:rPr>
          <w:rFonts w:ascii="Times New Roman" w:hAnsi="Times New Roman" w:cs="Times New Roman" w:hint="eastAsia"/>
          <w:sz w:val="24"/>
        </w:rPr>
        <w:t>, Shiyu Zhou, PhD</w:t>
      </w:r>
      <w:r w:rsidRPr="000A4DA6">
        <w:rPr>
          <w:rFonts w:ascii="Times New Roman" w:hAnsi="Times New Roman" w:cs="Times New Roman" w:hint="eastAsia"/>
          <w:sz w:val="24"/>
          <w:vertAlign w:val="superscript"/>
        </w:rPr>
        <w:t>2</w:t>
      </w:r>
      <w:r w:rsidRPr="001A6708">
        <w:rPr>
          <w:rFonts w:ascii="Times New Roman" w:hAnsi="Times New Roman" w:cs="Times New Roman" w:hint="eastAsia"/>
          <w:sz w:val="24"/>
        </w:rPr>
        <w:t>, Yao Yu, MD</w:t>
      </w:r>
      <w:r w:rsidR="000A4DA6" w:rsidRPr="000A4DA6">
        <w:rPr>
          <w:rFonts w:ascii="Times New Roman" w:hAnsi="Times New Roman" w:cs="Times New Roman" w:hint="eastAsia"/>
          <w:sz w:val="24"/>
          <w:vertAlign w:val="superscript"/>
        </w:rPr>
        <w:t>1</w:t>
      </w:r>
      <w:r w:rsidRPr="001A6708">
        <w:rPr>
          <w:rFonts w:ascii="Times New Roman" w:hAnsi="Times New Roman" w:cs="Times New Roman" w:hint="eastAsia"/>
          <w:sz w:val="24"/>
        </w:rPr>
        <w:t>, Jun Wang, MD</w:t>
      </w:r>
      <w:r w:rsidR="000A4DA6" w:rsidRPr="000A4DA6">
        <w:rPr>
          <w:rFonts w:ascii="Times New Roman" w:hAnsi="Times New Roman" w:cs="Times New Roman" w:hint="eastAsia"/>
          <w:sz w:val="24"/>
          <w:vertAlign w:val="superscript"/>
        </w:rPr>
        <w:t>1</w:t>
      </w:r>
      <w:r w:rsidRPr="001A6708">
        <w:rPr>
          <w:rFonts w:ascii="Times New Roman" w:hAnsi="Times New Roman" w:cs="Times New Roman" w:hint="eastAsia"/>
          <w:sz w:val="24"/>
        </w:rPr>
        <w:t xml:space="preserve">, </w:t>
      </w:r>
      <w:proofErr w:type="spellStart"/>
      <w:r w:rsidRPr="001A6708">
        <w:rPr>
          <w:rFonts w:ascii="Times New Roman" w:hAnsi="Times New Roman" w:cs="Times New Roman" w:hint="eastAsia"/>
          <w:sz w:val="24"/>
        </w:rPr>
        <w:t>Xiangyu</w:t>
      </w:r>
      <w:proofErr w:type="spellEnd"/>
      <w:r w:rsidRPr="001A6708">
        <w:rPr>
          <w:rFonts w:ascii="Times New Roman" w:hAnsi="Times New Roman" w:cs="Times New Roman" w:hint="eastAsia"/>
          <w:sz w:val="24"/>
        </w:rPr>
        <w:t xml:space="preserve"> Tan, MD</w:t>
      </w:r>
      <w:r w:rsidR="000A4DA6" w:rsidRPr="000A4DA6">
        <w:rPr>
          <w:rFonts w:ascii="Times New Roman" w:hAnsi="Times New Roman" w:cs="Times New Roman" w:hint="eastAsia"/>
          <w:sz w:val="24"/>
          <w:vertAlign w:val="superscript"/>
        </w:rPr>
        <w:t>1</w:t>
      </w:r>
      <w:r w:rsidRPr="001A6708">
        <w:rPr>
          <w:rFonts w:ascii="Times New Roman" w:hAnsi="Times New Roman" w:cs="Times New Roman" w:hint="eastAsia"/>
          <w:sz w:val="24"/>
        </w:rPr>
        <w:t xml:space="preserve">, </w:t>
      </w:r>
      <w:proofErr w:type="spellStart"/>
      <w:r w:rsidRPr="001A6708">
        <w:rPr>
          <w:rFonts w:ascii="Times New Roman" w:hAnsi="Times New Roman" w:cs="Times New Roman" w:hint="eastAsia"/>
          <w:sz w:val="24"/>
        </w:rPr>
        <w:t>Yangzhi</w:t>
      </w:r>
      <w:proofErr w:type="spellEnd"/>
      <w:r w:rsidRPr="001A6708">
        <w:rPr>
          <w:rFonts w:ascii="Times New Roman" w:hAnsi="Times New Roman" w:cs="Times New Roman" w:hint="eastAsia"/>
          <w:sz w:val="24"/>
        </w:rPr>
        <w:t xml:space="preserve"> Yin, MD</w:t>
      </w:r>
      <w:r w:rsidR="000A4DA6" w:rsidRPr="000A4DA6">
        <w:rPr>
          <w:rFonts w:ascii="Times New Roman" w:hAnsi="Times New Roman" w:cs="Times New Roman" w:hint="eastAsia"/>
          <w:sz w:val="24"/>
          <w:vertAlign w:val="superscript"/>
        </w:rPr>
        <w:t>1</w:t>
      </w:r>
      <w:r w:rsidRPr="001A6708">
        <w:rPr>
          <w:rFonts w:ascii="Times New Roman" w:hAnsi="Times New Roman" w:cs="Times New Roman" w:hint="eastAsia"/>
          <w:sz w:val="24"/>
        </w:rPr>
        <w:t>, Ziyi Xie, MD</w:t>
      </w:r>
      <w:r w:rsidR="000A4DA6" w:rsidRPr="000A4DA6">
        <w:rPr>
          <w:rFonts w:ascii="Times New Roman" w:hAnsi="Times New Roman" w:cs="Times New Roman" w:hint="eastAsia"/>
          <w:sz w:val="24"/>
          <w:vertAlign w:val="superscript"/>
        </w:rPr>
        <w:t>1</w:t>
      </w:r>
      <w:r w:rsidRPr="001A6708">
        <w:rPr>
          <w:rFonts w:ascii="Times New Roman" w:hAnsi="Times New Roman" w:cs="Times New Roman" w:hint="eastAsia"/>
          <w:sz w:val="24"/>
        </w:rPr>
        <w:t>, Wei Miao, MD</w:t>
      </w:r>
      <w:r w:rsidR="000A4DA6" w:rsidRPr="000A4DA6">
        <w:rPr>
          <w:rFonts w:ascii="Times New Roman" w:hAnsi="Times New Roman" w:cs="Times New Roman" w:hint="eastAsia"/>
          <w:sz w:val="24"/>
          <w:vertAlign w:val="superscript"/>
        </w:rPr>
        <w:t>1</w:t>
      </w:r>
      <w:r w:rsidRPr="001A6708">
        <w:rPr>
          <w:rFonts w:ascii="Times New Roman" w:hAnsi="Times New Roman" w:cs="Times New Roman" w:hint="eastAsia"/>
          <w:sz w:val="24"/>
        </w:rPr>
        <w:t xml:space="preserve">, </w:t>
      </w:r>
      <w:proofErr w:type="spellStart"/>
      <w:r w:rsidRPr="001A6708">
        <w:rPr>
          <w:rFonts w:ascii="Times New Roman" w:hAnsi="Times New Roman" w:cs="Times New Roman" w:hint="eastAsia"/>
          <w:sz w:val="24"/>
        </w:rPr>
        <w:t>Wenhang</w:t>
      </w:r>
      <w:proofErr w:type="spellEnd"/>
      <w:r w:rsidRPr="001A6708">
        <w:rPr>
          <w:rFonts w:ascii="Times New Roman" w:hAnsi="Times New Roman" w:cs="Times New Roman" w:hint="eastAsia"/>
          <w:sz w:val="24"/>
        </w:rPr>
        <w:t xml:space="preserve"> Li, MS</w:t>
      </w:r>
      <w:r w:rsidR="000A4DA6" w:rsidRPr="000A4DA6">
        <w:rPr>
          <w:rFonts w:ascii="Times New Roman" w:hAnsi="Times New Roman" w:cs="Times New Roman" w:hint="eastAsia"/>
          <w:sz w:val="24"/>
          <w:vertAlign w:val="superscript"/>
        </w:rPr>
        <w:t>1</w:t>
      </w:r>
      <w:r w:rsidRPr="001A6708">
        <w:rPr>
          <w:rFonts w:ascii="Times New Roman" w:hAnsi="Times New Roman" w:cs="Times New Roman" w:hint="eastAsia"/>
          <w:sz w:val="24"/>
        </w:rPr>
        <w:t>, Yifei Chen, BS</w:t>
      </w:r>
      <w:r w:rsidR="000A4DA6" w:rsidRPr="000A4DA6">
        <w:rPr>
          <w:rFonts w:ascii="Times New Roman" w:hAnsi="Times New Roman" w:cs="Times New Roman" w:hint="eastAsia"/>
          <w:sz w:val="24"/>
          <w:vertAlign w:val="superscript"/>
        </w:rPr>
        <w:t>1</w:t>
      </w:r>
      <w:r w:rsidRPr="001A6708">
        <w:rPr>
          <w:rFonts w:ascii="Times New Roman" w:hAnsi="Times New Roman" w:cs="Times New Roman" w:hint="eastAsia"/>
          <w:sz w:val="24"/>
        </w:rPr>
        <w:t xml:space="preserve">, </w:t>
      </w:r>
      <w:proofErr w:type="spellStart"/>
      <w:r w:rsidRPr="001A6708">
        <w:rPr>
          <w:rFonts w:ascii="Times New Roman" w:hAnsi="Times New Roman" w:cs="Times New Roman" w:hint="eastAsia"/>
          <w:sz w:val="24"/>
        </w:rPr>
        <w:t>Xiaoxuan</w:t>
      </w:r>
      <w:proofErr w:type="spellEnd"/>
      <w:r w:rsidRPr="001A6708">
        <w:rPr>
          <w:rFonts w:ascii="Times New Roman" w:hAnsi="Times New Roman" w:cs="Times New Roman" w:hint="eastAsia"/>
          <w:sz w:val="24"/>
        </w:rPr>
        <w:t xml:space="preserve"> Tian, MS</w:t>
      </w:r>
      <w:r w:rsidR="000A4DA6" w:rsidRPr="000A4DA6">
        <w:rPr>
          <w:rFonts w:ascii="Times New Roman" w:hAnsi="Times New Roman" w:cs="Times New Roman" w:hint="eastAsia"/>
          <w:sz w:val="24"/>
          <w:vertAlign w:val="superscript"/>
        </w:rPr>
        <w:t>1</w:t>
      </w:r>
      <w:r w:rsidRPr="001A6708">
        <w:rPr>
          <w:rFonts w:ascii="Times New Roman" w:hAnsi="Times New Roman" w:cs="Times New Roman" w:hint="eastAsia"/>
          <w:sz w:val="24"/>
        </w:rPr>
        <w:t xml:space="preserve">, </w:t>
      </w:r>
      <w:proofErr w:type="spellStart"/>
      <w:r w:rsidRPr="001A6708">
        <w:rPr>
          <w:rFonts w:ascii="Times New Roman" w:hAnsi="Times New Roman" w:cs="Times New Roman" w:hint="eastAsia"/>
          <w:sz w:val="24"/>
        </w:rPr>
        <w:t>Tianhao</w:t>
      </w:r>
      <w:proofErr w:type="spellEnd"/>
      <w:r w:rsidRPr="001A6708">
        <w:rPr>
          <w:rFonts w:ascii="Times New Roman" w:hAnsi="Times New Roman" w:cs="Times New Roman" w:hint="eastAsia"/>
          <w:sz w:val="24"/>
        </w:rPr>
        <w:t xml:space="preserve"> Li, BS</w:t>
      </w:r>
      <w:r w:rsidR="000A4DA6" w:rsidRPr="000A4DA6">
        <w:rPr>
          <w:rFonts w:ascii="Times New Roman" w:hAnsi="Times New Roman" w:cs="Times New Roman" w:hint="eastAsia"/>
          <w:sz w:val="24"/>
          <w:vertAlign w:val="superscript"/>
        </w:rPr>
        <w:t>1</w:t>
      </w:r>
      <w:r w:rsidRPr="001A6708">
        <w:rPr>
          <w:rFonts w:ascii="Times New Roman" w:hAnsi="Times New Roman" w:cs="Times New Roman" w:hint="eastAsia"/>
          <w:sz w:val="24"/>
        </w:rPr>
        <w:t>, Xiaobing Zhou, BS</w:t>
      </w:r>
      <w:r w:rsidR="000A4DA6" w:rsidRPr="000A4DA6">
        <w:rPr>
          <w:rFonts w:ascii="Times New Roman" w:hAnsi="Times New Roman" w:cs="Times New Roman" w:hint="eastAsia"/>
          <w:sz w:val="24"/>
          <w:vertAlign w:val="superscript"/>
        </w:rPr>
        <w:t>1</w:t>
      </w:r>
      <w:r w:rsidRPr="001A6708">
        <w:rPr>
          <w:rFonts w:ascii="Times New Roman" w:hAnsi="Times New Roman" w:cs="Times New Roman" w:hint="eastAsia"/>
          <w:sz w:val="24"/>
        </w:rPr>
        <w:t xml:space="preserve">, </w:t>
      </w:r>
      <w:proofErr w:type="spellStart"/>
      <w:r w:rsidRPr="001A6708">
        <w:rPr>
          <w:rFonts w:ascii="Times New Roman" w:hAnsi="Times New Roman" w:cs="Times New Roman" w:hint="eastAsia"/>
          <w:sz w:val="24"/>
        </w:rPr>
        <w:t>Mengling</w:t>
      </w:r>
      <w:proofErr w:type="spellEnd"/>
      <w:r w:rsidRPr="001A6708">
        <w:rPr>
          <w:rFonts w:ascii="Times New Roman" w:hAnsi="Times New Roman" w:cs="Times New Roman" w:hint="eastAsia"/>
          <w:sz w:val="24"/>
        </w:rPr>
        <w:t xml:space="preserve"> Lu, BS</w:t>
      </w:r>
      <w:r w:rsidR="000A4DA6" w:rsidRPr="000A4DA6">
        <w:rPr>
          <w:rFonts w:ascii="Times New Roman" w:hAnsi="Times New Roman" w:cs="Times New Roman" w:hint="eastAsia"/>
          <w:sz w:val="24"/>
          <w:vertAlign w:val="superscript"/>
        </w:rPr>
        <w:t>1</w:t>
      </w:r>
      <w:r w:rsidRPr="001A6708">
        <w:rPr>
          <w:rFonts w:ascii="Times New Roman" w:hAnsi="Times New Roman" w:cs="Times New Roman" w:hint="eastAsia"/>
          <w:sz w:val="24"/>
        </w:rPr>
        <w:t>, Guangxiao Li, MD, PhD</w:t>
      </w:r>
      <w:r w:rsidRPr="000A4DA6">
        <w:rPr>
          <w:rFonts w:ascii="Times New Roman" w:hAnsi="Times New Roman" w:cs="Times New Roman" w:hint="eastAsia"/>
          <w:sz w:val="24"/>
          <w:vertAlign w:val="superscript"/>
        </w:rPr>
        <w:t>4</w:t>
      </w:r>
      <w:r w:rsidRPr="001A6708">
        <w:rPr>
          <w:rFonts w:ascii="Times New Roman" w:hAnsi="Times New Roman" w:cs="Times New Roman" w:hint="eastAsia"/>
          <w:sz w:val="24"/>
        </w:rPr>
        <w:t>, Xiaofan Guo, MD, PhD</w:t>
      </w:r>
      <w:r w:rsidR="000A4DA6" w:rsidRPr="000A4DA6">
        <w:rPr>
          <w:rFonts w:ascii="Times New Roman" w:hAnsi="Times New Roman" w:cs="Times New Roman" w:hint="eastAsia"/>
          <w:sz w:val="24"/>
          <w:vertAlign w:val="superscript"/>
        </w:rPr>
        <w:t>1</w:t>
      </w:r>
      <w:r w:rsidRPr="001A6708">
        <w:rPr>
          <w:rFonts w:ascii="Times New Roman" w:hAnsi="Times New Roman" w:cs="Times New Roman" w:hint="eastAsia"/>
          <w:sz w:val="24"/>
          <w:vertAlign w:val="superscript"/>
        </w:rPr>
        <w:t>#</w:t>
      </w:r>
    </w:p>
    <w:p w14:paraId="6B072701" w14:textId="77777777" w:rsidR="001A6708" w:rsidRPr="00951886" w:rsidRDefault="001A6708" w:rsidP="001C794F">
      <w:pPr>
        <w:rPr>
          <w:rFonts w:ascii="Times New Roman" w:eastAsia="宋体" w:hAnsi="Times New Roman" w:cs="Times New Roman"/>
          <w:sz w:val="24"/>
        </w:rPr>
      </w:pPr>
    </w:p>
    <w:p w14:paraId="6E74447B" w14:textId="77777777" w:rsidR="001C794F" w:rsidRPr="00951886" w:rsidRDefault="001C794F" w:rsidP="001C794F">
      <w:pPr>
        <w:rPr>
          <w:rFonts w:ascii="Times New Roman" w:eastAsia="宋体" w:hAnsi="Times New Roman" w:cs="Times New Roman"/>
          <w:sz w:val="24"/>
        </w:rPr>
      </w:pPr>
      <w:r w:rsidRPr="00951886">
        <w:rPr>
          <w:rFonts w:ascii="Times New Roman" w:eastAsia="宋体" w:hAnsi="Times New Roman" w:cs="Times New Roman"/>
          <w:sz w:val="24"/>
        </w:rPr>
        <w:t>1Department of Cardiology, the First Hospital of China Medical University, Shenyang, Liaoning, China.</w:t>
      </w:r>
    </w:p>
    <w:p w14:paraId="7D740270" w14:textId="77777777" w:rsidR="001C794F" w:rsidRPr="00951886" w:rsidRDefault="001C794F" w:rsidP="001C794F">
      <w:pPr>
        <w:rPr>
          <w:rFonts w:ascii="Times New Roman" w:eastAsia="宋体" w:hAnsi="Times New Roman" w:cs="Times New Roman"/>
          <w:sz w:val="24"/>
        </w:rPr>
      </w:pPr>
      <w:r w:rsidRPr="00951886">
        <w:rPr>
          <w:rFonts w:ascii="Times New Roman" w:eastAsia="宋体" w:hAnsi="Times New Roman" w:cs="Times New Roman"/>
          <w:sz w:val="24"/>
        </w:rPr>
        <w:t>2Department of Clinical Epidemiology and Evidence-Based Medicine, The First Hospital of China Medical University, Shenyang, China.</w:t>
      </w:r>
    </w:p>
    <w:p w14:paraId="668E8848" w14:textId="77777777" w:rsidR="001C794F" w:rsidRPr="00951886" w:rsidRDefault="001C794F" w:rsidP="001C794F">
      <w:pPr>
        <w:rPr>
          <w:rFonts w:ascii="Times New Roman" w:eastAsia="宋体" w:hAnsi="Times New Roman" w:cs="Times New Roman"/>
          <w:sz w:val="24"/>
        </w:rPr>
      </w:pPr>
      <w:r w:rsidRPr="00951886">
        <w:rPr>
          <w:rFonts w:ascii="Times New Roman" w:eastAsia="宋体" w:hAnsi="Times New Roman" w:cs="Times New Roman"/>
          <w:sz w:val="24"/>
        </w:rPr>
        <w:t>3Department of Gastroenterology, the First Hospital of China Medical University, Shenyang, Liaoning, China.</w:t>
      </w:r>
    </w:p>
    <w:p w14:paraId="5CB3A809" w14:textId="1AE0E28C" w:rsidR="00F22211" w:rsidRPr="00951886" w:rsidRDefault="001C794F" w:rsidP="001C794F">
      <w:pPr>
        <w:rPr>
          <w:rStyle w:val="fontstyle01"/>
          <w:rFonts w:ascii="Times New Roman" w:hAnsi="Times New Roman" w:cs="Times New Roman"/>
        </w:rPr>
        <w:sectPr w:rsidR="00F22211" w:rsidRPr="00951886">
          <w:footerReference w:type="default" r:id="rId7"/>
          <w:pgSz w:w="11906" w:h="16838"/>
          <w:pgMar w:top="1440" w:right="1800" w:bottom="1440" w:left="1800" w:header="851" w:footer="992" w:gutter="0"/>
          <w:cols w:space="425"/>
          <w:docGrid w:type="lines" w:linePitch="312"/>
        </w:sectPr>
      </w:pPr>
      <w:r w:rsidRPr="00951886">
        <w:rPr>
          <w:rFonts w:ascii="Times New Roman" w:eastAsia="宋体" w:hAnsi="Times New Roman" w:cs="Times New Roman"/>
          <w:sz w:val="24"/>
        </w:rPr>
        <w:t>4Department of Medical Record Management Center, the First Hospital of China Medical University, Shenyang, China.</w:t>
      </w:r>
    </w:p>
    <w:p w14:paraId="3790622E" w14:textId="77777777" w:rsidR="00F22211" w:rsidRPr="00951886" w:rsidRDefault="00F22211" w:rsidP="00F22211">
      <w:pPr>
        <w:rPr>
          <w:rStyle w:val="fontstyle01"/>
          <w:rFonts w:ascii="Times New Roman" w:hAnsi="Times New Roman" w:cs="Times New Roman"/>
        </w:rPr>
      </w:pPr>
    </w:p>
    <w:p w14:paraId="365E4937" w14:textId="77777777" w:rsidR="00F22211" w:rsidRPr="00951886" w:rsidRDefault="00F22211" w:rsidP="00B740E7">
      <w:pPr>
        <w:jc w:val="center"/>
        <w:rPr>
          <w:rStyle w:val="fontstyle01"/>
          <w:rFonts w:ascii="Times New Roman" w:hAnsi="Times New Roman" w:cs="Times New Roman"/>
        </w:rPr>
      </w:pPr>
    </w:p>
    <w:p w14:paraId="724813D0" w14:textId="39135986" w:rsidR="00B740E7" w:rsidRPr="00951886" w:rsidRDefault="00B740E7" w:rsidP="00B740E7">
      <w:pPr>
        <w:jc w:val="center"/>
        <w:rPr>
          <w:rStyle w:val="fontstyle01"/>
          <w:rFonts w:ascii="Times New Roman" w:hAnsi="Times New Roman" w:cs="Times New Roman"/>
          <w:b w:val="0"/>
          <w:bCs w:val="0"/>
        </w:rPr>
      </w:pPr>
      <w:r w:rsidRPr="00951886">
        <w:rPr>
          <w:rStyle w:val="fontstyle01"/>
          <w:rFonts w:ascii="Times New Roman" w:hAnsi="Times New Roman" w:cs="Times New Roman"/>
        </w:rPr>
        <w:t>Supplementary Appendix</w:t>
      </w:r>
    </w:p>
    <w:p w14:paraId="6B482FC7" w14:textId="5709A9EF" w:rsidR="00B740E7" w:rsidRPr="00951886" w:rsidRDefault="00B740E7" w:rsidP="00B740E7">
      <w:pPr>
        <w:rPr>
          <w:rFonts w:ascii="Times New Roman" w:eastAsia="等线" w:hAnsi="Times New Roman" w:cs="Times New Roman"/>
          <w:b/>
          <w:bCs/>
          <w:kern w:val="0"/>
          <w:sz w:val="24"/>
        </w:rPr>
      </w:pPr>
      <w:r w:rsidRPr="00951886">
        <w:rPr>
          <w:rFonts w:ascii="Times New Roman" w:eastAsia="等线" w:hAnsi="Times New Roman" w:cs="Times New Roman"/>
          <w:b/>
          <w:bCs/>
          <w:kern w:val="0"/>
          <w:sz w:val="24"/>
          <w:lang w:eastAsia="en-US"/>
        </w:rPr>
        <w:t>Supplementary methods</w:t>
      </w:r>
    </w:p>
    <w:p w14:paraId="522D05E0" w14:textId="74653FA9" w:rsidR="00B740E7" w:rsidRPr="00951886" w:rsidRDefault="00B740E7" w:rsidP="00B740E7">
      <w:pPr>
        <w:rPr>
          <w:rFonts w:ascii="Times New Roman" w:hAnsi="Times New Roman" w:cs="Times New Roman"/>
          <w:b/>
          <w:bCs/>
          <w:sz w:val="24"/>
        </w:rPr>
      </w:pPr>
      <w:r w:rsidRPr="00951886">
        <w:rPr>
          <w:rFonts w:ascii="Times New Roman" w:hAnsi="Times New Roman" w:cs="Times New Roman"/>
          <w:b/>
          <w:bCs/>
          <w:sz w:val="24"/>
        </w:rPr>
        <w:t>Supplemental Tables</w:t>
      </w:r>
    </w:p>
    <w:p w14:paraId="2701EA3E" w14:textId="77777777" w:rsidR="00097016" w:rsidRPr="00951886" w:rsidRDefault="00097016" w:rsidP="00097016">
      <w:pPr>
        <w:rPr>
          <w:rFonts w:ascii="Times New Roman" w:hAnsi="Times New Roman" w:cs="Times New Roman"/>
          <w:sz w:val="24"/>
        </w:rPr>
      </w:pPr>
      <w:r w:rsidRPr="00951886">
        <w:rPr>
          <w:rFonts w:ascii="Times New Roman" w:hAnsi="Times New Roman" w:cs="Times New Roman"/>
          <w:sz w:val="24"/>
        </w:rPr>
        <w:t xml:space="preserve">Table S1. Mortality, cardiovascular disease, hypertension, </w:t>
      </w:r>
      <w:proofErr w:type="spellStart"/>
      <w:r w:rsidRPr="00951886">
        <w:rPr>
          <w:rFonts w:ascii="Times New Roman" w:hAnsi="Times New Roman" w:cs="Times New Roman"/>
          <w:sz w:val="24"/>
        </w:rPr>
        <w:t>diatetes</w:t>
      </w:r>
      <w:proofErr w:type="spellEnd"/>
      <w:r w:rsidRPr="00951886">
        <w:rPr>
          <w:rFonts w:ascii="Times New Roman" w:hAnsi="Times New Roman" w:cs="Times New Roman"/>
          <w:sz w:val="24"/>
        </w:rPr>
        <w:t xml:space="preserve">, dementia, and cancer ascertainment. </w:t>
      </w:r>
    </w:p>
    <w:p w14:paraId="2B9399EA" w14:textId="77777777" w:rsidR="00097016" w:rsidRPr="00951886" w:rsidRDefault="00097016" w:rsidP="00097016">
      <w:pPr>
        <w:rPr>
          <w:rFonts w:ascii="Times New Roman" w:hAnsi="Times New Roman" w:cs="Times New Roman"/>
          <w:sz w:val="24"/>
        </w:rPr>
      </w:pPr>
      <w:r w:rsidRPr="00951886">
        <w:rPr>
          <w:rFonts w:ascii="Times New Roman" w:hAnsi="Times New Roman" w:cs="Times New Roman"/>
          <w:sz w:val="24"/>
        </w:rPr>
        <w:t xml:space="preserve">Table S2. Covariate definitions. </w:t>
      </w:r>
    </w:p>
    <w:p w14:paraId="20A1B931" w14:textId="77777777" w:rsidR="00097016" w:rsidRPr="00951886" w:rsidRDefault="00097016" w:rsidP="00097016">
      <w:pPr>
        <w:rPr>
          <w:rFonts w:ascii="Times New Roman" w:eastAsia="等线" w:hAnsi="Times New Roman" w:cs="Times New Roman"/>
          <w:kern w:val="0"/>
          <w:sz w:val="24"/>
          <w:lang w:eastAsia="en-US"/>
        </w:rPr>
      </w:pPr>
      <w:r w:rsidRPr="00951886">
        <w:rPr>
          <w:rFonts w:ascii="Times New Roman" w:eastAsia="等线" w:hAnsi="Times New Roman" w:cs="Times New Roman"/>
          <w:kern w:val="0"/>
          <w:sz w:val="24"/>
          <w:lang w:eastAsia="en-US"/>
        </w:rPr>
        <w:t xml:space="preserve">Table S3. Baseline characteristics of participants according to </w:t>
      </w:r>
      <w:proofErr w:type="spellStart"/>
      <w:r w:rsidRPr="00951886">
        <w:rPr>
          <w:rFonts w:ascii="Times New Roman" w:eastAsia="等线" w:hAnsi="Times New Roman" w:cs="Times New Roman"/>
          <w:kern w:val="0"/>
          <w:sz w:val="24"/>
          <w:lang w:eastAsia="en-US"/>
        </w:rPr>
        <w:t>ClivDnonlab</w:t>
      </w:r>
      <w:proofErr w:type="spellEnd"/>
      <w:r w:rsidRPr="00951886">
        <w:rPr>
          <w:rFonts w:ascii="Times New Roman" w:eastAsia="等线" w:hAnsi="Times New Roman" w:cs="Times New Roman"/>
          <w:kern w:val="0"/>
          <w:sz w:val="24"/>
          <w:lang w:eastAsia="en-US"/>
        </w:rPr>
        <w:t xml:space="preserve"> quartiles. </w:t>
      </w:r>
    </w:p>
    <w:p w14:paraId="43B26FD6" w14:textId="5705EBFB" w:rsidR="00490D8C" w:rsidRPr="00951886" w:rsidRDefault="00490D8C" w:rsidP="00097016">
      <w:pPr>
        <w:rPr>
          <w:rFonts w:ascii="Times New Roman" w:eastAsia="等线" w:hAnsi="Times New Roman" w:cs="Times New Roman"/>
          <w:kern w:val="0"/>
          <w:sz w:val="24"/>
          <w:lang w:eastAsia="en-US"/>
        </w:rPr>
      </w:pPr>
      <w:r w:rsidRPr="00951886">
        <w:rPr>
          <w:rFonts w:ascii="Times New Roman" w:eastAsia="等线" w:hAnsi="Times New Roman" w:cs="Times New Roman"/>
          <w:kern w:val="0"/>
          <w:sz w:val="24"/>
          <w:lang w:eastAsia="en-US"/>
        </w:rPr>
        <w:t xml:space="preserve">Table S4. Association of the </w:t>
      </w:r>
      <w:proofErr w:type="spellStart"/>
      <w:r w:rsidRPr="00951886">
        <w:rPr>
          <w:rFonts w:ascii="Times New Roman" w:eastAsia="等线" w:hAnsi="Times New Roman" w:cs="Times New Roman"/>
          <w:kern w:val="0"/>
          <w:sz w:val="24"/>
          <w:lang w:eastAsia="en-US"/>
        </w:rPr>
        <w:t>ClivDnonlab</w:t>
      </w:r>
      <w:proofErr w:type="spellEnd"/>
      <w:r w:rsidRPr="00951886">
        <w:rPr>
          <w:rFonts w:ascii="Times New Roman" w:eastAsia="等线" w:hAnsi="Times New Roman" w:cs="Times New Roman"/>
          <w:kern w:val="0"/>
          <w:sz w:val="24"/>
          <w:lang w:eastAsia="en-US"/>
        </w:rPr>
        <w:t xml:space="preserve"> score with dementia, cardiovascular disease, cancer, and all-cause mortality.</w:t>
      </w:r>
    </w:p>
    <w:p w14:paraId="774A5088" w14:textId="7D2BA890" w:rsidR="00097016" w:rsidRPr="00951886" w:rsidRDefault="00097016" w:rsidP="00097016">
      <w:pPr>
        <w:rPr>
          <w:rFonts w:ascii="Times New Roman" w:eastAsia="等线" w:hAnsi="Times New Roman" w:cs="Times New Roman"/>
          <w:kern w:val="0"/>
          <w:sz w:val="24"/>
          <w:lang w:eastAsia="en-US"/>
        </w:rPr>
      </w:pPr>
      <w:r w:rsidRPr="00951886">
        <w:rPr>
          <w:rFonts w:ascii="Times New Roman" w:eastAsia="等线" w:hAnsi="Times New Roman" w:cs="Times New Roman"/>
          <w:kern w:val="0"/>
          <w:sz w:val="24"/>
          <w:lang w:eastAsia="en-US"/>
        </w:rPr>
        <w:t>Table S</w:t>
      </w:r>
      <w:r w:rsidR="00490D8C" w:rsidRPr="00951886">
        <w:rPr>
          <w:rFonts w:ascii="Times New Roman" w:eastAsia="等线" w:hAnsi="Times New Roman" w:cs="Times New Roman"/>
          <w:kern w:val="0"/>
          <w:sz w:val="24"/>
        </w:rPr>
        <w:t>5</w:t>
      </w:r>
      <w:r w:rsidRPr="00951886">
        <w:rPr>
          <w:rFonts w:ascii="Times New Roman" w:eastAsia="等线" w:hAnsi="Times New Roman" w:cs="Times New Roman"/>
          <w:kern w:val="0"/>
          <w:sz w:val="24"/>
          <w:lang w:eastAsia="en-US"/>
        </w:rPr>
        <w:t xml:space="preserve">. Association of the </w:t>
      </w:r>
      <w:proofErr w:type="spellStart"/>
      <w:r w:rsidRPr="00951886">
        <w:rPr>
          <w:rFonts w:ascii="Times New Roman" w:eastAsia="等线" w:hAnsi="Times New Roman" w:cs="Times New Roman"/>
          <w:kern w:val="0"/>
          <w:sz w:val="24"/>
          <w:lang w:eastAsia="en-US"/>
        </w:rPr>
        <w:t>ClivDlab</w:t>
      </w:r>
      <w:proofErr w:type="spellEnd"/>
      <w:r w:rsidRPr="00951886">
        <w:rPr>
          <w:rFonts w:ascii="Times New Roman" w:eastAsia="等线" w:hAnsi="Times New Roman" w:cs="Times New Roman"/>
          <w:kern w:val="0"/>
          <w:sz w:val="24"/>
          <w:lang w:eastAsia="en-US"/>
        </w:rPr>
        <w:t xml:space="preserve"> with Alzheimer's disease, vascular dementia, coronary heart disease, heart failure and stroke.</w:t>
      </w:r>
    </w:p>
    <w:p w14:paraId="79007966" w14:textId="72C947C4" w:rsidR="00097016" w:rsidRPr="00951886" w:rsidRDefault="00097016" w:rsidP="00097016">
      <w:pPr>
        <w:rPr>
          <w:rFonts w:ascii="Times New Roman" w:eastAsia="等线" w:hAnsi="Times New Roman" w:cs="Times New Roman"/>
          <w:kern w:val="0"/>
          <w:sz w:val="24"/>
          <w:lang w:eastAsia="en-US"/>
        </w:rPr>
      </w:pPr>
      <w:r w:rsidRPr="00951886">
        <w:rPr>
          <w:rFonts w:ascii="Times New Roman" w:eastAsia="等线" w:hAnsi="Times New Roman" w:cs="Times New Roman"/>
          <w:kern w:val="0"/>
          <w:sz w:val="24"/>
          <w:lang w:eastAsia="en-US"/>
        </w:rPr>
        <w:t>Table S</w:t>
      </w:r>
      <w:r w:rsidR="00490D8C" w:rsidRPr="00951886">
        <w:rPr>
          <w:rFonts w:ascii="Times New Roman" w:eastAsia="等线" w:hAnsi="Times New Roman" w:cs="Times New Roman"/>
          <w:kern w:val="0"/>
          <w:sz w:val="24"/>
        </w:rPr>
        <w:t>6</w:t>
      </w:r>
      <w:r w:rsidRPr="00951886">
        <w:rPr>
          <w:rFonts w:ascii="Times New Roman" w:eastAsia="等线" w:hAnsi="Times New Roman" w:cs="Times New Roman"/>
          <w:kern w:val="0"/>
          <w:sz w:val="24"/>
          <w:lang w:eastAsia="en-US"/>
        </w:rPr>
        <w:t xml:space="preserve">. Association of the </w:t>
      </w:r>
      <w:proofErr w:type="spellStart"/>
      <w:r w:rsidRPr="00951886">
        <w:rPr>
          <w:rFonts w:ascii="Times New Roman" w:eastAsia="等线" w:hAnsi="Times New Roman" w:cs="Times New Roman"/>
          <w:kern w:val="0"/>
          <w:sz w:val="24"/>
          <w:lang w:eastAsia="en-US"/>
        </w:rPr>
        <w:t>ClivDnonlab</w:t>
      </w:r>
      <w:proofErr w:type="spellEnd"/>
      <w:r w:rsidRPr="00951886">
        <w:rPr>
          <w:rFonts w:ascii="Times New Roman" w:eastAsia="等线" w:hAnsi="Times New Roman" w:cs="Times New Roman"/>
          <w:kern w:val="0"/>
          <w:sz w:val="24"/>
          <w:lang w:eastAsia="en-US"/>
        </w:rPr>
        <w:t xml:space="preserve"> with Alzheimer's disease, vascular dementia, coronary heart disease, heart failure and stroke.</w:t>
      </w:r>
    </w:p>
    <w:p w14:paraId="223E31F9" w14:textId="756AD0F9" w:rsidR="00097016" w:rsidRPr="00951886" w:rsidRDefault="00097016" w:rsidP="00097016">
      <w:pPr>
        <w:rPr>
          <w:rFonts w:ascii="Times New Roman" w:eastAsia="等线" w:hAnsi="Times New Roman" w:cs="Times New Roman"/>
          <w:kern w:val="0"/>
          <w:sz w:val="24"/>
          <w:lang w:eastAsia="en-US"/>
        </w:rPr>
      </w:pPr>
      <w:r w:rsidRPr="00951886">
        <w:rPr>
          <w:rFonts w:ascii="Times New Roman" w:eastAsia="等线" w:hAnsi="Times New Roman" w:cs="Times New Roman"/>
          <w:kern w:val="0"/>
          <w:sz w:val="24"/>
          <w:lang w:eastAsia="en-US"/>
        </w:rPr>
        <w:t>Table S</w:t>
      </w:r>
      <w:r w:rsidR="00490D8C" w:rsidRPr="00951886">
        <w:rPr>
          <w:rFonts w:ascii="Times New Roman" w:eastAsia="等线" w:hAnsi="Times New Roman" w:cs="Times New Roman"/>
          <w:kern w:val="0"/>
          <w:sz w:val="24"/>
        </w:rPr>
        <w:t>7</w:t>
      </w:r>
      <w:r w:rsidRPr="00951886">
        <w:rPr>
          <w:rFonts w:ascii="Times New Roman" w:eastAsia="等线" w:hAnsi="Times New Roman" w:cs="Times New Roman"/>
          <w:kern w:val="0"/>
          <w:sz w:val="24"/>
          <w:lang w:eastAsia="en-US"/>
        </w:rPr>
        <w:t xml:space="preserve">. Association of the </w:t>
      </w:r>
      <w:proofErr w:type="spellStart"/>
      <w:r w:rsidRPr="00951886">
        <w:rPr>
          <w:rFonts w:ascii="Times New Roman" w:eastAsia="等线" w:hAnsi="Times New Roman" w:cs="Times New Roman"/>
          <w:kern w:val="0"/>
          <w:sz w:val="24"/>
          <w:lang w:eastAsia="en-US"/>
        </w:rPr>
        <w:t>ClivDlab</w:t>
      </w:r>
      <w:proofErr w:type="spellEnd"/>
      <w:r w:rsidRPr="00951886">
        <w:rPr>
          <w:rFonts w:ascii="Times New Roman" w:eastAsia="等线" w:hAnsi="Times New Roman" w:cs="Times New Roman"/>
          <w:kern w:val="0"/>
          <w:sz w:val="24"/>
          <w:lang w:eastAsia="en-US"/>
        </w:rPr>
        <w:t xml:space="preserve"> with dementia, cardiovascular disease, cancer and all-cause mortality (exclusion of participants with diseases and death events in the first 2 years of follow up). </w:t>
      </w:r>
    </w:p>
    <w:p w14:paraId="470FD0EF" w14:textId="2DB54802" w:rsidR="00097016" w:rsidRPr="00951886" w:rsidRDefault="00097016" w:rsidP="00097016">
      <w:pPr>
        <w:rPr>
          <w:rFonts w:ascii="Times New Roman" w:eastAsia="等线" w:hAnsi="Times New Roman" w:cs="Times New Roman"/>
          <w:kern w:val="0"/>
          <w:sz w:val="24"/>
          <w:lang w:eastAsia="en-US"/>
        </w:rPr>
      </w:pPr>
      <w:r w:rsidRPr="00951886">
        <w:rPr>
          <w:rFonts w:ascii="Times New Roman" w:eastAsia="等线" w:hAnsi="Times New Roman" w:cs="Times New Roman"/>
          <w:kern w:val="0"/>
          <w:sz w:val="24"/>
          <w:lang w:eastAsia="en-US"/>
        </w:rPr>
        <w:t>Table S</w:t>
      </w:r>
      <w:r w:rsidR="00490D8C" w:rsidRPr="00951886">
        <w:rPr>
          <w:rFonts w:ascii="Times New Roman" w:eastAsia="等线" w:hAnsi="Times New Roman" w:cs="Times New Roman"/>
          <w:kern w:val="0"/>
          <w:sz w:val="24"/>
        </w:rPr>
        <w:t>8</w:t>
      </w:r>
      <w:r w:rsidRPr="00951886">
        <w:rPr>
          <w:rFonts w:ascii="Times New Roman" w:eastAsia="等线" w:hAnsi="Times New Roman" w:cs="Times New Roman"/>
          <w:kern w:val="0"/>
          <w:sz w:val="24"/>
          <w:lang w:eastAsia="en-US"/>
        </w:rPr>
        <w:t xml:space="preserve">. Association of the </w:t>
      </w:r>
      <w:proofErr w:type="spellStart"/>
      <w:r w:rsidRPr="00951886">
        <w:rPr>
          <w:rFonts w:ascii="Times New Roman" w:eastAsia="等线" w:hAnsi="Times New Roman" w:cs="Times New Roman"/>
          <w:kern w:val="0"/>
          <w:sz w:val="24"/>
          <w:lang w:eastAsia="en-US"/>
        </w:rPr>
        <w:t>ClivDnonlab</w:t>
      </w:r>
      <w:proofErr w:type="spellEnd"/>
      <w:r w:rsidRPr="00951886">
        <w:rPr>
          <w:rFonts w:ascii="Times New Roman" w:eastAsia="等线" w:hAnsi="Times New Roman" w:cs="Times New Roman"/>
          <w:kern w:val="0"/>
          <w:sz w:val="24"/>
          <w:lang w:eastAsia="en-US"/>
        </w:rPr>
        <w:t xml:space="preserve"> with dementia, cardiovascular disease, cancer and all-cause mortality (exclusion of participants with diseases and death events in the first 2 years of follow up). </w:t>
      </w:r>
    </w:p>
    <w:p w14:paraId="44CF327F" w14:textId="4FB83423" w:rsidR="00097016" w:rsidRPr="00951886" w:rsidRDefault="00097016" w:rsidP="00097016">
      <w:pPr>
        <w:rPr>
          <w:rFonts w:ascii="Times New Roman" w:eastAsia="等线" w:hAnsi="Times New Roman" w:cs="Times New Roman"/>
          <w:kern w:val="0"/>
          <w:sz w:val="24"/>
          <w:lang w:eastAsia="en-US"/>
        </w:rPr>
      </w:pPr>
      <w:r w:rsidRPr="00951886">
        <w:rPr>
          <w:rFonts w:ascii="Times New Roman" w:eastAsia="等线" w:hAnsi="Times New Roman" w:cs="Times New Roman"/>
          <w:kern w:val="0"/>
          <w:sz w:val="24"/>
          <w:lang w:eastAsia="en-US"/>
        </w:rPr>
        <w:t>Table S</w:t>
      </w:r>
      <w:r w:rsidR="00490D8C" w:rsidRPr="00951886">
        <w:rPr>
          <w:rFonts w:ascii="Times New Roman" w:eastAsia="等线" w:hAnsi="Times New Roman" w:cs="Times New Roman"/>
          <w:kern w:val="0"/>
          <w:sz w:val="24"/>
        </w:rPr>
        <w:t>9</w:t>
      </w:r>
      <w:r w:rsidRPr="00951886">
        <w:rPr>
          <w:rFonts w:ascii="Times New Roman" w:eastAsia="等线" w:hAnsi="Times New Roman" w:cs="Times New Roman"/>
          <w:kern w:val="0"/>
          <w:sz w:val="24"/>
          <w:lang w:eastAsia="en-US"/>
        </w:rPr>
        <w:t xml:space="preserve">. Association of the </w:t>
      </w:r>
      <w:proofErr w:type="spellStart"/>
      <w:r w:rsidRPr="00951886">
        <w:rPr>
          <w:rFonts w:ascii="Times New Roman" w:eastAsia="等线" w:hAnsi="Times New Roman" w:cs="Times New Roman"/>
          <w:kern w:val="0"/>
          <w:sz w:val="24"/>
          <w:lang w:eastAsia="en-US"/>
        </w:rPr>
        <w:t>ClivDlab</w:t>
      </w:r>
      <w:proofErr w:type="spellEnd"/>
      <w:r w:rsidRPr="00951886">
        <w:rPr>
          <w:rFonts w:ascii="Times New Roman" w:eastAsia="等线" w:hAnsi="Times New Roman" w:cs="Times New Roman"/>
          <w:kern w:val="0"/>
          <w:sz w:val="24"/>
          <w:lang w:eastAsia="en-US"/>
        </w:rPr>
        <w:t xml:space="preserve"> with Alzheimer's disease, vascular dementia, coronary heart disease, heart failure and stroke (exclusion of participants with diseases and death events in the first 2 years of follow up).</w:t>
      </w:r>
    </w:p>
    <w:p w14:paraId="5BD10B86" w14:textId="1D04E504" w:rsidR="00097016" w:rsidRPr="00951886" w:rsidRDefault="00097016" w:rsidP="00097016">
      <w:pPr>
        <w:rPr>
          <w:rFonts w:ascii="Times New Roman" w:eastAsia="等线" w:hAnsi="Times New Roman" w:cs="Times New Roman"/>
          <w:kern w:val="0"/>
          <w:sz w:val="24"/>
          <w:lang w:eastAsia="en-US"/>
        </w:rPr>
      </w:pPr>
      <w:r w:rsidRPr="00951886">
        <w:rPr>
          <w:rFonts w:ascii="Times New Roman" w:eastAsia="等线" w:hAnsi="Times New Roman" w:cs="Times New Roman"/>
          <w:kern w:val="0"/>
          <w:sz w:val="24"/>
          <w:lang w:eastAsia="en-US"/>
        </w:rPr>
        <w:t>Table S</w:t>
      </w:r>
      <w:r w:rsidR="00490D8C" w:rsidRPr="00951886">
        <w:rPr>
          <w:rFonts w:ascii="Times New Roman" w:eastAsia="等线" w:hAnsi="Times New Roman" w:cs="Times New Roman"/>
          <w:kern w:val="0"/>
          <w:sz w:val="24"/>
        </w:rPr>
        <w:t>10</w:t>
      </w:r>
      <w:r w:rsidRPr="00951886">
        <w:rPr>
          <w:rFonts w:ascii="Times New Roman" w:eastAsia="等线" w:hAnsi="Times New Roman" w:cs="Times New Roman"/>
          <w:kern w:val="0"/>
          <w:sz w:val="24"/>
          <w:lang w:eastAsia="en-US"/>
        </w:rPr>
        <w:t xml:space="preserve">. Association of the </w:t>
      </w:r>
      <w:proofErr w:type="spellStart"/>
      <w:r w:rsidRPr="00951886">
        <w:rPr>
          <w:rFonts w:ascii="Times New Roman" w:eastAsia="等线" w:hAnsi="Times New Roman" w:cs="Times New Roman"/>
          <w:kern w:val="0"/>
          <w:sz w:val="24"/>
          <w:lang w:eastAsia="en-US"/>
        </w:rPr>
        <w:t>ClivDnonlab</w:t>
      </w:r>
      <w:proofErr w:type="spellEnd"/>
      <w:r w:rsidRPr="00951886">
        <w:rPr>
          <w:rFonts w:ascii="Times New Roman" w:eastAsia="等线" w:hAnsi="Times New Roman" w:cs="Times New Roman"/>
          <w:kern w:val="0"/>
          <w:sz w:val="24"/>
          <w:lang w:eastAsia="en-US"/>
        </w:rPr>
        <w:t xml:space="preserve"> with Alzheimer's disease, vascular dementia, coronary heart disease, heart failure and stroke (exclusion of participants with diseases and death events in the first 2 years of follow up).</w:t>
      </w:r>
    </w:p>
    <w:p w14:paraId="7DB40844" w14:textId="2BA888F1" w:rsidR="00097016" w:rsidRPr="00951886" w:rsidRDefault="00097016" w:rsidP="00097016">
      <w:pPr>
        <w:rPr>
          <w:rFonts w:ascii="Times New Roman" w:eastAsia="等线" w:hAnsi="Times New Roman" w:cs="Times New Roman"/>
          <w:kern w:val="0"/>
          <w:sz w:val="24"/>
          <w:lang w:eastAsia="en-US"/>
        </w:rPr>
      </w:pPr>
      <w:r w:rsidRPr="00951886">
        <w:rPr>
          <w:rFonts w:ascii="Times New Roman" w:eastAsia="等线" w:hAnsi="Times New Roman" w:cs="Times New Roman"/>
          <w:kern w:val="0"/>
          <w:sz w:val="24"/>
          <w:lang w:eastAsia="en-US"/>
        </w:rPr>
        <w:t>Table S1</w:t>
      </w:r>
      <w:r w:rsidR="00490D8C" w:rsidRPr="00951886">
        <w:rPr>
          <w:rFonts w:ascii="Times New Roman" w:eastAsia="等线" w:hAnsi="Times New Roman" w:cs="Times New Roman"/>
          <w:kern w:val="0"/>
          <w:sz w:val="24"/>
        </w:rPr>
        <w:t>1</w:t>
      </w:r>
      <w:r w:rsidRPr="00951886">
        <w:rPr>
          <w:rFonts w:ascii="Times New Roman" w:eastAsia="等线" w:hAnsi="Times New Roman" w:cs="Times New Roman"/>
          <w:kern w:val="0"/>
          <w:sz w:val="24"/>
          <w:lang w:eastAsia="en-US"/>
        </w:rPr>
        <w:t xml:space="preserve">. Association of the </w:t>
      </w:r>
      <w:proofErr w:type="spellStart"/>
      <w:r w:rsidRPr="00951886">
        <w:rPr>
          <w:rFonts w:ascii="Times New Roman" w:eastAsia="等线" w:hAnsi="Times New Roman" w:cs="Times New Roman"/>
          <w:kern w:val="0"/>
          <w:sz w:val="24"/>
          <w:lang w:eastAsia="en-US"/>
        </w:rPr>
        <w:t>ClivDlab</w:t>
      </w:r>
      <w:proofErr w:type="spellEnd"/>
      <w:r w:rsidRPr="00951886">
        <w:rPr>
          <w:rFonts w:ascii="Times New Roman" w:eastAsia="等线" w:hAnsi="Times New Roman" w:cs="Times New Roman"/>
          <w:kern w:val="0"/>
          <w:sz w:val="24"/>
          <w:lang w:eastAsia="en-US"/>
        </w:rPr>
        <w:t xml:space="preserve"> with dementia, cardiovascular disease, and cancer (Treating death as a competing risk).</w:t>
      </w:r>
    </w:p>
    <w:p w14:paraId="7EAE0AD1" w14:textId="69D1ED73" w:rsidR="00097016" w:rsidRPr="00951886" w:rsidRDefault="00097016" w:rsidP="00097016">
      <w:pPr>
        <w:rPr>
          <w:rFonts w:ascii="Times New Roman" w:eastAsia="等线" w:hAnsi="Times New Roman" w:cs="Times New Roman"/>
          <w:kern w:val="0"/>
          <w:sz w:val="24"/>
          <w:lang w:eastAsia="en-US"/>
        </w:rPr>
      </w:pPr>
      <w:r w:rsidRPr="00951886">
        <w:rPr>
          <w:rFonts w:ascii="Times New Roman" w:eastAsia="等线" w:hAnsi="Times New Roman" w:cs="Times New Roman"/>
          <w:kern w:val="0"/>
          <w:sz w:val="24"/>
          <w:lang w:eastAsia="en-US"/>
        </w:rPr>
        <w:t>Table S1</w:t>
      </w:r>
      <w:r w:rsidR="00490D8C" w:rsidRPr="00951886">
        <w:rPr>
          <w:rFonts w:ascii="Times New Roman" w:eastAsia="等线" w:hAnsi="Times New Roman" w:cs="Times New Roman"/>
          <w:kern w:val="0"/>
          <w:sz w:val="24"/>
        </w:rPr>
        <w:t>2</w:t>
      </w:r>
      <w:r w:rsidRPr="00951886">
        <w:rPr>
          <w:rFonts w:ascii="Times New Roman" w:eastAsia="等线" w:hAnsi="Times New Roman" w:cs="Times New Roman"/>
          <w:kern w:val="0"/>
          <w:sz w:val="24"/>
          <w:lang w:eastAsia="en-US"/>
        </w:rPr>
        <w:t xml:space="preserve">. Association of the </w:t>
      </w:r>
      <w:proofErr w:type="spellStart"/>
      <w:r w:rsidRPr="00951886">
        <w:rPr>
          <w:rFonts w:ascii="Times New Roman" w:eastAsia="等线" w:hAnsi="Times New Roman" w:cs="Times New Roman"/>
          <w:kern w:val="0"/>
          <w:sz w:val="24"/>
          <w:lang w:eastAsia="en-US"/>
        </w:rPr>
        <w:t>ClivDnonlab</w:t>
      </w:r>
      <w:proofErr w:type="spellEnd"/>
      <w:r w:rsidRPr="00951886">
        <w:rPr>
          <w:rFonts w:ascii="Times New Roman" w:eastAsia="等线" w:hAnsi="Times New Roman" w:cs="Times New Roman"/>
          <w:kern w:val="0"/>
          <w:sz w:val="24"/>
          <w:lang w:eastAsia="en-US"/>
        </w:rPr>
        <w:t xml:space="preserve"> with dementia, cardiovascular disease, and cancer (Treating death as a competing risk).</w:t>
      </w:r>
    </w:p>
    <w:p w14:paraId="75E1E657" w14:textId="54940BAF" w:rsidR="00097016" w:rsidRPr="00951886" w:rsidRDefault="00097016" w:rsidP="00097016">
      <w:pPr>
        <w:rPr>
          <w:rFonts w:ascii="Times New Roman" w:eastAsia="等线" w:hAnsi="Times New Roman" w:cs="Times New Roman"/>
          <w:kern w:val="0"/>
          <w:sz w:val="24"/>
          <w:lang w:eastAsia="en-US"/>
        </w:rPr>
      </w:pPr>
      <w:r w:rsidRPr="00951886">
        <w:rPr>
          <w:rFonts w:ascii="Times New Roman" w:eastAsia="等线" w:hAnsi="Times New Roman" w:cs="Times New Roman"/>
          <w:kern w:val="0"/>
          <w:sz w:val="24"/>
          <w:lang w:eastAsia="en-US"/>
        </w:rPr>
        <w:t>Table S1</w:t>
      </w:r>
      <w:r w:rsidR="00490D8C" w:rsidRPr="00951886">
        <w:rPr>
          <w:rFonts w:ascii="Times New Roman" w:eastAsia="等线" w:hAnsi="Times New Roman" w:cs="Times New Roman"/>
          <w:kern w:val="0"/>
          <w:sz w:val="24"/>
        </w:rPr>
        <w:t>3</w:t>
      </w:r>
      <w:r w:rsidRPr="00951886">
        <w:rPr>
          <w:rFonts w:ascii="Times New Roman" w:eastAsia="等线" w:hAnsi="Times New Roman" w:cs="Times New Roman"/>
          <w:kern w:val="0"/>
          <w:sz w:val="24"/>
          <w:lang w:eastAsia="en-US"/>
        </w:rPr>
        <w:t xml:space="preserve">. Association of the </w:t>
      </w:r>
      <w:proofErr w:type="spellStart"/>
      <w:r w:rsidRPr="00951886">
        <w:rPr>
          <w:rFonts w:ascii="Times New Roman" w:eastAsia="等线" w:hAnsi="Times New Roman" w:cs="Times New Roman"/>
          <w:kern w:val="0"/>
          <w:sz w:val="24"/>
          <w:lang w:eastAsia="en-US"/>
        </w:rPr>
        <w:t>ClivDlab</w:t>
      </w:r>
      <w:proofErr w:type="spellEnd"/>
      <w:r w:rsidRPr="00951886">
        <w:rPr>
          <w:rFonts w:ascii="Times New Roman" w:eastAsia="等线" w:hAnsi="Times New Roman" w:cs="Times New Roman"/>
          <w:kern w:val="0"/>
          <w:sz w:val="24"/>
          <w:lang w:eastAsia="en-US"/>
        </w:rPr>
        <w:t xml:space="preserve"> with Alzheimer's disease, vascular dementia, coronary heart disease, heart failure and stroke (Treating death as a competing risk).</w:t>
      </w:r>
    </w:p>
    <w:p w14:paraId="764E7F87" w14:textId="3202D593" w:rsidR="00097016" w:rsidRPr="00951886" w:rsidRDefault="00097016" w:rsidP="00097016">
      <w:pPr>
        <w:rPr>
          <w:rFonts w:ascii="Times New Roman" w:eastAsia="等线" w:hAnsi="Times New Roman" w:cs="Times New Roman"/>
          <w:kern w:val="0"/>
          <w:sz w:val="24"/>
          <w:lang w:eastAsia="en-US"/>
        </w:rPr>
      </w:pPr>
      <w:r w:rsidRPr="00951886">
        <w:rPr>
          <w:rFonts w:ascii="Times New Roman" w:eastAsia="等线" w:hAnsi="Times New Roman" w:cs="Times New Roman"/>
          <w:kern w:val="0"/>
          <w:sz w:val="24"/>
          <w:lang w:eastAsia="en-US"/>
        </w:rPr>
        <w:t>Table S1</w:t>
      </w:r>
      <w:r w:rsidR="00490D8C" w:rsidRPr="00951886">
        <w:rPr>
          <w:rFonts w:ascii="Times New Roman" w:eastAsia="等线" w:hAnsi="Times New Roman" w:cs="Times New Roman"/>
          <w:kern w:val="0"/>
          <w:sz w:val="24"/>
        </w:rPr>
        <w:t>4</w:t>
      </w:r>
      <w:r w:rsidRPr="00951886">
        <w:rPr>
          <w:rFonts w:ascii="Times New Roman" w:eastAsia="等线" w:hAnsi="Times New Roman" w:cs="Times New Roman"/>
          <w:kern w:val="0"/>
          <w:sz w:val="24"/>
          <w:lang w:eastAsia="en-US"/>
        </w:rPr>
        <w:t xml:space="preserve">. Association of the </w:t>
      </w:r>
      <w:proofErr w:type="spellStart"/>
      <w:r w:rsidRPr="00951886">
        <w:rPr>
          <w:rFonts w:ascii="Times New Roman" w:eastAsia="等线" w:hAnsi="Times New Roman" w:cs="Times New Roman"/>
          <w:kern w:val="0"/>
          <w:sz w:val="24"/>
          <w:lang w:eastAsia="en-US"/>
        </w:rPr>
        <w:t>ClivDnonlab</w:t>
      </w:r>
      <w:proofErr w:type="spellEnd"/>
      <w:r w:rsidRPr="00951886">
        <w:rPr>
          <w:rFonts w:ascii="Times New Roman" w:eastAsia="等线" w:hAnsi="Times New Roman" w:cs="Times New Roman"/>
          <w:kern w:val="0"/>
          <w:sz w:val="24"/>
          <w:lang w:eastAsia="en-US"/>
        </w:rPr>
        <w:t xml:space="preserve"> with Alzheimer's disease, vascular dementia, coronary heart disease, heart failure and stroke (Treating death as a competing risk).</w:t>
      </w:r>
    </w:p>
    <w:p w14:paraId="65FCEF6B" w14:textId="508E8EAA" w:rsidR="000A32A7" w:rsidRPr="00951886" w:rsidRDefault="00020454" w:rsidP="00D75F3D">
      <w:pPr>
        <w:rPr>
          <w:rFonts w:ascii="Times New Roman" w:eastAsia="等线" w:hAnsi="Times New Roman" w:cs="Times New Roman"/>
          <w:b/>
          <w:bCs/>
          <w:kern w:val="0"/>
          <w:sz w:val="24"/>
          <w:lang w:eastAsia="en-US"/>
        </w:rPr>
      </w:pPr>
      <w:r w:rsidRPr="00951886">
        <w:rPr>
          <w:rFonts w:ascii="Times New Roman" w:hAnsi="Times New Roman" w:cs="Times New Roman"/>
          <w:b/>
          <w:bCs/>
          <w:sz w:val="24"/>
        </w:rPr>
        <w:t>Supplemental Figures</w:t>
      </w:r>
    </w:p>
    <w:p w14:paraId="44C47798" w14:textId="77777777" w:rsidR="004B2D8D" w:rsidRPr="00951886" w:rsidRDefault="004B2D8D" w:rsidP="004B2D8D">
      <w:pPr>
        <w:rPr>
          <w:rFonts w:ascii="Times New Roman" w:eastAsia="等线" w:hAnsi="Times New Roman" w:cs="Times New Roman"/>
          <w:kern w:val="0"/>
          <w:sz w:val="24"/>
          <w:lang w:eastAsia="en-US"/>
        </w:rPr>
      </w:pPr>
      <w:r w:rsidRPr="00951886">
        <w:rPr>
          <w:rFonts w:ascii="Times New Roman" w:eastAsia="等线" w:hAnsi="Times New Roman" w:cs="Times New Roman"/>
          <w:kern w:val="0"/>
          <w:sz w:val="24"/>
          <w:lang w:eastAsia="en-US"/>
        </w:rPr>
        <w:t xml:space="preserve">Figure S1. Kaplan-Meier survival curves of </w:t>
      </w:r>
      <w:proofErr w:type="spellStart"/>
      <w:r w:rsidRPr="00951886">
        <w:rPr>
          <w:rFonts w:ascii="Times New Roman" w:eastAsia="等线" w:hAnsi="Times New Roman" w:cs="Times New Roman"/>
          <w:kern w:val="0"/>
          <w:sz w:val="24"/>
          <w:lang w:eastAsia="en-US"/>
        </w:rPr>
        <w:t>ClivDnonlab</w:t>
      </w:r>
      <w:proofErr w:type="spellEnd"/>
      <w:r w:rsidRPr="00951886">
        <w:rPr>
          <w:rFonts w:ascii="Times New Roman" w:eastAsia="等线" w:hAnsi="Times New Roman" w:cs="Times New Roman"/>
          <w:kern w:val="0"/>
          <w:sz w:val="24"/>
          <w:lang w:eastAsia="en-US"/>
        </w:rPr>
        <w:t xml:space="preserve"> for (A) dementia, (B) cardiovascular diseases, (C) cancer, and (D) all-cause mortality.</w:t>
      </w:r>
    </w:p>
    <w:p w14:paraId="402CEA98" w14:textId="77777777" w:rsidR="004B2D8D" w:rsidRPr="00951886" w:rsidRDefault="004B2D8D" w:rsidP="004B2D8D">
      <w:pPr>
        <w:rPr>
          <w:rFonts w:ascii="Times New Roman" w:eastAsia="等线" w:hAnsi="Times New Roman" w:cs="Times New Roman"/>
          <w:kern w:val="0"/>
          <w:sz w:val="24"/>
          <w:lang w:eastAsia="en-US"/>
        </w:rPr>
      </w:pPr>
      <w:r w:rsidRPr="00951886">
        <w:rPr>
          <w:rFonts w:ascii="Times New Roman" w:eastAsia="等线" w:hAnsi="Times New Roman" w:cs="Times New Roman"/>
          <w:kern w:val="0"/>
          <w:sz w:val="24"/>
          <w:lang w:eastAsia="en-US"/>
        </w:rPr>
        <w:t xml:space="preserve">Figure S2. Kaplan-Meier survival curves of </w:t>
      </w:r>
      <w:proofErr w:type="spellStart"/>
      <w:r w:rsidRPr="00951886">
        <w:rPr>
          <w:rFonts w:ascii="Times New Roman" w:eastAsia="等线" w:hAnsi="Times New Roman" w:cs="Times New Roman"/>
          <w:kern w:val="0"/>
          <w:sz w:val="24"/>
          <w:lang w:eastAsia="en-US"/>
        </w:rPr>
        <w:t>ClivDlab</w:t>
      </w:r>
      <w:proofErr w:type="spellEnd"/>
      <w:r w:rsidRPr="00951886">
        <w:rPr>
          <w:rFonts w:ascii="Times New Roman" w:eastAsia="等线" w:hAnsi="Times New Roman" w:cs="Times New Roman"/>
          <w:kern w:val="0"/>
          <w:sz w:val="24"/>
          <w:lang w:eastAsia="en-US"/>
        </w:rPr>
        <w:t xml:space="preserve"> for (A) coronary heart disease, (B) heart failure, (C) stroke, (D) vascular dementia, and (E) Alzheimer's disease.</w:t>
      </w:r>
    </w:p>
    <w:p w14:paraId="1630A409" w14:textId="77777777" w:rsidR="004B2D8D" w:rsidRPr="00951886" w:rsidRDefault="004B2D8D" w:rsidP="004B2D8D">
      <w:pPr>
        <w:rPr>
          <w:rFonts w:ascii="Times New Roman" w:eastAsia="等线" w:hAnsi="Times New Roman" w:cs="Times New Roman"/>
          <w:kern w:val="0"/>
          <w:sz w:val="24"/>
          <w:lang w:eastAsia="en-US"/>
        </w:rPr>
      </w:pPr>
      <w:r w:rsidRPr="00951886">
        <w:rPr>
          <w:rFonts w:ascii="Times New Roman" w:eastAsia="等线" w:hAnsi="Times New Roman" w:cs="Times New Roman"/>
          <w:kern w:val="0"/>
          <w:sz w:val="24"/>
          <w:lang w:eastAsia="en-US"/>
        </w:rPr>
        <w:t xml:space="preserve">Figure S3. Kaplan-Meier survival curves of </w:t>
      </w:r>
      <w:proofErr w:type="spellStart"/>
      <w:r w:rsidRPr="00951886">
        <w:rPr>
          <w:rFonts w:ascii="Times New Roman" w:eastAsia="等线" w:hAnsi="Times New Roman" w:cs="Times New Roman"/>
          <w:kern w:val="0"/>
          <w:sz w:val="24"/>
          <w:lang w:eastAsia="en-US"/>
        </w:rPr>
        <w:t>ClivDnonlab</w:t>
      </w:r>
      <w:proofErr w:type="spellEnd"/>
      <w:r w:rsidRPr="00951886">
        <w:rPr>
          <w:rFonts w:ascii="Times New Roman" w:eastAsia="等线" w:hAnsi="Times New Roman" w:cs="Times New Roman"/>
          <w:kern w:val="0"/>
          <w:sz w:val="24"/>
          <w:lang w:eastAsia="en-US"/>
        </w:rPr>
        <w:t xml:space="preserve"> for (A) coronary heart disease, (B) heart failure, (C) stroke, (D) vascular dementia, and (E) Alzheimer's disease.</w:t>
      </w:r>
    </w:p>
    <w:p w14:paraId="6311A670" w14:textId="77777777" w:rsidR="004B2D8D" w:rsidRPr="00951886" w:rsidRDefault="004B2D8D" w:rsidP="004B2D8D">
      <w:pPr>
        <w:rPr>
          <w:rFonts w:ascii="Times New Roman" w:eastAsia="等线" w:hAnsi="Times New Roman" w:cs="Times New Roman"/>
          <w:kern w:val="0"/>
          <w:sz w:val="24"/>
          <w:lang w:eastAsia="en-US"/>
        </w:rPr>
      </w:pPr>
      <w:r w:rsidRPr="00951886">
        <w:rPr>
          <w:rFonts w:ascii="Times New Roman" w:eastAsia="等线" w:hAnsi="Times New Roman" w:cs="Times New Roman"/>
          <w:kern w:val="0"/>
          <w:sz w:val="24"/>
          <w:lang w:eastAsia="en-US"/>
        </w:rPr>
        <w:t xml:space="preserve">Figure S4. Restricted cubic spline curve for the association of </w:t>
      </w:r>
      <w:proofErr w:type="spellStart"/>
      <w:r w:rsidRPr="00951886">
        <w:rPr>
          <w:rFonts w:ascii="Times New Roman" w:eastAsia="等线" w:hAnsi="Times New Roman" w:cs="Times New Roman"/>
          <w:kern w:val="0"/>
          <w:sz w:val="24"/>
          <w:lang w:eastAsia="en-US"/>
        </w:rPr>
        <w:t>ClivDnonlab</w:t>
      </w:r>
      <w:proofErr w:type="spellEnd"/>
      <w:r w:rsidRPr="00951886">
        <w:rPr>
          <w:rFonts w:ascii="Times New Roman" w:eastAsia="等线" w:hAnsi="Times New Roman" w:cs="Times New Roman"/>
          <w:kern w:val="0"/>
          <w:sz w:val="24"/>
          <w:lang w:eastAsia="en-US"/>
        </w:rPr>
        <w:t xml:space="preserve"> with (A) </w:t>
      </w:r>
      <w:r w:rsidRPr="00951886">
        <w:rPr>
          <w:rFonts w:ascii="Times New Roman" w:eastAsia="等线" w:hAnsi="Times New Roman" w:cs="Times New Roman"/>
          <w:kern w:val="0"/>
          <w:sz w:val="24"/>
          <w:lang w:eastAsia="en-US"/>
        </w:rPr>
        <w:lastRenderedPageBreak/>
        <w:t>dementia, (B) cardiovascular diseases, (C) cancer, and (D) all-cause mortality.</w:t>
      </w:r>
    </w:p>
    <w:p w14:paraId="372B073B" w14:textId="77777777" w:rsidR="004B2D8D" w:rsidRPr="00951886" w:rsidRDefault="004B2D8D" w:rsidP="004B2D8D">
      <w:pPr>
        <w:rPr>
          <w:rFonts w:ascii="Times New Roman" w:eastAsia="等线" w:hAnsi="Times New Roman" w:cs="Times New Roman"/>
          <w:kern w:val="0"/>
          <w:sz w:val="24"/>
          <w:lang w:eastAsia="en-US"/>
        </w:rPr>
      </w:pPr>
      <w:r w:rsidRPr="00951886">
        <w:rPr>
          <w:rFonts w:ascii="Times New Roman" w:eastAsia="等线" w:hAnsi="Times New Roman" w:cs="Times New Roman"/>
          <w:kern w:val="0"/>
          <w:sz w:val="24"/>
          <w:lang w:eastAsia="en-US"/>
        </w:rPr>
        <w:t xml:space="preserve">Figure S5. Restricted cubic spline curve for the association of </w:t>
      </w:r>
      <w:proofErr w:type="spellStart"/>
      <w:r w:rsidRPr="00951886">
        <w:rPr>
          <w:rFonts w:ascii="Times New Roman" w:eastAsia="等线" w:hAnsi="Times New Roman" w:cs="Times New Roman"/>
          <w:kern w:val="0"/>
          <w:sz w:val="24"/>
          <w:lang w:eastAsia="en-US"/>
        </w:rPr>
        <w:t>ClivDlab</w:t>
      </w:r>
      <w:proofErr w:type="spellEnd"/>
      <w:r w:rsidRPr="00951886">
        <w:rPr>
          <w:rFonts w:ascii="Times New Roman" w:eastAsia="等线" w:hAnsi="Times New Roman" w:cs="Times New Roman"/>
          <w:kern w:val="0"/>
          <w:sz w:val="24"/>
          <w:lang w:eastAsia="en-US"/>
        </w:rPr>
        <w:t xml:space="preserve"> with (A) coronary heart disease, (B) heart failure, (C) stroke, (D) vascular dementia, and (E) Alzheimer's disease.</w:t>
      </w:r>
    </w:p>
    <w:p w14:paraId="08C13588" w14:textId="77777777" w:rsidR="004B2D8D" w:rsidRPr="00951886" w:rsidRDefault="004B2D8D" w:rsidP="004B2D8D">
      <w:pPr>
        <w:rPr>
          <w:rFonts w:ascii="Times New Roman" w:eastAsia="等线" w:hAnsi="Times New Roman" w:cs="Times New Roman"/>
          <w:kern w:val="0"/>
          <w:sz w:val="24"/>
          <w:lang w:eastAsia="en-US"/>
        </w:rPr>
      </w:pPr>
      <w:r w:rsidRPr="00951886">
        <w:rPr>
          <w:rFonts w:ascii="Times New Roman" w:eastAsia="等线" w:hAnsi="Times New Roman" w:cs="Times New Roman"/>
          <w:kern w:val="0"/>
          <w:sz w:val="24"/>
          <w:lang w:eastAsia="en-US"/>
        </w:rPr>
        <w:t xml:space="preserve">Figure S6. Restricted cubic spline curve for the association of </w:t>
      </w:r>
      <w:proofErr w:type="spellStart"/>
      <w:r w:rsidRPr="00951886">
        <w:rPr>
          <w:rFonts w:ascii="Times New Roman" w:eastAsia="等线" w:hAnsi="Times New Roman" w:cs="Times New Roman"/>
          <w:kern w:val="0"/>
          <w:sz w:val="24"/>
          <w:lang w:eastAsia="en-US"/>
        </w:rPr>
        <w:t>ClivDnonlab</w:t>
      </w:r>
      <w:proofErr w:type="spellEnd"/>
      <w:r w:rsidRPr="00951886">
        <w:rPr>
          <w:rFonts w:ascii="Times New Roman" w:eastAsia="等线" w:hAnsi="Times New Roman" w:cs="Times New Roman"/>
          <w:kern w:val="0"/>
          <w:sz w:val="24"/>
          <w:lang w:eastAsia="en-US"/>
        </w:rPr>
        <w:t xml:space="preserve"> with (A) coronary heart disease, (B) heart failure, (C) stroke, (D) vascular dementia, and (E) Alzheimer's disease.</w:t>
      </w:r>
    </w:p>
    <w:p w14:paraId="772F66BD" w14:textId="77777777" w:rsidR="004B2D8D" w:rsidRPr="00951886" w:rsidRDefault="004B2D8D" w:rsidP="004B2D8D">
      <w:pPr>
        <w:rPr>
          <w:rFonts w:ascii="Times New Roman" w:eastAsia="等线" w:hAnsi="Times New Roman" w:cs="Times New Roman"/>
          <w:kern w:val="0"/>
          <w:sz w:val="24"/>
          <w:lang w:eastAsia="en-US"/>
        </w:rPr>
      </w:pPr>
      <w:r w:rsidRPr="00951886">
        <w:rPr>
          <w:rFonts w:ascii="Times New Roman" w:eastAsia="等线" w:hAnsi="Times New Roman" w:cs="Times New Roman"/>
          <w:kern w:val="0"/>
          <w:sz w:val="24"/>
          <w:lang w:eastAsia="en-US"/>
        </w:rPr>
        <w:t>Figure S7. Forest plot of all-cause mortality according to subgroups (</w:t>
      </w:r>
      <w:proofErr w:type="spellStart"/>
      <w:r w:rsidRPr="00951886">
        <w:rPr>
          <w:rFonts w:ascii="Times New Roman" w:eastAsia="等线" w:hAnsi="Times New Roman" w:cs="Times New Roman"/>
          <w:kern w:val="0"/>
          <w:sz w:val="24"/>
          <w:lang w:eastAsia="en-US"/>
        </w:rPr>
        <w:t>ClivDlab</w:t>
      </w:r>
      <w:proofErr w:type="spellEnd"/>
      <w:r w:rsidRPr="00951886">
        <w:rPr>
          <w:rFonts w:ascii="Times New Roman" w:eastAsia="等线" w:hAnsi="Times New Roman" w:cs="Times New Roman"/>
          <w:kern w:val="0"/>
          <w:sz w:val="24"/>
          <w:lang w:eastAsia="en-US"/>
        </w:rPr>
        <w:t>)</w:t>
      </w:r>
    </w:p>
    <w:p w14:paraId="708553AC" w14:textId="77777777" w:rsidR="004B2D8D" w:rsidRPr="00951886" w:rsidRDefault="004B2D8D" w:rsidP="004B2D8D">
      <w:pPr>
        <w:rPr>
          <w:rFonts w:ascii="Times New Roman" w:eastAsia="等线" w:hAnsi="Times New Roman" w:cs="Times New Roman"/>
          <w:kern w:val="0"/>
          <w:sz w:val="24"/>
          <w:lang w:eastAsia="en-US"/>
        </w:rPr>
      </w:pPr>
      <w:r w:rsidRPr="00951886">
        <w:rPr>
          <w:rFonts w:ascii="Times New Roman" w:eastAsia="等线" w:hAnsi="Times New Roman" w:cs="Times New Roman"/>
          <w:kern w:val="0"/>
          <w:sz w:val="24"/>
          <w:lang w:eastAsia="en-US"/>
        </w:rPr>
        <w:t>|Figure S8. Forest plot of all-cause mortality according to subgroups (</w:t>
      </w:r>
      <w:proofErr w:type="spellStart"/>
      <w:r w:rsidRPr="00951886">
        <w:rPr>
          <w:rFonts w:ascii="Times New Roman" w:eastAsia="等线" w:hAnsi="Times New Roman" w:cs="Times New Roman"/>
          <w:kern w:val="0"/>
          <w:sz w:val="24"/>
          <w:lang w:eastAsia="en-US"/>
        </w:rPr>
        <w:t>ClivDnonlab</w:t>
      </w:r>
      <w:proofErr w:type="spellEnd"/>
      <w:r w:rsidRPr="00951886">
        <w:rPr>
          <w:rFonts w:ascii="Times New Roman" w:eastAsia="等线" w:hAnsi="Times New Roman" w:cs="Times New Roman"/>
          <w:kern w:val="0"/>
          <w:sz w:val="24"/>
          <w:lang w:eastAsia="en-US"/>
        </w:rPr>
        <w:t>)</w:t>
      </w:r>
    </w:p>
    <w:p w14:paraId="45E7E6CB" w14:textId="77777777" w:rsidR="004B2D8D" w:rsidRPr="00951886" w:rsidRDefault="004B2D8D" w:rsidP="004B2D8D">
      <w:pPr>
        <w:rPr>
          <w:rFonts w:ascii="Times New Roman" w:eastAsia="等线" w:hAnsi="Times New Roman" w:cs="Times New Roman"/>
          <w:kern w:val="0"/>
          <w:sz w:val="24"/>
          <w:lang w:eastAsia="en-US"/>
        </w:rPr>
      </w:pPr>
      <w:r w:rsidRPr="00951886">
        <w:rPr>
          <w:rFonts w:ascii="Times New Roman" w:eastAsia="等线" w:hAnsi="Times New Roman" w:cs="Times New Roman"/>
          <w:kern w:val="0"/>
          <w:sz w:val="24"/>
          <w:lang w:eastAsia="en-US"/>
        </w:rPr>
        <w:t>Figure S9. Forest plot of all-cause dementia according to subgroups (</w:t>
      </w:r>
      <w:proofErr w:type="spellStart"/>
      <w:r w:rsidRPr="00951886">
        <w:rPr>
          <w:rFonts w:ascii="Times New Roman" w:eastAsia="等线" w:hAnsi="Times New Roman" w:cs="Times New Roman"/>
          <w:kern w:val="0"/>
          <w:sz w:val="24"/>
          <w:lang w:eastAsia="en-US"/>
        </w:rPr>
        <w:t>ClivDlab</w:t>
      </w:r>
      <w:proofErr w:type="spellEnd"/>
      <w:r w:rsidRPr="00951886">
        <w:rPr>
          <w:rFonts w:ascii="Times New Roman" w:eastAsia="等线" w:hAnsi="Times New Roman" w:cs="Times New Roman"/>
          <w:kern w:val="0"/>
          <w:sz w:val="24"/>
          <w:lang w:eastAsia="en-US"/>
        </w:rPr>
        <w:t>).</w:t>
      </w:r>
    </w:p>
    <w:p w14:paraId="6C8DD694" w14:textId="77777777" w:rsidR="004B2D8D" w:rsidRPr="00951886" w:rsidRDefault="004B2D8D" w:rsidP="004B2D8D">
      <w:pPr>
        <w:rPr>
          <w:rFonts w:ascii="Times New Roman" w:eastAsia="等线" w:hAnsi="Times New Roman" w:cs="Times New Roman"/>
          <w:kern w:val="0"/>
          <w:sz w:val="24"/>
          <w:lang w:eastAsia="en-US"/>
        </w:rPr>
      </w:pPr>
      <w:r w:rsidRPr="00951886">
        <w:rPr>
          <w:rFonts w:ascii="Times New Roman" w:eastAsia="等线" w:hAnsi="Times New Roman" w:cs="Times New Roman"/>
          <w:kern w:val="0"/>
          <w:sz w:val="24"/>
          <w:lang w:eastAsia="en-US"/>
        </w:rPr>
        <w:t>Figure S10. Forest plot of all-cause dementia according to subgroups (</w:t>
      </w:r>
      <w:proofErr w:type="spellStart"/>
      <w:r w:rsidRPr="00951886">
        <w:rPr>
          <w:rFonts w:ascii="Times New Roman" w:eastAsia="等线" w:hAnsi="Times New Roman" w:cs="Times New Roman"/>
          <w:kern w:val="0"/>
          <w:sz w:val="24"/>
          <w:lang w:eastAsia="en-US"/>
        </w:rPr>
        <w:t>ClivDnonlab</w:t>
      </w:r>
      <w:proofErr w:type="spellEnd"/>
      <w:r w:rsidRPr="00951886">
        <w:rPr>
          <w:rFonts w:ascii="Times New Roman" w:eastAsia="等线" w:hAnsi="Times New Roman" w:cs="Times New Roman"/>
          <w:kern w:val="0"/>
          <w:sz w:val="24"/>
          <w:lang w:eastAsia="en-US"/>
        </w:rPr>
        <w:t>).</w:t>
      </w:r>
    </w:p>
    <w:p w14:paraId="186DEDFE" w14:textId="77777777" w:rsidR="004B2D8D" w:rsidRPr="00951886" w:rsidRDefault="004B2D8D" w:rsidP="004B2D8D">
      <w:pPr>
        <w:rPr>
          <w:rFonts w:ascii="Times New Roman" w:eastAsia="等线" w:hAnsi="Times New Roman" w:cs="Times New Roman"/>
          <w:kern w:val="0"/>
          <w:sz w:val="24"/>
          <w:lang w:eastAsia="en-US"/>
        </w:rPr>
      </w:pPr>
      <w:r w:rsidRPr="00951886">
        <w:rPr>
          <w:rFonts w:ascii="Times New Roman" w:eastAsia="等线" w:hAnsi="Times New Roman" w:cs="Times New Roman"/>
          <w:kern w:val="0"/>
          <w:sz w:val="24"/>
          <w:lang w:eastAsia="en-US"/>
        </w:rPr>
        <w:t>Figure S11. Forest plot of total cardiovascular diseases according to subgroups (</w:t>
      </w:r>
      <w:proofErr w:type="spellStart"/>
      <w:r w:rsidRPr="00951886">
        <w:rPr>
          <w:rFonts w:ascii="Times New Roman" w:eastAsia="等线" w:hAnsi="Times New Roman" w:cs="Times New Roman"/>
          <w:kern w:val="0"/>
          <w:sz w:val="24"/>
          <w:lang w:eastAsia="en-US"/>
        </w:rPr>
        <w:t>ClivDlab</w:t>
      </w:r>
      <w:proofErr w:type="spellEnd"/>
      <w:r w:rsidRPr="00951886">
        <w:rPr>
          <w:rFonts w:ascii="Times New Roman" w:eastAsia="等线" w:hAnsi="Times New Roman" w:cs="Times New Roman"/>
          <w:kern w:val="0"/>
          <w:sz w:val="24"/>
          <w:lang w:eastAsia="en-US"/>
        </w:rPr>
        <w:t>).</w:t>
      </w:r>
    </w:p>
    <w:p w14:paraId="4C4FF76C" w14:textId="77777777" w:rsidR="004B2D8D" w:rsidRPr="00951886" w:rsidRDefault="004B2D8D" w:rsidP="004B2D8D">
      <w:pPr>
        <w:rPr>
          <w:rFonts w:ascii="Times New Roman" w:eastAsia="等线" w:hAnsi="Times New Roman" w:cs="Times New Roman"/>
          <w:kern w:val="0"/>
          <w:sz w:val="24"/>
          <w:lang w:eastAsia="en-US"/>
        </w:rPr>
      </w:pPr>
      <w:r w:rsidRPr="00951886">
        <w:rPr>
          <w:rFonts w:ascii="Times New Roman" w:eastAsia="等线" w:hAnsi="Times New Roman" w:cs="Times New Roman"/>
          <w:kern w:val="0"/>
          <w:sz w:val="24"/>
          <w:lang w:eastAsia="en-US"/>
        </w:rPr>
        <w:t>Figure S12. Forest plot of total cardiovascular diseases according to subgroups (</w:t>
      </w:r>
      <w:proofErr w:type="spellStart"/>
      <w:r w:rsidRPr="00951886">
        <w:rPr>
          <w:rFonts w:ascii="Times New Roman" w:eastAsia="等线" w:hAnsi="Times New Roman" w:cs="Times New Roman"/>
          <w:kern w:val="0"/>
          <w:sz w:val="24"/>
          <w:lang w:eastAsia="en-US"/>
        </w:rPr>
        <w:t>ClivDnonlab</w:t>
      </w:r>
      <w:proofErr w:type="spellEnd"/>
      <w:r w:rsidRPr="00951886">
        <w:rPr>
          <w:rFonts w:ascii="Times New Roman" w:eastAsia="等线" w:hAnsi="Times New Roman" w:cs="Times New Roman"/>
          <w:kern w:val="0"/>
          <w:sz w:val="24"/>
          <w:lang w:eastAsia="en-US"/>
        </w:rPr>
        <w:t>).</w:t>
      </w:r>
    </w:p>
    <w:p w14:paraId="32D3D562" w14:textId="77777777" w:rsidR="004B2D8D" w:rsidRPr="00951886" w:rsidRDefault="004B2D8D" w:rsidP="004B2D8D">
      <w:pPr>
        <w:rPr>
          <w:rFonts w:ascii="Times New Roman" w:eastAsia="等线" w:hAnsi="Times New Roman" w:cs="Times New Roman"/>
          <w:kern w:val="0"/>
          <w:sz w:val="24"/>
          <w:lang w:eastAsia="en-US"/>
        </w:rPr>
      </w:pPr>
      <w:r w:rsidRPr="00951886">
        <w:rPr>
          <w:rFonts w:ascii="Times New Roman" w:eastAsia="等线" w:hAnsi="Times New Roman" w:cs="Times New Roman"/>
          <w:kern w:val="0"/>
          <w:sz w:val="24"/>
          <w:lang w:eastAsia="en-US"/>
        </w:rPr>
        <w:t>Figure S13. Forest plot of cancer according to subgroups (</w:t>
      </w:r>
      <w:proofErr w:type="spellStart"/>
      <w:r w:rsidRPr="00951886">
        <w:rPr>
          <w:rFonts w:ascii="Times New Roman" w:eastAsia="等线" w:hAnsi="Times New Roman" w:cs="Times New Roman"/>
          <w:kern w:val="0"/>
          <w:sz w:val="24"/>
          <w:lang w:eastAsia="en-US"/>
        </w:rPr>
        <w:t>ClivDlab</w:t>
      </w:r>
      <w:proofErr w:type="spellEnd"/>
      <w:r w:rsidRPr="00951886">
        <w:rPr>
          <w:rFonts w:ascii="Times New Roman" w:eastAsia="等线" w:hAnsi="Times New Roman" w:cs="Times New Roman"/>
          <w:kern w:val="0"/>
          <w:sz w:val="24"/>
          <w:lang w:eastAsia="en-US"/>
        </w:rPr>
        <w:t>).</w:t>
      </w:r>
    </w:p>
    <w:p w14:paraId="03ADE0B4" w14:textId="77777777" w:rsidR="004B2D8D" w:rsidRPr="00951886" w:rsidRDefault="004B2D8D" w:rsidP="004B2D8D">
      <w:pPr>
        <w:rPr>
          <w:rFonts w:ascii="Times New Roman" w:eastAsia="等线" w:hAnsi="Times New Roman" w:cs="Times New Roman"/>
          <w:kern w:val="0"/>
          <w:sz w:val="24"/>
          <w:lang w:eastAsia="en-US"/>
        </w:rPr>
      </w:pPr>
      <w:r w:rsidRPr="00951886">
        <w:rPr>
          <w:rFonts w:ascii="Times New Roman" w:eastAsia="等线" w:hAnsi="Times New Roman" w:cs="Times New Roman"/>
          <w:kern w:val="0"/>
          <w:sz w:val="24"/>
          <w:lang w:eastAsia="en-US"/>
        </w:rPr>
        <w:t>Figure S14. Forest plot of cancer according to subgroups (</w:t>
      </w:r>
      <w:proofErr w:type="spellStart"/>
      <w:r w:rsidRPr="00951886">
        <w:rPr>
          <w:rFonts w:ascii="Times New Roman" w:eastAsia="等线" w:hAnsi="Times New Roman" w:cs="Times New Roman"/>
          <w:kern w:val="0"/>
          <w:sz w:val="24"/>
          <w:lang w:eastAsia="en-US"/>
        </w:rPr>
        <w:t>ClivDnonlab</w:t>
      </w:r>
      <w:proofErr w:type="spellEnd"/>
      <w:r w:rsidRPr="00951886">
        <w:rPr>
          <w:rFonts w:ascii="Times New Roman" w:eastAsia="等线" w:hAnsi="Times New Roman" w:cs="Times New Roman"/>
          <w:kern w:val="0"/>
          <w:sz w:val="24"/>
          <w:lang w:eastAsia="en-US"/>
        </w:rPr>
        <w:t>).</w:t>
      </w:r>
    </w:p>
    <w:p w14:paraId="40921389" w14:textId="77777777" w:rsidR="004B2D8D" w:rsidRPr="00951886" w:rsidRDefault="004B2D8D" w:rsidP="004B2D8D">
      <w:pPr>
        <w:rPr>
          <w:rFonts w:ascii="Times New Roman" w:eastAsia="等线" w:hAnsi="Times New Roman" w:cs="Times New Roman"/>
          <w:kern w:val="0"/>
          <w:sz w:val="24"/>
          <w:lang w:eastAsia="en-US"/>
        </w:rPr>
      </w:pPr>
      <w:r w:rsidRPr="00951886">
        <w:rPr>
          <w:rFonts w:ascii="Times New Roman" w:eastAsia="等线" w:hAnsi="Times New Roman" w:cs="Times New Roman"/>
          <w:kern w:val="0"/>
          <w:sz w:val="24"/>
          <w:lang w:eastAsia="en-US"/>
        </w:rPr>
        <w:t>Figure S15. Forest plot of Alzheimer's disease according to subgroups (</w:t>
      </w:r>
      <w:proofErr w:type="spellStart"/>
      <w:r w:rsidRPr="00951886">
        <w:rPr>
          <w:rFonts w:ascii="Times New Roman" w:eastAsia="等线" w:hAnsi="Times New Roman" w:cs="Times New Roman"/>
          <w:kern w:val="0"/>
          <w:sz w:val="24"/>
          <w:lang w:eastAsia="en-US"/>
        </w:rPr>
        <w:t>ClivDlab</w:t>
      </w:r>
      <w:proofErr w:type="spellEnd"/>
      <w:r w:rsidRPr="00951886">
        <w:rPr>
          <w:rFonts w:ascii="Times New Roman" w:eastAsia="等线" w:hAnsi="Times New Roman" w:cs="Times New Roman"/>
          <w:kern w:val="0"/>
          <w:sz w:val="24"/>
          <w:lang w:eastAsia="en-US"/>
        </w:rPr>
        <w:t>).</w:t>
      </w:r>
    </w:p>
    <w:p w14:paraId="3F0446D0" w14:textId="77777777" w:rsidR="004B2D8D" w:rsidRPr="00951886" w:rsidRDefault="004B2D8D" w:rsidP="004B2D8D">
      <w:pPr>
        <w:rPr>
          <w:rFonts w:ascii="Times New Roman" w:eastAsia="等线" w:hAnsi="Times New Roman" w:cs="Times New Roman"/>
          <w:kern w:val="0"/>
          <w:sz w:val="24"/>
          <w:lang w:eastAsia="en-US"/>
        </w:rPr>
      </w:pPr>
      <w:r w:rsidRPr="00951886">
        <w:rPr>
          <w:rFonts w:ascii="Times New Roman" w:eastAsia="等线" w:hAnsi="Times New Roman" w:cs="Times New Roman"/>
          <w:kern w:val="0"/>
          <w:sz w:val="24"/>
          <w:lang w:eastAsia="en-US"/>
        </w:rPr>
        <w:t>Figure S16. Forest plot of Alzheimer's disease according to subgroups (</w:t>
      </w:r>
      <w:proofErr w:type="spellStart"/>
      <w:r w:rsidRPr="00951886">
        <w:rPr>
          <w:rFonts w:ascii="Times New Roman" w:eastAsia="等线" w:hAnsi="Times New Roman" w:cs="Times New Roman"/>
          <w:kern w:val="0"/>
          <w:sz w:val="24"/>
          <w:lang w:eastAsia="en-US"/>
        </w:rPr>
        <w:t>ClivDnonlab</w:t>
      </w:r>
      <w:proofErr w:type="spellEnd"/>
      <w:r w:rsidRPr="00951886">
        <w:rPr>
          <w:rFonts w:ascii="Times New Roman" w:eastAsia="等线" w:hAnsi="Times New Roman" w:cs="Times New Roman"/>
          <w:kern w:val="0"/>
          <w:sz w:val="24"/>
          <w:lang w:eastAsia="en-US"/>
        </w:rPr>
        <w:t>).</w:t>
      </w:r>
    </w:p>
    <w:p w14:paraId="221D5D73" w14:textId="77777777" w:rsidR="004B2D8D" w:rsidRPr="00951886" w:rsidRDefault="004B2D8D" w:rsidP="004B2D8D">
      <w:pPr>
        <w:rPr>
          <w:rFonts w:ascii="Times New Roman" w:eastAsia="等线" w:hAnsi="Times New Roman" w:cs="Times New Roman"/>
          <w:kern w:val="0"/>
          <w:sz w:val="24"/>
          <w:lang w:eastAsia="en-US"/>
        </w:rPr>
      </w:pPr>
      <w:r w:rsidRPr="00951886">
        <w:rPr>
          <w:rFonts w:ascii="Times New Roman" w:eastAsia="等线" w:hAnsi="Times New Roman" w:cs="Times New Roman"/>
          <w:kern w:val="0"/>
          <w:sz w:val="24"/>
          <w:lang w:eastAsia="en-US"/>
        </w:rPr>
        <w:t>Figure S17. Forest plot of vascular dementia according to subgroups (</w:t>
      </w:r>
      <w:proofErr w:type="spellStart"/>
      <w:r w:rsidRPr="00951886">
        <w:rPr>
          <w:rFonts w:ascii="Times New Roman" w:eastAsia="等线" w:hAnsi="Times New Roman" w:cs="Times New Roman"/>
          <w:kern w:val="0"/>
          <w:sz w:val="24"/>
          <w:lang w:eastAsia="en-US"/>
        </w:rPr>
        <w:t>ClivDlab</w:t>
      </w:r>
      <w:proofErr w:type="spellEnd"/>
      <w:r w:rsidRPr="00951886">
        <w:rPr>
          <w:rFonts w:ascii="Times New Roman" w:eastAsia="等线" w:hAnsi="Times New Roman" w:cs="Times New Roman"/>
          <w:kern w:val="0"/>
          <w:sz w:val="24"/>
          <w:lang w:eastAsia="en-US"/>
        </w:rPr>
        <w:t>).</w:t>
      </w:r>
    </w:p>
    <w:p w14:paraId="5B96CDFB" w14:textId="77777777" w:rsidR="004B2D8D" w:rsidRPr="00951886" w:rsidRDefault="004B2D8D" w:rsidP="004B2D8D">
      <w:pPr>
        <w:rPr>
          <w:rFonts w:ascii="Times New Roman" w:eastAsia="等线" w:hAnsi="Times New Roman" w:cs="Times New Roman"/>
          <w:kern w:val="0"/>
          <w:sz w:val="24"/>
          <w:lang w:eastAsia="en-US"/>
        </w:rPr>
      </w:pPr>
      <w:r w:rsidRPr="00951886">
        <w:rPr>
          <w:rFonts w:ascii="Times New Roman" w:eastAsia="等线" w:hAnsi="Times New Roman" w:cs="Times New Roman"/>
          <w:kern w:val="0"/>
          <w:sz w:val="24"/>
          <w:lang w:eastAsia="en-US"/>
        </w:rPr>
        <w:t>Figure S18. Forest plot of vascular dementia according to subgroups (</w:t>
      </w:r>
      <w:proofErr w:type="spellStart"/>
      <w:r w:rsidRPr="00951886">
        <w:rPr>
          <w:rFonts w:ascii="Times New Roman" w:eastAsia="等线" w:hAnsi="Times New Roman" w:cs="Times New Roman"/>
          <w:kern w:val="0"/>
          <w:sz w:val="24"/>
          <w:lang w:eastAsia="en-US"/>
        </w:rPr>
        <w:t>ClivDnonlab</w:t>
      </w:r>
      <w:proofErr w:type="spellEnd"/>
      <w:r w:rsidRPr="00951886">
        <w:rPr>
          <w:rFonts w:ascii="Times New Roman" w:eastAsia="等线" w:hAnsi="Times New Roman" w:cs="Times New Roman"/>
          <w:kern w:val="0"/>
          <w:sz w:val="24"/>
          <w:lang w:eastAsia="en-US"/>
        </w:rPr>
        <w:t>).</w:t>
      </w:r>
    </w:p>
    <w:p w14:paraId="436901C8" w14:textId="77777777" w:rsidR="004B2D8D" w:rsidRPr="00951886" w:rsidRDefault="004B2D8D" w:rsidP="004B2D8D">
      <w:pPr>
        <w:rPr>
          <w:rFonts w:ascii="Times New Roman" w:eastAsia="等线" w:hAnsi="Times New Roman" w:cs="Times New Roman"/>
          <w:kern w:val="0"/>
          <w:sz w:val="24"/>
          <w:lang w:eastAsia="en-US"/>
        </w:rPr>
      </w:pPr>
      <w:r w:rsidRPr="00951886">
        <w:rPr>
          <w:rFonts w:ascii="Times New Roman" w:eastAsia="等线" w:hAnsi="Times New Roman" w:cs="Times New Roman"/>
          <w:kern w:val="0"/>
          <w:sz w:val="24"/>
          <w:lang w:eastAsia="en-US"/>
        </w:rPr>
        <w:t>Figure S19. Forest plot of coronary heart disease according to subgroups (</w:t>
      </w:r>
      <w:proofErr w:type="spellStart"/>
      <w:r w:rsidRPr="00951886">
        <w:rPr>
          <w:rFonts w:ascii="Times New Roman" w:eastAsia="等线" w:hAnsi="Times New Roman" w:cs="Times New Roman"/>
          <w:kern w:val="0"/>
          <w:sz w:val="24"/>
          <w:lang w:eastAsia="en-US"/>
        </w:rPr>
        <w:t>ClivDlab</w:t>
      </w:r>
      <w:proofErr w:type="spellEnd"/>
      <w:r w:rsidRPr="00951886">
        <w:rPr>
          <w:rFonts w:ascii="Times New Roman" w:eastAsia="等线" w:hAnsi="Times New Roman" w:cs="Times New Roman"/>
          <w:kern w:val="0"/>
          <w:sz w:val="24"/>
          <w:lang w:eastAsia="en-US"/>
        </w:rPr>
        <w:t>).</w:t>
      </w:r>
    </w:p>
    <w:p w14:paraId="2E762934" w14:textId="77777777" w:rsidR="004B2D8D" w:rsidRPr="00951886" w:rsidRDefault="004B2D8D" w:rsidP="004B2D8D">
      <w:pPr>
        <w:rPr>
          <w:rFonts w:ascii="Times New Roman" w:eastAsia="等线" w:hAnsi="Times New Roman" w:cs="Times New Roman"/>
          <w:kern w:val="0"/>
          <w:sz w:val="24"/>
          <w:lang w:eastAsia="en-US"/>
        </w:rPr>
      </w:pPr>
      <w:r w:rsidRPr="00951886">
        <w:rPr>
          <w:rFonts w:ascii="Times New Roman" w:eastAsia="等线" w:hAnsi="Times New Roman" w:cs="Times New Roman"/>
          <w:kern w:val="0"/>
          <w:sz w:val="24"/>
          <w:lang w:eastAsia="en-US"/>
        </w:rPr>
        <w:t>Figure S20. Forest plot of coronary heart disease according to subgroups (</w:t>
      </w:r>
      <w:proofErr w:type="spellStart"/>
      <w:r w:rsidRPr="00951886">
        <w:rPr>
          <w:rFonts w:ascii="Times New Roman" w:eastAsia="等线" w:hAnsi="Times New Roman" w:cs="Times New Roman"/>
          <w:kern w:val="0"/>
          <w:sz w:val="24"/>
          <w:lang w:eastAsia="en-US"/>
        </w:rPr>
        <w:t>ClivDnonlab</w:t>
      </w:r>
      <w:proofErr w:type="spellEnd"/>
      <w:r w:rsidRPr="00951886">
        <w:rPr>
          <w:rFonts w:ascii="Times New Roman" w:eastAsia="等线" w:hAnsi="Times New Roman" w:cs="Times New Roman"/>
          <w:kern w:val="0"/>
          <w:sz w:val="24"/>
          <w:lang w:eastAsia="en-US"/>
        </w:rPr>
        <w:t>).</w:t>
      </w:r>
    </w:p>
    <w:p w14:paraId="061777AD" w14:textId="77777777" w:rsidR="004B2D8D" w:rsidRPr="00951886" w:rsidRDefault="004B2D8D" w:rsidP="004B2D8D">
      <w:pPr>
        <w:rPr>
          <w:rFonts w:ascii="Times New Roman" w:eastAsia="等线" w:hAnsi="Times New Roman" w:cs="Times New Roman"/>
          <w:kern w:val="0"/>
          <w:sz w:val="24"/>
          <w:lang w:eastAsia="en-US"/>
        </w:rPr>
      </w:pPr>
      <w:r w:rsidRPr="00951886">
        <w:rPr>
          <w:rFonts w:ascii="Times New Roman" w:eastAsia="等线" w:hAnsi="Times New Roman" w:cs="Times New Roman"/>
          <w:kern w:val="0"/>
          <w:sz w:val="24"/>
          <w:lang w:eastAsia="en-US"/>
        </w:rPr>
        <w:t>Figure S21. Forest plot of heart failure according to subgroups (</w:t>
      </w:r>
      <w:proofErr w:type="spellStart"/>
      <w:r w:rsidRPr="00951886">
        <w:rPr>
          <w:rFonts w:ascii="Times New Roman" w:eastAsia="等线" w:hAnsi="Times New Roman" w:cs="Times New Roman"/>
          <w:kern w:val="0"/>
          <w:sz w:val="24"/>
          <w:lang w:eastAsia="en-US"/>
        </w:rPr>
        <w:t>ClivDlab</w:t>
      </w:r>
      <w:proofErr w:type="spellEnd"/>
      <w:r w:rsidRPr="00951886">
        <w:rPr>
          <w:rFonts w:ascii="Times New Roman" w:eastAsia="等线" w:hAnsi="Times New Roman" w:cs="Times New Roman"/>
          <w:kern w:val="0"/>
          <w:sz w:val="24"/>
          <w:lang w:eastAsia="en-US"/>
        </w:rPr>
        <w:t>).</w:t>
      </w:r>
    </w:p>
    <w:p w14:paraId="4D56DBC6" w14:textId="77777777" w:rsidR="004B2D8D" w:rsidRPr="00951886" w:rsidRDefault="004B2D8D" w:rsidP="004B2D8D">
      <w:pPr>
        <w:rPr>
          <w:rFonts w:ascii="Times New Roman" w:eastAsia="等线" w:hAnsi="Times New Roman" w:cs="Times New Roman"/>
          <w:kern w:val="0"/>
          <w:sz w:val="24"/>
          <w:lang w:eastAsia="en-US"/>
        </w:rPr>
      </w:pPr>
      <w:r w:rsidRPr="00951886">
        <w:rPr>
          <w:rFonts w:ascii="Times New Roman" w:eastAsia="等线" w:hAnsi="Times New Roman" w:cs="Times New Roman"/>
          <w:kern w:val="0"/>
          <w:sz w:val="24"/>
          <w:lang w:eastAsia="en-US"/>
        </w:rPr>
        <w:t>Figure S22. Forest plot of heart failure according to subgroups (</w:t>
      </w:r>
      <w:proofErr w:type="spellStart"/>
      <w:r w:rsidRPr="00951886">
        <w:rPr>
          <w:rFonts w:ascii="Times New Roman" w:eastAsia="等线" w:hAnsi="Times New Roman" w:cs="Times New Roman"/>
          <w:kern w:val="0"/>
          <w:sz w:val="24"/>
          <w:lang w:eastAsia="en-US"/>
        </w:rPr>
        <w:t>ClivDnonlab</w:t>
      </w:r>
      <w:proofErr w:type="spellEnd"/>
      <w:r w:rsidRPr="00951886">
        <w:rPr>
          <w:rFonts w:ascii="Times New Roman" w:eastAsia="等线" w:hAnsi="Times New Roman" w:cs="Times New Roman"/>
          <w:kern w:val="0"/>
          <w:sz w:val="24"/>
          <w:lang w:eastAsia="en-US"/>
        </w:rPr>
        <w:t>).</w:t>
      </w:r>
    </w:p>
    <w:p w14:paraId="183A100D" w14:textId="77777777" w:rsidR="004B2D8D" w:rsidRPr="00951886" w:rsidRDefault="004B2D8D" w:rsidP="004B2D8D">
      <w:pPr>
        <w:rPr>
          <w:rFonts w:ascii="Times New Roman" w:eastAsia="等线" w:hAnsi="Times New Roman" w:cs="Times New Roman"/>
          <w:kern w:val="0"/>
          <w:sz w:val="24"/>
          <w:lang w:eastAsia="en-US"/>
        </w:rPr>
      </w:pPr>
      <w:r w:rsidRPr="00951886">
        <w:rPr>
          <w:rFonts w:ascii="Times New Roman" w:eastAsia="等线" w:hAnsi="Times New Roman" w:cs="Times New Roman"/>
          <w:kern w:val="0"/>
          <w:sz w:val="24"/>
          <w:lang w:eastAsia="en-US"/>
        </w:rPr>
        <w:t>Figure S23. Forest plot of stroke according to subgroups (</w:t>
      </w:r>
      <w:proofErr w:type="spellStart"/>
      <w:r w:rsidRPr="00951886">
        <w:rPr>
          <w:rFonts w:ascii="Times New Roman" w:eastAsia="等线" w:hAnsi="Times New Roman" w:cs="Times New Roman"/>
          <w:kern w:val="0"/>
          <w:sz w:val="24"/>
          <w:lang w:eastAsia="en-US"/>
        </w:rPr>
        <w:t>ClivDlab</w:t>
      </w:r>
      <w:proofErr w:type="spellEnd"/>
      <w:r w:rsidRPr="00951886">
        <w:rPr>
          <w:rFonts w:ascii="Times New Roman" w:eastAsia="等线" w:hAnsi="Times New Roman" w:cs="Times New Roman"/>
          <w:kern w:val="0"/>
          <w:sz w:val="24"/>
          <w:lang w:eastAsia="en-US"/>
        </w:rPr>
        <w:t>).</w:t>
      </w:r>
    </w:p>
    <w:p w14:paraId="611FC310" w14:textId="06868364" w:rsidR="000A32A7" w:rsidRPr="00951886" w:rsidRDefault="004B2D8D" w:rsidP="004B2D8D">
      <w:pPr>
        <w:rPr>
          <w:rFonts w:ascii="Times New Roman" w:eastAsia="等线" w:hAnsi="Times New Roman" w:cs="Times New Roman"/>
          <w:kern w:val="0"/>
          <w:sz w:val="24"/>
          <w:lang w:eastAsia="en-US"/>
        </w:rPr>
      </w:pPr>
      <w:r w:rsidRPr="00951886">
        <w:rPr>
          <w:rFonts w:ascii="Times New Roman" w:eastAsia="等线" w:hAnsi="Times New Roman" w:cs="Times New Roman"/>
          <w:kern w:val="0"/>
          <w:sz w:val="24"/>
          <w:lang w:eastAsia="en-US"/>
        </w:rPr>
        <w:t>Figure S24. Forest plot of stroke according to subgroups (</w:t>
      </w:r>
      <w:proofErr w:type="spellStart"/>
      <w:r w:rsidRPr="00951886">
        <w:rPr>
          <w:rFonts w:ascii="Times New Roman" w:eastAsia="等线" w:hAnsi="Times New Roman" w:cs="Times New Roman"/>
          <w:kern w:val="0"/>
          <w:sz w:val="24"/>
          <w:lang w:eastAsia="en-US"/>
        </w:rPr>
        <w:t>ClivDnonlab</w:t>
      </w:r>
      <w:proofErr w:type="spellEnd"/>
      <w:r w:rsidRPr="00951886">
        <w:rPr>
          <w:rFonts w:ascii="Times New Roman" w:eastAsia="等线" w:hAnsi="Times New Roman" w:cs="Times New Roman"/>
          <w:kern w:val="0"/>
          <w:sz w:val="24"/>
          <w:lang w:eastAsia="en-US"/>
        </w:rPr>
        <w:t>).</w:t>
      </w:r>
    </w:p>
    <w:p w14:paraId="649A9A38" w14:textId="77777777" w:rsidR="000A32A7" w:rsidRPr="00951886" w:rsidRDefault="000A32A7" w:rsidP="00D75F3D">
      <w:pPr>
        <w:rPr>
          <w:rFonts w:ascii="Times New Roman" w:eastAsia="等线" w:hAnsi="Times New Roman" w:cs="Times New Roman"/>
          <w:b/>
          <w:bCs/>
          <w:kern w:val="0"/>
          <w:sz w:val="24"/>
          <w:lang w:eastAsia="en-US"/>
        </w:rPr>
      </w:pPr>
    </w:p>
    <w:p w14:paraId="214ABEC8" w14:textId="77777777" w:rsidR="000A32A7" w:rsidRPr="00951886" w:rsidRDefault="000A32A7" w:rsidP="00D75F3D">
      <w:pPr>
        <w:rPr>
          <w:rFonts w:ascii="Times New Roman" w:eastAsia="等线" w:hAnsi="Times New Roman" w:cs="Times New Roman"/>
          <w:b/>
          <w:bCs/>
          <w:kern w:val="0"/>
          <w:sz w:val="24"/>
          <w:lang w:eastAsia="en-US"/>
        </w:rPr>
      </w:pPr>
    </w:p>
    <w:p w14:paraId="09BAD66D" w14:textId="1A1B3847" w:rsidR="002F18AC" w:rsidRPr="00951886" w:rsidRDefault="002F18AC" w:rsidP="00F22211">
      <w:pPr>
        <w:rPr>
          <w:rFonts w:ascii="Times New Roman" w:eastAsia="等线" w:hAnsi="Times New Roman" w:cs="Times New Roman"/>
          <w:b/>
          <w:bCs/>
          <w:kern w:val="0"/>
          <w:sz w:val="24"/>
          <w:lang w:eastAsia="en-US"/>
        </w:rPr>
      </w:pPr>
      <w:r w:rsidRPr="00951886">
        <w:rPr>
          <w:rFonts w:ascii="Times New Roman" w:eastAsia="等线" w:hAnsi="Times New Roman" w:cs="Times New Roman"/>
          <w:b/>
          <w:bCs/>
          <w:kern w:val="0"/>
          <w:sz w:val="24"/>
          <w:lang w:eastAsia="en-US"/>
        </w:rPr>
        <w:t>Supplementary methods</w:t>
      </w:r>
      <w:bookmarkEnd w:id="0"/>
    </w:p>
    <w:p w14:paraId="5FC0B816" w14:textId="77777777" w:rsidR="002F18AC" w:rsidRPr="00951886" w:rsidRDefault="002F18AC" w:rsidP="00F22211">
      <w:pPr>
        <w:widowControl/>
        <w:jc w:val="left"/>
        <w:rPr>
          <w:rFonts w:ascii="Times New Roman" w:eastAsia="等线" w:hAnsi="Times New Roman" w:cs="Times New Roman"/>
          <w:kern w:val="0"/>
          <w:sz w:val="24"/>
          <w:lang w:eastAsia="en-US"/>
        </w:rPr>
      </w:pPr>
      <w:r w:rsidRPr="00951886">
        <w:rPr>
          <w:rFonts w:ascii="Times New Roman" w:eastAsia="等线" w:hAnsi="Times New Roman" w:cs="Times New Roman"/>
          <w:kern w:val="0"/>
          <w:sz w:val="24"/>
          <w:lang w:eastAsia="en-US"/>
        </w:rPr>
        <w:t>The Chronic Liver Disease (</w:t>
      </w:r>
      <w:proofErr w:type="spellStart"/>
      <w:r w:rsidRPr="00951886">
        <w:rPr>
          <w:rFonts w:ascii="Times New Roman" w:eastAsia="等线" w:hAnsi="Times New Roman" w:cs="Times New Roman"/>
          <w:kern w:val="0"/>
          <w:sz w:val="24"/>
          <w:lang w:eastAsia="en-US"/>
        </w:rPr>
        <w:t>CLivD</w:t>
      </w:r>
      <w:proofErr w:type="spellEnd"/>
      <w:r w:rsidRPr="00951886">
        <w:rPr>
          <w:rFonts w:ascii="Times New Roman" w:eastAsia="等线" w:hAnsi="Times New Roman" w:cs="Times New Roman"/>
          <w:kern w:val="0"/>
          <w:sz w:val="24"/>
          <w:lang w:eastAsia="en-US"/>
        </w:rPr>
        <w:t>) risk prediction score</w:t>
      </w:r>
    </w:p>
    <w:p w14:paraId="7F630F70" w14:textId="77777777" w:rsidR="002F18AC" w:rsidRPr="00951886" w:rsidRDefault="002F18AC" w:rsidP="00F22211">
      <w:pPr>
        <w:widowControl/>
        <w:jc w:val="left"/>
        <w:rPr>
          <w:rFonts w:ascii="Times New Roman" w:eastAsia="等线" w:hAnsi="Times New Roman" w:cs="Times New Roman"/>
          <w:kern w:val="0"/>
          <w:sz w:val="24"/>
          <w:lang w:eastAsia="en-US"/>
        </w:rPr>
      </w:pPr>
      <w:r w:rsidRPr="00951886">
        <w:rPr>
          <w:rFonts w:ascii="Times New Roman" w:eastAsia="等线" w:hAnsi="Times New Roman" w:cs="Times New Roman"/>
          <w:kern w:val="0"/>
          <w:sz w:val="24"/>
          <w:lang w:eastAsia="en-US"/>
        </w:rPr>
        <w:t>The equation in R software language</w:t>
      </w:r>
    </w:p>
    <w:p w14:paraId="165427A9" w14:textId="77777777" w:rsidR="002F18AC" w:rsidRPr="00951886" w:rsidRDefault="002F18AC" w:rsidP="00F22211">
      <w:pPr>
        <w:widowControl/>
        <w:jc w:val="left"/>
        <w:rPr>
          <w:rFonts w:ascii="Times New Roman" w:eastAsia="等线" w:hAnsi="Times New Roman" w:cs="Times New Roman"/>
          <w:kern w:val="0"/>
          <w:sz w:val="24"/>
          <w:lang w:eastAsia="en-US"/>
        </w:rPr>
      </w:pPr>
      <w:r w:rsidRPr="00951886">
        <w:rPr>
          <w:rFonts w:ascii="Times New Roman" w:eastAsia="等线" w:hAnsi="Times New Roman" w:cs="Times New Roman"/>
          <w:kern w:val="0"/>
          <w:sz w:val="24"/>
          <w:lang w:eastAsia="en-US"/>
        </w:rPr>
        <w:t>data = name of the R data</w:t>
      </w:r>
    </w:p>
    <w:p w14:paraId="35824E7E" w14:textId="77777777" w:rsidR="002F18AC" w:rsidRPr="00951886" w:rsidRDefault="002F18AC" w:rsidP="00F22211">
      <w:pPr>
        <w:widowControl/>
        <w:jc w:val="left"/>
        <w:rPr>
          <w:rFonts w:ascii="Times New Roman" w:eastAsia="等线" w:hAnsi="Times New Roman" w:cs="Times New Roman"/>
          <w:kern w:val="0"/>
          <w:sz w:val="24"/>
          <w:lang w:eastAsia="en-US"/>
        </w:rPr>
      </w:pPr>
      <w:r w:rsidRPr="00951886">
        <w:rPr>
          <w:rFonts w:ascii="Times New Roman" w:eastAsia="等线" w:hAnsi="Times New Roman" w:cs="Times New Roman"/>
          <w:kern w:val="0"/>
          <w:sz w:val="24"/>
          <w:lang w:eastAsia="en-US"/>
        </w:rPr>
        <w:t>AGE = age in years</w:t>
      </w:r>
    </w:p>
    <w:p w14:paraId="630A1847" w14:textId="77777777" w:rsidR="002F18AC" w:rsidRPr="00951886" w:rsidRDefault="002F18AC" w:rsidP="00F22211">
      <w:pPr>
        <w:widowControl/>
        <w:jc w:val="left"/>
        <w:rPr>
          <w:rFonts w:ascii="Times New Roman" w:eastAsia="等线" w:hAnsi="Times New Roman" w:cs="Times New Roman"/>
          <w:kern w:val="0"/>
          <w:sz w:val="24"/>
          <w:lang w:eastAsia="en-US"/>
        </w:rPr>
      </w:pPr>
      <w:r w:rsidRPr="00951886">
        <w:rPr>
          <w:rFonts w:ascii="Times New Roman" w:eastAsia="等线" w:hAnsi="Times New Roman" w:cs="Times New Roman"/>
          <w:kern w:val="0"/>
          <w:sz w:val="24"/>
          <w:lang w:eastAsia="en-US"/>
        </w:rPr>
        <w:t>SEX = men = 1; women = 2</w:t>
      </w:r>
    </w:p>
    <w:p w14:paraId="15525A33" w14:textId="77777777" w:rsidR="002F18AC" w:rsidRPr="00951886" w:rsidRDefault="002F18AC" w:rsidP="00F22211">
      <w:pPr>
        <w:widowControl/>
        <w:jc w:val="left"/>
        <w:rPr>
          <w:rFonts w:ascii="Times New Roman" w:eastAsia="等线" w:hAnsi="Times New Roman" w:cs="Times New Roman"/>
          <w:kern w:val="0"/>
          <w:sz w:val="24"/>
          <w:lang w:eastAsia="en-US"/>
        </w:rPr>
      </w:pPr>
      <w:r w:rsidRPr="00951886">
        <w:rPr>
          <w:rFonts w:ascii="Times New Roman" w:eastAsia="等线" w:hAnsi="Times New Roman" w:cs="Times New Roman"/>
          <w:kern w:val="0"/>
          <w:sz w:val="24"/>
          <w:lang w:eastAsia="en-US"/>
        </w:rPr>
        <w:t>WHR = waist hip ratio</w:t>
      </w:r>
    </w:p>
    <w:p w14:paraId="135B1A6A" w14:textId="77777777" w:rsidR="002F18AC" w:rsidRPr="00951886" w:rsidRDefault="002F18AC" w:rsidP="00F22211">
      <w:pPr>
        <w:widowControl/>
        <w:jc w:val="left"/>
        <w:rPr>
          <w:rFonts w:ascii="Times New Roman" w:eastAsia="等线" w:hAnsi="Times New Roman" w:cs="Times New Roman"/>
          <w:kern w:val="0"/>
          <w:sz w:val="24"/>
          <w:lang w:eastAsia="en-US"/>
        </w:rPr>
      </w:pPr>
      <w:r w:rsidRPr="00951886">
        <w:rPr>
          <w:rFonts w:ascii="Times New Roman" w:eastAsia="等线" w:hAnsi="Times New Roman" w:cs="Times New Roman"/>
          <w:kern w:val="0"/>
          <w:sz w:val="24"/>
          <w:lang w:eastAsia="en-US"/>
        </w:rPr>
        <w:t>ALCOHOL = number of weekly drinks (1 drink = 10 g ethanol)</w:t>
      </w:r>
    </w:p>
    <w:p w14:paraId="29111DB7" w14:textId="77777777" w:rsidR="002F18AC" w:rsidRPr="00951886" w:rsidRDefault="002F18AC" w:rsidP="00F22211">
      <w:pPr>
        <w:widowControl/>
        <w:jc w:val="left"/>
        <w:rPr>
          <w:rFonts w:ascii="Times New Roman" w:eastAsia="等线" w:hAnsi="Times New Roman" w:cs="Times New Roman"/>
          <w:kern w:val="0"/>
          <w:sz w:val="24"/>
          <w:lang w:eastAsia="en-US"/>
        </w:rPr>
      </w:pPr>
      <w:r w:rsidRPr="00951886">
        <w:rPr>
          <w:rFonts w:ascii="Times New Roman" w:eastAsia="等线" w:hAnsi="Times New Roman" w:cs="Times New Roman"/>
          <w:kern w:val="0"/>
          <w:sz w:val="24"/>
          <w:lang w:eastAsia="en-US"/>
        </w:rPr>
        <w:tab/>
        <w:t>Set to = 50, if &gt;50 drinks per week</w:t>
      </w:r>
    </w:p>
    <w:p w14:paraId="10ADBAB8" w14:textId="77777777" w:rsidR="002F18AC" w:rsidRPr="00951886" w:rsidRDefault="002F18AC" w:rsidP="00F22211">
      <w:pPr>
        <w:widowControl/>
        <w:jc w:val="left"/>
        <w:rPr>
          <w:rFonts w:ascii="Times New Roman" w:eastAsia="等线" w:hAnsi="Times New Roman" w:cs="Times New Roman"/>
          <w:kern w:val="0"/>
          <w:sz w:val="24"/>
          <w:lang w:val="sv-FI" w:eastAsia="en-US"/>
        </w:rPr>
      </w:pPr>
      <w:r w:rsidRPr="00951886">
        <w:rPr>
          <w:rFonts w:ascii="Times New Roman" w:eastAsia="等线" w:hAnsi="Times New Roman" w:cs="Times New Roman"/>
          <w:kern w:val="0"/>
          <w:sz w:val="24"/>
          <w:lang w:val="sv-FI" w:eastAsia="en-US"/>
        </w:rPr>
        <w:t>GGT = gamma glutamyltransferase (U/L)</w:t>
      </w:r>
    </w:p>
    <w:p w14:paraId="73E0D206" w14:textId="77777777" w:rsidR="002F18AC" w:rsidRPr="00951886" w:rsidRDefault="002F18AC" w:rsidP="00F22211">
      <w:pPr>
        <w:widowControl/>
        <w:jc w:val="left"/>
        <w:rPr>
          <w:rFonts w:ascii="Times New Roman" w:eastAsia="等线" w:hAnsi="Times New Roman" w:cs="Times New Roman"/>
          <w:kern w:val="0"/>
          <w:sz w:val="24"/>
          <w:lang w:eastAsia="en-US"/>
        </w:rPr>
      </w:pPr>
      <w:r w:rsidRPr="00951886">
        <w:rPr>
          <w:rFonts w:ascii="Times New Roman" w:eastAsia="等线" w:hAnsi="Times New Roman" w:cs="Times New Roman"/>
          <w:kern w:val="0"/>
          <w:sz w:val="24"/>
          <w:lang w:val="sv-FI" w:eastAsia="en-US"/>
        </w:rPr>
        <w:tab/>
      </w:r>
      <w:r w:rsidRPr="00951886">
        <w:rPr>
          <w:rFonts w:ascii="Times New Roman" w:eastAsia="等线" w:hAnsi="Times New Roman" w:cs="Times New Roman"/>
          <w:kern w:val="0"/>
          <w:sz w:val="24"/>
          <w:lang w:eastAsia="en-US"/>
        </w:rPr>
        <w:t>Set to = 200 U/L if &gt;200 U/L</w:t>
      </w:r>
    </w:p>
    <w:p w14:paraId="12E61E54" w14:textId="77777777" w:rsidR="002F18AC" w:rsidRPr="00951886" w:rsidRDefault="002F18AC" w:rsidP="00F22211">
      <w:pPr>
        <w:widowControl/>
        <w:jc w:val="left"/>
        <w:rPr>
          <w:rFonts w:ascii="Times New Roman" w:eastAsia="等线" w:hAnsi="Times New Roman" w:cs="Times New Roman"/>
          <w:kern w:val="0"/>
          <w:sz w:val="24"/>
          <w:lang w:eastAsia="en-US"/>
        </w:rPr>
      </w:pPr>
      <w:r w:rsidRPr="00951886">
        <w:rPr>
          <w:rFonts w:ascii="Times New Roman" w:eastAsia="等线" w:hAnsi="Times New Roman" w:cs="Times New Roman"/>
          <w:kern w:val="0"/>
          <w:sz w:val="24"/>
          <w:lang w:eastAsia="en-US"/>
        </w:rPr>
        <w:t>DIABETES = yes = 1; no = 0</w:t>
      </w:r>
    </w:p>
    <w:p w14:paraId="21263098" w14:textId="77777777" w:rsidR="002F18AC" w:rsidRPr="00951886" w:rsidRDefault="002F18AC" w:rsidP="00F22211">
      <w:pPr>
        <w:widowControl/>
        <w:jc w:val="left"/>
        <w:rPr>
          <w:rFonts w:ascii="Times New Roman" w:eastAsia="等线" w:hAnsi="Times New Roman" w:cs="Times New Roman"/>
          <w:kern w:val="0"/>
          <w:sz w:val="24"/>
          <w:lang w:eastAsia="en-US"/>
        </w:rPr>
      </w:pPr>
      <w:r w:rsidRPr="00951886">
        <w:rPr>
          <w:rFonts w:ascii="Times New Roman" w:eastAsia="等线" w:hAnsi="Times New Roman" w:cs="Times New Roman"/>
          <w:kern w:val="0"/>
          <w:sz w:val="24"/>
          <w:lang w:eastAsia="en-US"/>
        </w:rPr>
        <w:t>SMOKING = current smoker = 1; never/previous smoker = 2</w:t>
      </w:r>
    </w:p>
    <w:p w14:paraId="5122F3E9" w14:textId="77777777" w:rsidR="002F18AC" w:rsidRPr="00951886" w:rsidRDefault="002F18AC" w:rsidP="00F22211">
      <w:pPr>
        <w:widowControl/>
        <w:jc w:val="left"/>
        <w:rPr>
          <w:rFonts w:ascii="Times New Roman" w:eastAsia="等线" w:hAnsi="Times New Roman" w:cs="Times New Roman"/>
          <w:b/>
          <w:kern w:val="0"/>
          <w:sz w:val="24"/>
          <w:lang w:eastAsia="en-US"/>
        </w:rPr>
      </w:pPr>
    </w:p>
    <w:p w14:paraId="44F4106E" w14:textId="77777777" w:rsidR="002F18AC" w:rsidRPr="00951886" w:rsidRDefault="002F18AC" w:rsidP="00F22211">
      <w:pPr>
        <w:widowControl/>
        <w:jc w:val="left"/>
        <w:rPr>
          <w:rFonts w:ascii="Times New Roman" w:eastAsia="等线" w:hAnsi="Times New Roman" w:cs="Times New Roman"/>
          <w:i/>
          <w:kern w:val="0"/>
          <w:sz w:val="24"/>
          <w:vertAlign w:val="subscript"/>
          <w:lang w:eastAsia="en-US"/>
        </w:rPr>
      </w:pPr>
      <w:proofErr w:type="spellStart"/>
      <w:r w:rsidRPr="00951886">
        <w:rPr>
          <w:rFonts w:ascii="Times New Roman" w:eastAsia="等线" w:hAnsi="Times New Roman" w:cs="Times New Roman"/>
          <w:i/>
          <w:kern w:val="0"/>
          <w:sz w:val="24"/>
          <w:lang w:eastAsia="en-US"/>
        </w:rPr>
        <w:lastRenderedPageBreak/>
        <w:t>CLivD</w:t>
      </w:r>
      <w:r w:rsidRPr="00951886">
        <w:rPr>
          <w:rFonts w:ascii="Times New Roman" w:eastAsia="等线" w:hAnsi="Times New Roman" w:cs="Times New Roman"/>
          <w:i/>
          <w:kern w:val="0"/>
          <w:sz w:val="24"/>
          <w:vertAlign w:val="subscript"/>
          <w:lang w:eastAsia="en-US"/>
        </w:rPr>
        <w:t>lab</w:t>
      </w:r>
      <w:proofErr w:type="spellEnd"/>
    </w:p>
    <w:p w14:paraId="62271D2E" w14:textId="77777777" w:rsidR="002F18AC" w:rsidRPr="00951886" w:rsidRDefault="002F18AC" w:rsidP="00F22211">
      <w:pPr>
        <w:widowControl/>
        <w:jc w:val="left"/>
        <w:rPr>
          <w:rFonts w:ascii="Times New Roman" w:eastAsia="等线" w:hAnsi="Times New Roman" w:cs="Times New Roman"/>
          <w:color w:val="000000"/>
          <w:kern w:val="0"/>
          <w:sz w:val="24"/>
          <w:lang w:eastAsia="en-US"/>
        </w:rPr>
      </w:pPr>
      <w:proofErr w:type="spellStart"/>
      <w:r w:rsidRPr="00951886">
        <w:rPr>
          <w:rFonts w:ascii="Times New Roman" w:eastAsia="等线" w:hAnsi="Times New Roman" w:cs="Times New Roman"/>
          <w:color w:val="000000"/>
          <w:kern w:val="0"/>
          <w:sz w:val="24"/>
          <w:lang w:eastAsia="en-US"/>
        </w:rPr>
        <w:t>data$modellab</w:t>
      </w:r>
      <w:proofErr w:type="spellEnd"/>
      <w:r w:rsidRPr="00951886">
        <w:rPr>
          <w:rFonts w:ascii="Times New Roman" w:eastAsia="等线" w:hAnsi="Times New Roman" w:cs="Times New Roman"/>
          <w:color w:val="000000"/>
          <w:kern w:val="0"/>
          <w:sz w:val="24"/>
          <w:lang w:eastAsia="en-US"/>
        </w:rPr>
        <w:t xml:space="preserve"> &lt;- (-6.7922721 + 0.044744302* </w:t>
      </w:r>
      <w:proofErr w:type="spellStart"/>
      <w:r w:rsidRPr="00951886">
        <w:rPr>
          <w:rFonts w:ascii="Times New Roman" w:eastAsia="等线" w:hAnsi="Times New Roman" w:cs="Times New Roman"/>
          <w:color w:val="000000"/>
          <w:kern w:val="0"/>
          <w:sz w:val="24"/>
          <w:lang w:eastAsia="en-US"/>
        </w:rPr>
        <w:t>data$AGE</w:t>
      </w:r>
      <w:proofErr w:type="spellEnd"/>
      <w:r w:rsidRPr="00951886">
        <w:rPr>
          <w:rFonts w:ascii="Times New Roman" w:eastAsia="等线" w:hAnsi="Times New Roman" w:cs="Times New Roman"/>
          <w:color w:val="000000"/>
          <w:kern w:val="0"/>
          <w:sz w:val="24"/>
          <w:lang w:eastAsia="en-US"/>
        </w:rPr>
        <w:t xml:space="preserve"> + 0.32961593*( </w:t>
      </w:r>
      <w:proofErr w:type="spellStart"/>
      <w:r w:rsidRPr="00951886">
        <w:rPr>
          <w:rFonts w:ascii="Times New Roman" w:eastAsia="等线" w:hAnsi="Times New Roman" w:cs="Times New Roman"/>
          <w:color w:val="000000"/>
          <w:kern w:val="0"/>
          <w:sz w:val="24"/>
          <w:lang w:eastAsia="en-US"/>
        </w:rPr>
        <w:t>data$WHR</w:t>
      </w:r>
      <w:proofErr w:type="spellEnd"/>
      <w:r w:rsidRPr="00951886">
        <w:rPr>
          <w:rFonts w:ascii="Times New Roman" w:eastAsia="等线" w:hAnsi="Times New Roman" w:cs="Times New Roman"/>
          <w:color w:val="000000"/>
          <w:kern w:val="0"/>
          <w:sz w:val="24"/>
          <w:lang w:eastAsia="en-US"/>
        </w:rPr>
        <w:t xml:space="preserve">*10) + 0.19860813* </w:t>
      </w:r>
      <w:proofErr w:type="spellStart"/>
      <w:r w:rsidRPr="00951886">
        <w:rPr>
          <w:rFonts w:ascii="Times New Roman" w:eastAsia="等线" w:hAnsi="Times New Roman" w:cs="Times New Roman"/>
          <w:color w:val="000000"/>
          <w:kern w:val="0"/>
          <w:sz w:val="24"/>
          <w:lang w:eastAsia="en-US"/>
        </w:rPr>
        <w:t>data$ALCOHOL</w:t>
      </w:r>
      <w:proofErr w:type="spellEnd"/>
      <w:r w:rsidRPr="00951886">
        <w:rPr>
          <w:rFonts w:ascii="Times New Roman" w:eastAsia="等线" w:hAnsi="Times New Roman" w:cs="Times New Roman"/>
          <w:color w:val="000000"/>
          <w:kern w:val="0"/>
          <w:sz w:val="24"/>
          <w:lang w:eastAsia="en-US"/>
        </w:rPr>
        <w:t xml:space="preserve"> - 0.0082096868*</w:t>
      </w:r>
      <w:proofErr w:type="spellStart"/>
      <w:r w:rsidRPr="00951886">
        <w:rPr>
          <w:rFonts w:ascii="Times New Roman" w:eastAsia="等线" w:hAnsi="Times New Roman" w:cs="Times New Roman"/>
          <w:color w:val="000000"/>
          <w:kern w:val="0"/>
          <w:sz w:val="24"/>
          <w:lang w:eastAsia="en-US"/>
        </w:rPr>
        <w:t>pmax</w:t>
      </w:r>
      <w:proofErr w:type="spellEnd"/>
      <w:r w:rsidRPr="00951886">
        <w:rPr>
          <w:rFonts w:ascii="Times New Roman" w:eastAsia="等线" w:hAnsi="Times New Roman" w:cs="Times New Roman"/>
          <w:color w:val="000000"/>
          <w:kern w:val="0"/>
          <w:sz w:val="24"/>
          <w:lang w:eastAsia="en-US"/>
        </w:rPr>
        <w:t>(data$ALCOHOL-0.1,0)^3 +0.010575035*</w:t>
      </w:r>
      <w:proofErr w:type="spellStart"/>
      <w:r w:rsidRPr="00951886">
        <w:rPr>
          <w:rFonts w:ascii="Times New Roman" w:eastAsia="等线" w:hAnsi="Times New Roman" w:cs="Times New Roman"/>
          <w:color w:val="000000"/>
          <w:kern w:val="0"/>
          <w:sz w:val="24"/>
          <w:lang w:eastAsia="en-US"/>
        </w:rPr>
        <w:t>pmax</w:t>
      </w:r>
      <w:proofErr w:type="spellEnd"/>
      <w:r w:rsidRPr="00951886">
        <w:rPr>
          <w:rFonts w:ascii="Times New Roman" w:eastAsia="等线" w:hAnsi="Times New Roman" w:cs="Times New Roman"/>
          <w:color w:val="000000"/>
          <w:kern w:val="0"/>
          <w:sz w:val="24"/>
          <w:lang w:eastAsia="en-US"/>
        </w:rPr>
        <w:t>(data$ALCOHOL-1,0)^3 -0.002004756*</w:t>
      </w:r>
      <w:proofErr w:type="spellStart"/>
      <w:r w:rsidRPr="00951886">
        <w:rPr>
          <w:rFonts w:ascii="Times New Roman" w:eastAsia="等线" w:hAnsi="Times New Roman" w:cs="Times New Roman"/>
          <w:color w:val="000000"/>
          <w:kern w:val="0"/>
          <w:sz w:val="24"/>
          <w:lang w:eastAsia="en-US"/>
        </w:rPr>
        <w:t>pmax</w:t>
      </w:r>
      <w:proofErr w:type="spellEnd"/>
      <w:r w:rsidRPr="00951886">
        <w:rPr>
          <w:rFonts w:ascii="Times New Roman" w:eastAsia="等线" w:hAnsi="Times New Roman" w:cs="Times New Roman"/>
          <w:color w:val="000000"/>
          <w:kern w:val="0"/>
          <w:sz w:val="24"/>
          <w:lang w:eastAsia="en-US"/>
        </w:rPr>
        <w:t>(data$ALCOHOL-3,0)^3 -0.00033998925*</w:t>
      </w:r>
      <w:proofErr w:type="spellStart"/>
      <w:r w:rsidRPr="00951886">
        <w:rPr>
          <w:rFonts w:ascii="Times New Roman" w:eastAsia="等线" w:hAnsi="Times New Roman" w:cs="Times New Roman"/>
          <w:color w:val="000000"/>
          <w:kern w:val="0"/>
          <w:sz w:val="24"/>
          <w:lang w:eastAsia="en-US"/>
        </w:rPr>
        <w:t>pmax</w:t>
      </w:r>
      <w:proofErr w:type="spellEnd"/>
      <w:r w:rsidRPr="00951886">
        <w:rPr>
          <w:rFonts w:ascii="Times New Roman" w:eastAsia="等线" w:hAnsi="Times New Roman" w:cs="Times New Roman"/>
          <w:color w:val="000000"/>
          <w:kern w:val="0"/>
          <w:sz w:val="24"/>
          <w:lang w:eastAsia="en-US"/>
        </w:rPr>
        <w:t>(data$ALCOHOL-9,0)^3 -2.0602882e-05*</w:t>
      </w:r>
      <w:proofErr w:type="spellStart"/>
      <w:r w:rsidRPr="00951886">
        <w:rPr>
          <w:rFonts w:ascii="Times New Roman" w:eastAsia="等线" w:hAnsi="Times New Roman" w:cs="Times New Roman"/>
          <w:color w:val="000000"/>
          <w:kern w:val="0"/>
          <w:sz w:val="24"/>
          <w:lang w:eastAsia="en-US"/>
        </w:rPr>
        <w:t>pmax</w:t>
      </w:r>
      <w:proofErr w:type="spellEnd"/>
      <w:r w:rsidRPr="00951886">
        <w:rPr>
          <w:rFonts w:ascii="Times New Roman" w:eastAsia="等线" w:hAnsi="Times New Roman" w:cs="Times New Roman"/>
          <w:color w:val="000000"/>
          <w:kern w:val="0"/>
          <w:sz w:val="24"/>
          <w:lang w:eastAsia="en-US"/>
        </w:rPr>
        <w:t xml:space="preserve">(data$ALCOHOL-33,0)^3 +0.011813962* </w:t>
      </w:r>
      <w:proofErr w:type="spellStart"/>
      <w:r w:rsidRPr="00951886">
        <w:rPr>
          <w:rFonts w:ascii="Times New Roman" w:eastAsia="等线" w:hAnsi="Times New Roman" w:cs="Times New Roman"/>
          <w:color w:val="000000"/>
          <w:kern w:val="0"/>
          <w:sz w:val="24"/>
          <w:lang w:eastAsia="en-US"/>
        </w:rPr>
        <w:t>data$GGT</w:t>
      </w:r>
      <w:proofErr w:type="spellEnd"/>
      <w:r w:rsidRPr="00951886">
        <w:rPr>
          <w:rFonts w:ascii="Times New Roman" w:eastAsia="等线" w:hAnsi="Times New Roman" w:cs="Times New Roman"/>
          <w:color w:val="000000"/>
          <w:kern w:val="0"/>
          <w:sz w:val="24"/>
          <w:lang w:eastAsia="en-US"/>
        </w:rPr>
        <w:t xml:space="preserve"> +0.18721469*(</w:t>
      </w:r>
      <w:proofErr w:type="spellStart"/>
      <w:r w:rsidRPr="00951886">
        <w:rPr>
          <w:rFonts w:ascii="Times New Roman" w:eastAsia="等线" w:hAnsi="Times New Roman" w:cs="Times New Roman"/>
          <w:color w:val="000000"/>
          <w:kern w:val="0"/>
          <w:sz w:val="24"/>
          <w:lang w:eastAsia="en-US"/>
        </w:rPr>
        <w:t>data$SEX</w:t>
      </w:r>
      <w:proofErr w:type="spellEnd"/>
      <w:r w:rsidRPr="00951886">
        <w:rPr>
          <w:rFonts w:ascii="Times New Roman" w:eastAsia="等线" w:hAnsi="Times New Roman" w:cs="Times New Roman"/>
          <w:color w:val="000000"/>
          <w:kern w:val="0"/>
          <w:sz w:val="24"/>
          <w:lang w:eastAsia="en-US"/>
        </w:rPr>
        <w:t>=="2") +0.55249734*(</w:t>
      </w:r>
      <w:proofErr w:type="spellStart"/>
      <w:r w:rsidRPr="00951886">
        <w:rPr>
          <w:rFonts w:ascii="Times New Roman" w:eastAsia="等线" w:hAnsi="Times New Roman" w:cs="Times New Roman"/>
          <w:color w:val="000000"/>
          <w:kern w:val="0"/>
          <w:sz w:val="24"/>
          <w:lang w:eastAsia="en-US"/>
        </w:rPr>
        <w:t>data$DIABETES</w:t>
      </w:r>
      <w:proofErr w:type="spellEnd"/>
      <w:r w:rsidRPr="00951886">
        <w:rPr>
          <w:rFonts w:ascii="Times New Roman" w:eastAsia="等线" w:hAnsi="Times New Roman" w:cs="Times New Roman"/>
          <w:color w:val="000000"/>
          <w:kern w:val="0"/>
          <w:sz w:val="24"/>
          <w:lang w:eastAsia="en-US"/>
        </w:rPr>
        <w:t>=="1") + 0.74679941*(</w:t>
      </w:r>
      <w:proofErr w:type="spellStart"/>
      <w:r w:rsidRPr="00951886">
        <w:rPr>
          <w:rFonts w:ascii="Times New Roman" w:eastAsia="等线" w:hAnsi="Times New Roman" w:cs="Times New Roman"/>
          <w:color w:val="000000"/>
          <w:kern w:val="0"/>
          <w:sz w:val="24"/>
          <w:lang w:eastAsia="en-US"/>
        </w:rPr>
        <w:t>data$SMOKING</w:t>
      </w:r>
      <w:proofErr w:type="spellEnd"/>
      <w:r w:rsidRPr="00951886">
        <w:rPr>
          <w:rFonts w:ascii="Times New Roman" w:eastAsia="等线" w:hAnsi="Times New Roman" w:cs="Times New Roman"/>
          <w:color w:val="000000"/>
          <w:kern w:val="0"/>
          <w:sz w:val="24"/>
          <w:lang w:eastAsia="en-US"/>
        </w:rPr>
        <w:t xml:space="preserve">=="1") +0.0054325769* </w:t>
      </w:r>
      <w:proofErr w:type="spellStart"/>
      <w:r w:rsidRPr="00951886">
        <w:rPr>
          <w:rFonts w:ascii="Times New Roman" w:eastAsia="等线" w:hAnsi="Times New Roman" w:cs="Times New Roman"/>
          <w:color w:val="000000"/>
          <w:kern w:val="0"/>
          <w:sz w:val="24"/>
          <w:lang w:eastAsia="en-US"/>
        </w:rPr>
        <w:t>data$GGT</w:t>
      </w:r>
      <w:proofErr w:type="spellEnd"/>
      <w:r w:rsidRPr="00951886">
        <w:rPr>
          <w:rFonts w:ascii="Times New Roman" w:eastAsia="等线" w:hAnsi="Times New Roman" w:cs="Times New Roman"/>
          <w:color w:val="000000"/>
          <w:kern w:val="0"/>
          <w:sz w:val="24"/>
          <w:lang w:eastAsia="en-US"/>
        </w:rPr>
        <w:t>*(</w:t>
      </w:r>
      <w:proofErr w:type="spellStart"/>
      <w:r w:rsidRPr="00951886">
        <w:rPr>
          <w:rFonts w:ascii="Times New Roman" w:eastAsia="等线" w:hAnsi="Times New Roman" w:cs="Times New Roman"/>
          <w:color w:val="000000"/>
          <w:kern w:val="0"/>
          <w:sz w:val="24"/>
          <w:lang w:eastAsia="en-US"/>
        </w:rPr>
        <w:t>data$SEX</w:t>
      </w:r>
      <w:proofErr w:type="spellEnd"/>
      <w:r w:rsidRPr="00951886">
        <w:rPr>
          <w:rFonts w:ascii="Times New Roman" w:eastAsia="等线" w:hAnsi="Times New Roman" w:cs="Times New Roman"/>
          <w:color w:val="000000"/>
          <w:kern w:val="0"/>
          <w:sz w:val="24"/>
          <w:lang w:eastAsia="en-US"/>
        </w:rPr>
        <w:t xml:space="preserve">=="2") -0.64903176*( </w:t>
      </w:r>
      <w:proofErr w:type="spellStart"/>
      <w:r w:rsidRPr="00951886">
        <w:rPr>
          <w:rFonts w:ascii="Times New Roman" w:eastAsia="等线" w:hAnsi="Times New Roman" w:cs="Times New Roman"/>
          <w:color w:val="000000"/>
          <w:kern w:val="0"/>
          <w:sz w:val="24"/>
          <w:lang w:eastAsia="en-US"/>
        </w:rPr>
        <w:t>data$SEX</w:t>
      </w:r>
      <w:proofErr w:type="spellEnd"/>
      <w:r w:rsidRPr="00951886">
        <w:rPr>
          <w:rFonts w:ascii="Times New Roman" w:eastAsia="等线" w:hAnsi="Times New Roman" w:cs="Times New Roman"/>
          <w:color w:val="000000"/>
          <w:kern w:val="0"/>
          <w:sz w:val="24"/>
          <w:lang w:eastAsia="en-US"/>
        </w:rPr>
        <w:t xml:space="preserve">=="2")*( </w:t>
      </w:r>
      <w:proofErr w:type="spellStart"/>
      <w:r w:rsidRPr="00951886">
        <w:rPr>
          <w:rFonts w:ascii="Times New Roman" w:eastAsia="等线" w:hAnsi="Times New Roman" w:cs="Times New Roman"/>
          <w:color w:val="000000"/>
          <w:kern w:val="0"/>
          <w:sz w:val="24"/>
          <w:lang w:eastAsia="en-US"/>
        </w:rPr>
        <w:t>data$SMOKING</w:t>
      </w:r>
      <w:proofErr w:type="spellEnd"/>
      <w:r w:rsidRPr="00951886">
        <w:rPr>
          <w:rFonts w:ascii="Times New Roman" w:eastAsia="等线" w:hAnsi="Times New Roman" w:cs="Times New Roman"/>
          <w:color w:val="000000"/>
          <w:kern w:val="0"/>
          <w:sz w:val="24"/>
          <w:lang w:eastAsia="en-US"/>
        </w:rPr>
        <w:t>=="1"))</w:t>
      </w:r>
    </w:p>
    <w:p w14:paraId="11976A05" w14:textId="77777777" w:rsidR="002F18AC" w:rsidRPr="00951886" w:rsidRDefault="002F18AC" w:rsidP="00F22211">
      <w:pPr>
        <w:widowControl/>
        <w:jc w:val="left"/>
        <w:rPr>
          <w:rFonts w:ascii="Times New Roman" w:eastAsia="等线" w:hAnsi="Times New Roman" w:cs="Times New Roman"/>
          <w:b/>
          <w:color w:val="FF0000"/>
          <w:kern w:val="0"/>
          <w:sz w:val="24"/>
          <w:highlight w:val="yellow"/>
          <w:lang w:eastAsia="en-US"/>
        </w:rPr>
      </w:pPr>
    </w:p>
    <w:p w14:paraId="78CB0267" w14:textId="77777777" w:rsidR="002F18AC" w:rsidRPr="00951886" w:rsidRDefault="002F18AC" w:rsidP="00F22211">
      <w:pPr>
        <w:widowControl/>
        <w:jc w:val="left"/>
        <w:rPr>
          <w:rFonts w:ascii="Times New Roman" w:eastAsia="等线" w:hAnsi="Times New Roman" w:cs="Times New Roman"/>
          <w:i/>
          <w:color w:val="000000"/>
          <w:kern w:val="0"/>
          <w:sz w:val="24"/>
          <w:lang w:eastAsia="en-US"/>
        </w:rPr>
      </w:pPr>
      <w:proofErr w:type="spellStart"/>
      <w:r w:rsidRPr="00951886">
        <w:rPr>
          <w:rFonts w:ascii="Times New Roman" w:eastAsia="等线" w:hAnsi="Times New Roman" w:cs="Times New Roman"/>
          <w:i/>
          <w:color w:val="000000"/>
          <w:kern w:val="0"/>
          <w:sz w:val="24"/>
          <w:lang w:eastAsia="en-US"/>
        </w:rPr>
        <w:t>CLivD</w:t>
      </w:r>
      <w:r w:rsidRPr="00951886">
        <w:rPr>
          <w:rFonts w:ascii="Times New Roman" w:eastAsia="等线" w:hAnsi="Times New Roman" w:cs="Times New Roman"/>
          <w:i/>
          <w:color w:val="000000"/>
          <w:kern w:val="0"/>
          <w:sz w:val="24"/>
          <w:vertAlign w:val="subscript"/>
          <w:lang w:eastAsia="en-US"/>
        </w:rPr>
        <w:t>non</w:t>
      </w:r>
      <w:proofErr w:type="spellEnd"/>
      <w:r w:rsidRPr="00951886">
        <w:rPr>
          <w:rFonts w:ascii="Times New Roman" w:eastAsia="等线" w:hAnsi="Times New Roman" w:cs="Times New Roman"/>
          <w:i/>
          <w:color w:val="000000"/>
          <w:kern w:val="0"/>
          <w:sz w:val="24"/>
          <w:vertAlign w:val="subscript"/>
          <w:lang w:eastAsia="en-US"/>
        </w:rPr>
        <w:t>-lab</w:t>
      </w:r>
    </w:p>
    <w:p w14:paraId="1F28194A" w14:textId="77777777" w:rsidR="002F18AC" w:rsidRPr="00951886" w:rsidRDefault="002F18AC" w:rsidP="00F22211">
      <w:pPr>
        <w:widowControl/>
        <w:jc w:val="left"/>
        <w:rPr>
          <w:rFonts w:ascii="Times New Roman" w:eastAsia="等线" w:hAnsi="Times New Roman" w:cs="Times New Roman"/>
          <w:color w:val="000000"/>
          <w:kern w:val="0"/>
          <w:sz w:val="24"/>
          <w:lang w:eastAsia="en-US"/>
        </w:rPr>
      </w:pPr>
      <w:proofErr w:type="spellStart"/>
      <w:r w:rsidRPr="00951886">
        <w:rPr>
          <w:rFonts w:ascii="Times New Roman" w:eastAsia="等线" w:hAnsi="Times New Roman" w:cs="Times New Roman"/>
          <w:color w:val="000000"/>
          <w:kern w:val="0"/>
          <w:sz w:val="24"/>
          <w:lang w:eastAsia="en-US"/>
        </w:rPr>
        <w:t>data$modelnonlab</w:t>
      </w:r>
      <w:proofErr w:type="spellEnd"/>
      <w:r w:rsidRPr="00951886">
        <w:rPr>
          <w:rFonts w:ascii="Times New Roman" w:eastAsia="等线" w:hAnsi="Times New Roman" w:cs="Times New Roman"/>
          <w:color w:val="000000"/>
          <w:kern w:val="0"/>
          <w:sz w:val="24"/>
          <w:lang w:eastAsia="en-US"/>
        </w:rPr>
        <w:t xml:space="preserve"> &lt;- (-8.0940103 +0.044177151* </w:t>
      </w:r>
      <w:proofErr w:type="spellStart"/>
      <w:r w:rsidRPr="00951886">
        <w:rPr>
          <w:rFonts w:ascii="Times New Roman" w:eastAsia="等线" w:hAnsi="Times New Roman" w:cs="Times New Roman"/>
          <w:color w:val="000000"/>
          <w:kern w:val="0"/>
          <w:sz w:val="24"/>
          <w:lang w:eastAsia="en-US"/>
        </w:rPr>
        <w:t>data$AGE</w:t>
      </w:r>
      <w:proofErr w:type="spellEnd"/>
      <w:r w:rsidRPr="00951886">
        <w:rPr>
          <w:rFonts w:ascii="Times New Roman" w:eastAsia="等线" w:hAnsi="Times New Roman" w:cs="Times New Roman"/>
          <w:color w:val="000000"/>
          <w:kern w:val="0"/>
          <w:sz w:val="24"/>
          <w:lang w:eastAsia="en-US"/>
        </w:rPr>
        <w:t xml:space="preserve"> +0.48927753*( </w:t>
      </w:r>
      <w:proofErr w:type="spellStart"/>
      <w:r w:rsidRPr="00951886">
        <w:rPr>
          <w:rFonts w:ascii="Times New Roman" w:eastAsia="等线" w:hAnsi="Times New Roman" w:cs="Times New Roman"/>
          <w:color w:val="000000"/>
          <w:kern w:val="0"/>
          <w:sz w:val="24"/>
          <w:lang w:eastAsia="en-US"/>
        </w:rPr>
        <w:t>data$WHR</w:t>
      </w:r>
      <w:proofErr w:type="spellEnd"/>
      <w:r w:rsidRPr="00951886">
        <w:rPr>
          <w:rFonts w:ascii="Times New Roman" w:eastAsia="等线" w:hAnsi="Times New Roman" w:cs="Times New Roman"/>
          <w:color w:val="000000"/>
          <w:kern w:val="0"/>
          <w:sz w:val="24"/>
          <w:lang w:eastAsia="en-US"/>
        </w:rPr>
        <w:t xml:space="preserve">*10) +0.19222894* </w:t>
      </w:r>
      <w:proofErr w:type="spellStart"/>
      <w:r w:rsidRPr="00951886">
        <w:rPr>
          <w:rFonts w:ascii="Times New Roman" w:eastAsia="等线" w:hAnsi="Times New Roman" w:cs="Times New Roman"/>
          <w:color w:val="000000"/>
          <w:kern w:val="0"/>
          <w:sz w:val="24"/>
          <w:lang w:eastAsia="en-US"/>
        </w:rPr>
        <w:t>data$ALCOHOL</w:t>
      </w:r>
      <w:proofErr w:type="spellEnd"/>
      <w:r w:rsidRPr="00951886">
        <w:rPr>
          <w:rFonts w:ascii="Times New Roman" w:eastAsia="等线" w:hAnsi="Times New Roman" w:cs="Times New Roman"/>
          <w:color w:val="000000"/>
          <w:kern w:val="0"/>
          <w:sz w:val="24"/>
          <w:lang w:eastAsia="en-US"/>
        </w:rPr>
        <w:t xml:space="preserve"> -0.00015029544*</w:t>
      </w:r>
      <w:proofErr w:type="spellStart"/>
      <w:r w:rsidRPr="00951886">
        <w:rPr>
          <w:rFonts w:ascii="Times New Roman" w:eastAsia="等线" w:hAnsi="Times New Roman" w:cs="Times New Roman"/>
          <w:color w:val="000000"/>
          <w:kern w:val="0"/>
          <w:sz w:val="24"/>
          <w:lang w:eastAsia="en-US"/>
        </w:rPr>
        <w:t>pmax</w:t>
      </w:r>
      <w:proofErr w:type="spellEnd"/>
      <w:r w:rsidRPr="00951886">
        <w:rPr>
          <w:rFonts w:ascii="Times New Roman" w:eastAsia="等线" w:hAnsi="Times New Roman" w:cs="Times New Roman"/>
          <w:color w:val="000000"/>
          <w:kern w:val="0"/>
          <w:sz w:val="24"/>
          <w:lang w:eastAsia="en-US"/>
        </w:rPr>
        <w:t>(data$ALCOHOL-0.1,0)^3 -0.0021265611*</w:t>
      </w:r>
      <w:proofErr w:type="spellStart"/>
      <w:r w:rsidRPr="00951886">
        <w:rPr>
          <w:rFonts w:ascii="Times New Roman" w:eastAsia="等线" w:hAnsi="Times New Roman" w:cs="Times New Roman"/>
          <w:color w:val="000000"/>
          <w:kern w:val="0"/>
          <w:sz w:val="24"/>
          <w:lang w:eastAsia="en-US"/>
        </w:rPr>
        <w:t>pmax</w:t>
      </w:r>
      <w:proofErr w:type="spellEnd"/>
      <w:r w:rsidRPr="00951886">
        <w:rPr>
          <w:rFonts w:ascii="Times New Roman" w:eastAsia="等线" w:hAnsi="Times New Roman" w:cs="Times New Roman"/>
          <w:color w:val="000000"/>
          <w:kern w:val="0"/>
          <w:sz w:val="24"/>
          <w:lang w:eastAsia="en-US"/>
        </w:rPr>
        <w:t>(data$ALCOHOL-1,0)^3 +0.0029832769*</w:t>
      </w:r>
      <w:proofErr w:type="spellStart"/>
      <w:r w:rsidRPr="00951886">
        <w:rPr>
          <w:rFonts w:ascii="Times New Roman" w:eastAsia="等线" w:hAnsi="Times New Roman" w:cs="Times New Roman"/>
          <w:color w:val="000000"/>
          <w:kern w:val="0"/>
          <w:sz w:val="24"/>
          <w:lang w:eastAsia="en-US"/>
        </w:rPr>
        <w:t>pmax</w:t>
      </w:r>
      <w:proofErr w:type="spellEnd"/>
      <w:r w:rsidRPr="00951886">
        <w:rPr>
          <w:rFonts w:ascii="Times New Roman" w:eastAsia="等线" w:hAnsi="Times New Roman" w:cs="Times New Roman"/>
          <w:color w:val="000000"/>
          <w:kern w:val="0"/>
          <w:sz w:val="24"/>
          <w:lang w:eastAsia="en-US"/>
        </w:rPr>
        <w:t>(data$ALCOHOL-3,0)^3 -0.00068765143*</w:t>
      </w:r>
      <w:proofErr w:type="spellStart"/>
      <w:r w:rsidRPr="00951886">
        <w:rPr>
          <w:rFonts w:ascii="Times New Roman" w:eastAsia="等线" w:hAnsi="Times New Roman" w:cs="Times New Roman"/>
          <w:color w:val="000000"/>
          <w:kern w:val="0"/>
          <w:sz w:val="24"/>
          <w:lang w:eastAsia="en-US"/>
        </w:rPr>
        <w:t>pmax</w:t>
      </w:r>
      <w:proofErr w:type="spellEnd"/>
      <w:r w:rsidRPr="00951886">
        <w:rPr>
          <w:rFonts w:ascii="Times New Roman" w:eastAsia="等线" w:hAnsi="Times New Roman" w:cs="Times New Roman"/>
          <w:color w:val="000000"/>
          <w:kern w:val="0"/>
          <w:sz w:val="24"/>
          <w:lang w:eastAsia="en-US"/>
        </w:rPr>
        <w:t>(data$ALCOHOL-9,0)^3 -1.8769011e-05*</w:t>
      </w:r>
      <w:proofErr w:type="spellStart"/>
      <w:r w:rsidRPr="00951886">
        <w:rPr>
          <w:rFonts w:ascii="Times New Roman" w:eastAsia="等线" w:hAnsi="Times New Roman" w:cs="Times New Roman"/>
          <w:color w:val="000000"/>
          <w:kern w:val="0"/>
          <w:sz w:val="24"/>
          <w:lang w:eastAsia="en-US"/>
        </w:rPr>
        <w:t>pmax</w:t>
      </w:r>
      <w:proofErr w:type="spellEnd"/>
      <w:r w:rsidRPr="00951886">
        <w:rPr>
          <w:rFonts w:ascii="Times New Roman" w:eastAsia="等线" w:hAnsi="Times New Roman" w:cs="Times New Roman"/>
          <w:color w:val="000000"/>
          <w:kern w:val="0"/>
          <w:sz w:val="24"/>
          <w:lang w:eastAsia="en-US"/>
        </w:rPr>
        <w:t>(data$ALCOHOL-33,0)^3 +0.69669285*(</w:t>
      </w:r>
      <w:proofErr w:type="spellStart"/>
      <w:r w:rsidRPr="00951886">
        <w:rPr>
          <w:rFonts w:ascii="Times New Roman" w:eastAsia="等线" w:hAnsi="Times New Roman" w:cs="Times New Roman"/>
          <w:color w:val="000000"/>
          <w:kern w:val="0"/>
          <w:sz w:val="24"/>
          <w:lang w:eastAsia="en-US"/>
        </w:rPr>
        <w:t>data$DIABETES</w:t>
      </w:r>
      <w:proofErr w:type="spellEnd"/>
      <w:r w:rsidRPr="00951886">
        <w:rPr>
          <w:rFonts w:ascii="Times New Roman" w:eastAsia="等线" w:hAnsi="Times New Roman" w:cs="Times New Roman"/>
          <w:color w:val="000000"/>
          <w:kern w:val="0"/>
          <w:sz w:val="24"/>
          <w:lang w:eastAsia="en-US"/>
        </w:rPr>
        <w:t>=="1") +0.75968055*(</w:t>
      </w:r>
      <w:proofErr w:type="spellStart"/>
      <w:r w:rsidRPr="00951886">
        <w:rPr>
          <w:rFonts w:ascii="Times New Roman" w:eastAsia="等线" w:hAnsi="Times New Roman" w:cs="Times New Roman"/>
          <w:color w:val="000000"/>
          <w:kern w:val="0"/>
          <w:sz w:val="24"/>
          <w:lang w:eastAsia="en-US"/>
        </w:rPr>
        <w:t>data$SMOKING</w:t>
      </w:r>
      <w:proofErr w:type="spellEnd"/>
      <w:r w:rsidRPr="00951886">
        <w:rPr>
          <w:rFonts w:ascii="Times New Roman" w:eastAsia="等线" w:hAnsi="Times New Roman" w:cs="Times New Roman"/>
          <w:color w:val="000000"/>
          <w:kern w:val="0"/>
          <w:sz w:val="24"/>
          <w:lang w:eastAsia="en-US"/>
        </w:rPr>
        <w:t>=="1")+ 0.63248362*(</w:t>
      </w:r>
      <w:proofErr w:type="spellStart"/>
      <w:r w:rsidRPr="00951886">
        <w:rPr>
          <w:rFonts w:ascii="Times New Roman" w:eastAsia="等线" w:hAnsi="Times New Roman" w:cs="Times New Roman"/>
          <w:color w:val="000000"/>
          <w:kern w:val="0"/>
          <w:sz w:val="24"/>
          <w:lang w:eastAsia="en-US"/>
        </w:rPr>
        <w:t>data$SEX</w:t>
      </w:r>
      <w:proofErr w:type="spellEnd"/>
      <w:r w:rsidRPr="00951886">
        <w:rPr>
          <w:rFonts w:ascii="Times New Roman" w:eastAsia="等线" w:hAnsi="Times New Roman" w:cs="Times New Roman"/>
          <w:color w:val="000000"/>
          <w:kern w:val="0"/>
          <w:sz w:val="24"/>
          <w:lang w:eastAsia="en-US"/>
        </w:rPr>
        <w:t>=="2") -0.59146649*(</w:t>
      </w:r>
      <w:proofErr w:type="spellStart"/>
      <w:r w:rsidRPr="00951886">
        <w:rPr>
          <w:rFonts w:ascii="Times New Roman" w:eastAsia="等线" w:hAnsi="Times New Roman" w:cs="Times New Roman"/>
          <w:color w:val="000000"/>
          <w:kern w:val="0"/>
          <w:sz w:val="24"/>
          <w:lang w:eastAsia="en-US"/>
        </w:rPr>
        <w:t>data$SMOKING</w:t>
      </w:r>
      <w:proofErr w:type="spellEnd"/>
      <w:r w:rsidRPr="00951886">
        <w:rPr>
          <w:rFonts w:ascii="Times New Roman" w:eastAsia="等线" w:hAnsi="Times New Roman" w:cs="Times New Roman"/>
          <w:color w:val="000000"/>
          <w:kern w:val="0"/>
          <w:sz w:val="24"/>
          <w:lang w:eastAsia="en-US"/>
        </w:rPr>
        <w:t>=="1")*(</w:t>
      </w:r>
      <w:proofErr w:type="spellStart"/>
      <w:r w:rsidRPr="00951886">
        <w:rPr>
          <w:rFonts w:ascii="Times New Roman" w:eastAsia="等线" w:hAnsi="Times New Roman" w:cs="Times New Roman"/>
          <w:color w:val="000000"/>
          <w:kern w:val="0"/>
          <w:sz w:val="24"/>
          <w:lang w:eastAsia="en-US"/>
        </w:rPr>
        <w:t>data$SEX</w:t>
      </w:r>
      <w:proofErr w:type="spellEnd"/>
      <w:r w:rsidRPr="00951886">
        <w:rPr>
          <w:rFonts w:ascii="Times New Roman" w:eastAsia="等线" w:hAnsi="Times New Roman" w:cs="Times New Roman"/>
          <w:color w:val="000000"/>
          <w:kern w:val="0"/>
          <w:sz w:val="24"/>
          <w:lang w:eastAsia="en-US"/>
        </w:rPr>
        <w:t>=="2"))</w:t>
      </w:r>
    </w:p>
    <w:p w14:paraId="69D842AC" w14:textId="77777777" w:rsidR="002F18AC" w:rsidRPr="00951886" w:rsidRDefault="002F18AC" w:rsidP="00F22211">
      <w:pPr>
        <w:rPr>
          <w:rFonts w:ascii="Times New Roman" w:hAnsi="Times New Roman" w:cs="Times New Roman"/>
          <w:b/>
          <w:bCs/>
          <w:sz w:val="24"/>
        </w:rPr>
      </w:pPr>
    </w:p>
    <w:p w14:paraId="38F38AF5" w14:textId="0B32E855" w:rsidR="002F18AC" w:rsidRPr="00951886" w:rsidRDefault="005B2FCD" w:rsidP="00F22211">
      <w:pPr>
        <w:rPr>
          <w:rFonts w:ascii="Times New Roman" w:hAnsi="Times New Roman" w:cs="Times New Roman"/>
          <w:sz w:val="24"/>
        </w:rPr>
      </w:pPr>
      <w:r w:rsidRPr="00951886">
        <w:rPr>
          <w:rFonts w:ascii="Times New Roman" w:hAnsi="Times New Roman" w:cs="Times New Roman"/>
          <w:sz w:val="24"/>
        </w:rPr>
        <w:t>Weekly alcohol consumption: The variable was created by calculating total alcohol content for each reported drink using British measurements (1 pint of beer or cider=16g, 1 standard glass of white/red wine=16.8g, 1 glass of fortified wine=14.08g, 1 shot of spirits or liquor=8g, 1 glass of other alcohol drinks (i.e. alcopops)=12g)</w:t>
      </w:r>
      <w:r w:rsidR="00C4668B" w:rsidRPr="00951886">
        <w:rPr>
          <w:rFonts w:ascii="Times New Roman" w:hAnsi="Times New Roman" w:cs="Times New Roman"/>
          <w:sz w:val="24"/>
        </w:rPr>
        <w:fldChar w:fldCharType="begin"/>
      </w:r>
      <w:r w:rsidR="00C4668B" w:rsidRPr="00951886">
        <w:rPr>
          <w:rFonts w:ascii="Times New Roman" w:hAnsi="Times New Roman" w:cs="Times New Roman"/>
          <w:sz w:val="24"/>
        </w:rPr>
        <w:instrText xml:space="preserve"> ADDIN EN.CITE &lt;EndNote&gt;&lt;Cite&gt;&lt;Year&gt;2024&lt;/Year&gt;&lt;RecNum&gt;58&lt;/RecNum&gt;&lt;DisplayText&gt;&lt;style face="superscript"&gt;1,2&lt;/style&gt;&lt;/DisplayText&gt;&lt;record&gt;&lt;rec-number&gt;58&lt;/rec-number&gt;&lt;foreign-keys&gt;&lt;key app="EN" db-id="52x5apw2h2fsd5edvxipp9wk5dw9vsvwrve5" timestamp="1754196469"&gt;58&lt;/key&gt;&lt;/foreign-keys&gt;&lt;ref-type name="Web Page"&gt;12&lt;/ref-type&gt;&lt;contributors&gt;&lt;/contributors&gt;&lt;titles&gt;&lt;title&gt;Alcohol units&lt;/title&gt;&lt;/titles&gt;&lt;volume&gt;2020&lt;/volume&gt;&lt;number&gt;June 9&lt;/number&gt;&lt;dates&gt;&lt;year&gt;2024&lt;/year&gt;&lt;/dates&gt;&lt;pub-location&gt;April 26, 201&lt;/pub-location&gt;&lt;publisher&gt;nhs.uk&lt;/publisher&gt;&lt;urls&gt;&lt;related-urls&gt;&lt;url&gt;https://www.nhs.uk/live-well/alcohol-advice/calculating-alcohol-units/&lt;/url&gt;&lt;/related-urls&gt;&lt;/urls&gt;&lt;/record&gt;&lt;/Cite&gt;&lt;Cite&gt;&lt;RecNum&gt;59&lt;/RecNum&gt;&lt;record&gt;&lt;rec-number&gt;59&lt;/rec-number&gt;&lt;foreign-keys&gt;&lt;key app="EN" db-id="52x5apw2h2fsd5edvxipp9wk5dw9vsvwrve5" timestamp="1754196743"&gt;59&lt;/key&gt;&lt;/foreign-keys&gt;&lt;ref-type name="Web Page"&gt;12&lt;/ref-type&gt;&lt;contributors&gt;&lt;/contributors&gt;&lt;titles&gt;&lt;title&gt;What Is Fortified Wine? Types, Benefits, and Downsides. &lt;/title&gt;&lt;/titles&gt;&lt;volume&gt;2020&lt;/volume&gt;&lt;number&gt;June 9&lt;/number&gt;&lt;dates&gt;&lt;/dates&gt;&lt;urls&gt;&lt;related-urls&gt;&lt;url&gt;https://www.healthline.com/nutrition/fortified-wine#types&lt;/url&gt;&lt;/related-urls&gt;&lt;/urls&gt;&lt;/record&gt;&lt;/Cite&gt;&lt;/EndNote&gt;</w:instrText>
      </w:r>
      <w:r w:rsidR="00C4668B" w:rsidRPr="00951886">
        <w:rPr>
          <w:rFonts w:ascii="Times New Roman" w:hAnsi="Times New Roman" w:cs="Times New Roman"/>
          <w:sz w:val="24"/>
        </w:rPr>
        <w:fldChar w:fldCharType="separate"/>
      </w:r>
      <w:r w:rsidR="00C4668B" w:rsidRPr="00951886">
        <w:rPr>
          <w:rFonts w:ascii="Times New Roman" w:hAnsi="Times New Roman" w:cs="Times New Roman"/>
          <w:noProof/>
          <w:sz w:val="24"/>
          <w:vertAlign w:val="superscript"/>
        </w:rPr>
        <w:t>1,2</w:t>
      </w:r>
      <w:r w:rsidR="00C4668B" w:rsidRPr="00951886">
        <w:rPr>
          <w:rFonts w:ascii="Times New Roman" w:hAnsi="Times New Roman" w:cs="Times New Roman"/>
          <w:sz w:val="24"/>
        </w:rPr>
        <w:fldChar w:fldCharType="end"/>
      </w:r>
      <w:r w:rsidRPr="00951886">
        <w:rPr>
          <w:rFonts w:ascii="Times New Roman" w:hAnsi="Times New Roman" w:cs="Times New Roman"/>
          <w:sz w:val="24"/>
        </w:rPr>
        <w:t>.</w:t>
      </w:r>
    </w:p>
    <w:p w14:paraId="51E7174B" w14:textId="77777777" w:rsidR="002F18AC" w:rsidRPr="00951886" w:rsidRDefault="002F18AC" w:rsidP="002F18AC">
      <w:pPr>
        <w:rPr>
          <w:rFonts w:ascii="Times New Roman" w:hAnsi="Times New Roman" w:cs="Times New Roman"/>
          <w:b/>
          <w:bCs/>
          <w:sz w:val="24"/>
        </w:rPr>
      </w:pPr>
    </w:p>
    <w:p w14:paraId="053A6E19" w14:textId="77777777" w:rsidR="005B2FCD" w:rsidRPr="00951886" w:rsidRDefault="005B2FCD" w:rsidP="002F18AC">
      <w:pPr>
        <w:rPr>
          <w:rFonts w:ascii="Times New Roman" w:hAnsi="Times New Roman" w:cs="Times New Roman"/>
          <w:b/>
          <w:bCs/>
          <w:sz w:val="24"/>
        </w:rPr>
        <w:sectPr w:rsidR="005B2FCD" w:rsidRPr="00951886">
          <w:pgSz w:w="11906" w:h="16838"/>
          <w:pgMar w:top="1440" w:right="1800" w:bottom="1440" w:left="1800" w:header="851" w:footer="992" w:gutter="0"/>
          <w:cols w:space="425"/>
          <w:docGrid w:type="lines" w:linePitch="312"/>
        </w:sectPr>
      </w:pPr>
    </w:p>
    <w:p w14:paraId="4AAABEE7" w14:textId="2D7FD5AF" w:rsidR="002F18AC" w:rsidRPr="00951886" w:rsidRDefault="002F18AC" w:rsidP="002F18AC">
      <w:pPr>
        <w:rPr>
          <w:rFonts w:ascii="Times New Roman" w:hAnsi="Times New Roman" w:cs="Times New Roman"/>
          <w:b/>
          <w:bCs/>
          <w:sz w:val="24"/>
        </w:rPr>
      </w:pPr>
      <w:r w:rsidRPr="00951886">
        <w:rPr>
          <w:rFonts w:ascii="Times New Roman" w:hAnsi="Times New Roman" w:cs="Times New Roman"/>
          <w:b/>
          <w:bCs/>
          <w:sz w:val="24"/>
        </w:rPr>
        <w:lastRenderedPageBreak/>
        <w:t xml:space="preserve">Table S1. Mortality, cardiovascular disease, hypertension, </w:t>
      </w:r>
      <w:proofErr w:type="spellStart"/>
      <w:r w:rsidRPr="00951886">
        <w:rPr>
          <w:rFonts w:ascii="Times New Roman" w:hAnsi="Times New Roman" w:cs="Times New Roman"/>
          <w:b/>
          <w:bCs/>
          <w:sz w:val="24"/>
        </w:rPr>
        <w:t>diatetes</w:t>
      </w:r>
      <w:proofErr w:type="spellEnd"/>
      <w:r w:rsidRPr="00951886">
        <w:rPr>
          <w:rFonts w:ascii="Times New Roman" w:hAnsi="Times New Roman" w:cs="Times New Roman"/>
          <w:b/>
          <w:bCs/>
          <w:sz w:val="24"/>
        </w:rPr>
        <w:t xml:space="preserve">, dementia, and cancer ascertainment. </w:t>
      </w:r>
    </w:p>
    <w:tbl>
      <w:tblPr>
        <w:tblW w:w="8522" w:type="dxa"/>
        <w:jc w:val="center"/>
        <w:tblLayout w:type="fixed"/>
        <w:tblLook w:val="04A0" w:firstRow="1" w:lastRow="0" w:firstColumn="1" w:lastColumn="0" w:noHBand="0" w:noVBand="1"/>
      </w:tblPr>
      <w:tblGrid>
        <w:gridCol w:w="2373"/>
        <w:gridCol w:w="6149"/>
      </w:tblGrid>
      <w:tr w:rsidR="002F18AC" w:rsidRPr="00951886" w14:paraId="7A103F7F" w14:textId="77777777" w:rsidTr="00844AC2">
        <w:trPr>
          <w:trHeight w:val="334"/>
          <w:jc w:val="center"/>
        </w:trPr>
        <w:tc>
          <w:tcPr>
            <w:tcW w:w="237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noWrap/>
            <w:vAlign w:val="center"/>
          </w:tcPr>
          <w:p w14:paraId="136A8A93" w14:textId="77777777" w:rsidR="002F18AC" w:rsidRPr="00951886" w:rsidRDefault="002F18AC" w:rsidP="00844AC2">
            <w:pPr>
              <w:widowControl/>
              <w:jc w:val="left"/>
              <w:textAlignment w:val="center"/>
              <w:rPr>
                <w:rFonts w:ascii="Times New Roman" w:eastAsia="宋体" w:hAnsi="Times New Roman" w:cs="Times New Roman"/>
                <w:b/>
                <w:bCs/>
                <w:color w:val="000000"/>
                <w:sz w:val="24"/>
              </w:rPr>
            </w:pPr>
            <w:r w:rsidRPr="00951886">
              <w:rPr>
                <w:rFonts w:ascii="Times New Roman" w:eastAsia="宋体" w:hAnsi="Times New Roman" w:cs="Times New Roman"/>
                <w:b/>
                <w:bCs/>
                <w:color w:val="000000"/>
                <w:kern w:val="0"/>
                <w:sz w:val="24"/>
                <w:lang w:bidi="ar"/>
              </w:rPr>
              <w:t>Diseases</w:t>
            </w:r>
          </w:p>
        </w:tc>
        <w:tc>
          <w:tcPr>
            <w:tcW w:w="614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noWrap/>
            <w:vAlign w:val="center"/>
          </w:tcPr>
          <w:p w14:paraId="7952D708" w14:textId="77777777" w:rsidR="002F18AC" w:rsidRPr="00951886" w:rsidRDefault="002F18AC" w:rsidP="00844AC2">
            <w:pPr>
              <w:widowControl/>
              <w:jc w:val="left"/>
              <w:textAlignment w:val="center"/>
              <w:rPr>
                <w:rFonts w:ascii="Times New Roman" w:eastAsia="宋体" w:hAnsi="Times New Roman" w:cs="Times New Roman"/>
                <w:b/>
                <w:bCs/>
                <w:color w:val="000000"/>
                <w:sz w:val="24"/>
              </w:rPr>
            </w:pPr>
            <w:r w:rsidRPr="00951886">
              <w:rPr>
                <w:rFonts w:ascii="Times New Roman" w:eastAsia="宋体" w:hAnsi="Times New Roman" w:cs="Times New Roman"/>
                <w:b/>
                <w:bCs/>
                <w:color w:val="000000"/>
                <w:kern w:val="0"/>
                <w:sz w:val="24"/>
                <w:lang w:bidi="ar"/>
              </w:rPr>
              <w:t>ICD-10 codes</w:t>
            </w:r>
          </w:p>
        </w:tc>
      </w:tr>
      <w:tr w:rsidR="002F18AC" w:rsidRPr="00951886" w14:paraId="013FE23C" w14:textId="77777777" w:rsidTr="00844AC2">
        <w:trPr>
          <w:trHeight w:val="981"/>
          <w:jc w:val="center"/>
        </w:trPr>
        <w:tc>
          <w:tcPr>
            <w:tcW w:w="237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noWrap/>
            <w:vAlign w:val="center"/>
          </w:tcPr>
          <w:p w14:paraId="5C60D310" w14:textId="77777777" w:rsidR="002F18AC" w:rsidRPr="00951886" w:rsidRDefault="002F18AC" w:rsidP="00844AC2">
            <w:pPr>
              <w:widowControl/>
              <w:jc w:val="left"/>
              <w:textAlignment w:val="center"/>
              <w:rPr>
                <w:rFonts w:ascii="Times New Roman" w:eastAsia="宋体" w:hAnsi="Times New Roman" w:cs="Times New Roman"/>
                <w:color w:val="000000"/>
                <w:sz w:val="24"/>
              </w:rPr>
            </w:pPr>
            <w:r w:rsidRPr="00951886">
              <w:rPr>
                <w:rFonts w:ascii="Times New Roman" w:eastAsia="宋体" w:hAnsi="Times New Roman" w:cs="Times New Roman"/>
                <w:color w:val="000000"/>
                <w:sz w:val="24"/>
              </w:rPr>
              <w:t xml:space="preserve">Death registry </w:t>
            </w:r>
          </w:p>
        </w:tc>
        <w:tc>
          <w:tcPr>
            <w:tcW w:w="614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14:paraId="098DE442" w14:textId="77777777" w:rsidR="002F18AC" w:rsidRPr="00951886" w:rsidRDefault="002F18AC" w:rsidP="00844AC2">
            <w:pPr>
              <w:widowControl/>
              <w:jc w:val="left"/>
              <w:textAlignment w:val="center"/>
              <w:rPr>
                <w:rFonts w:ascii="Times New Roman" w:eastAsia="宋体" w:hAnsi="Times New Roman" w:cs="Times New Roman"/>
                <w:color w:val="000000"/>
                <w:sz w:val="24"/>
              </w:rPr>
            </w:pPr>
            <w:r w:rsidRPr="00951886">
              <w:rPr>
                <w:rFonts w:ascii="Times New Roman" w:eastAsia="宋体" w:hAnsi="Times New Roman" w:cs="Times New Roman"/>
                <w:color w:val="000000"/>
                <w:sz w:val="24"/>
              </w:rPr>
              <w:t xml:space="preserve">Mortality data were provided by the NHS Digital for participants in England and Wales. Data were provided by the NHSCR for participants in Scotland. </w:t>
            </w:r>
          </w:p>
          <w:p w14:paraId="237A6A7B" w14:textId="77777777" w:rsidR="002F18AC" w:rsidRPr="00951886" w:rsidRDefault="002F18AC" w:rsidP="00844AC2">
            <w:pPr>
              <w:widowControl/>
              <w:jc w:val="left"/>
              <w:textAlignment w:val="center"/>
              <w:rPr>
                <w:rFonts w:ascii="Times New Roman" w:eastAsia="宋体" w:hAnsi="Times New Roman" w:cs="Times New Roman"/>
                <w:color w:val="000000"/>
                <w:sz w:val="24"/>
              </w:rPr>
            </w:pPr>
          </w:p>
          <w:p w14:paraId="2A53B47F" w14:textId="77777777" w:rsidR="002F18AC" w:rsidRPr="00951886" w:rsidRDefault="002F18AC" w:rsidP="00844AC2">
            <w:pPr>
              <w:widowControl/>
              <w:jc w:val="left"/>
              <w:textAlignment w:val="center"/>
              <w:rPr>
                <w:rFonts w:ascii="Times New Roman" w:eastAsia="宋体" w:hAnsi="Times New Roman" w:cs="Times New Roman"/>
                <w:color w:val="000000"/>
                <w:sz w:val="24"/>
              </w:rPr>
            </w:pPr>
            <w:r w:rsidRPr="00951886">
              <w:rPr>
                <w:rFonts w:ascii="Times New Roman" w:eastAsia="宋体" w:hAnsi="Times New Roman" w:cs="Times New Roman"/>
                <w:color w:val="000000"/>
                <w:sz w:val="24"/>
              </w:rPr>
              <w:t>Linkage for England, Wales were available up to May 31st, 2024</w:t>
            </w:r>
          </w:p>
          <w:p w14:paraId="68402E5F" w14:textId="77777777" w:rsidR="002F18AC" w:rsidRPr="00951886" w:rsidRDefault="002F18AC" w:rsidP="00844AC2">
            <w:pPr>
              <w:widowControl/>
              <w:jc w:val="left"/>
              <w:textAlignment w:val="center"/>
              <w:rPr>
                <w:rFonts w:ascii="Times New Roman" w:eastAsia="宋体" w:hAnsi="Times New Roman" w:cs="Times New Roman"/>
                <w:color w:val="000000"/>
                <w:sz w:val="24"/>
              </w:rPr>
            </w:pPr>
            <w:r w:rsidRPr="00951886">
              <w:rPr>
                <w:rFonts w:ascii="Times New Roman" w:eastAsia="宋体" w:hAnsi="Times New Roman" w:cs="Times New Roman"/>
                <w:color w:val="000000"/>
                <w:sz w:val="24"/>
              </w:rPr>
              <w:t>Linkage for Scotland was available up to December 31st, 2022</w:t>
            </w:r>
          </w:p>
        </w:tc>
      </w:tr>
      <w:tr w:rsidR="002F18AC" w:rsidRPr="00951886" w14:paraId="52887B28" w14:textId="77777777" w:rsidTr="00844AC2">
        <w:trPr>
          <w:trHeight w:val="334"/>
          <w:jc w:val="center"/>
        </w:trPr>
        <w:tc>
          <w:tcPr>
            <w:tcW w:w="237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noWrap/>
            <w:vAlign w:val="center"/>
          </w:tcPr>
          <w:p w14:paraId="0AD6C49C" w14:textId="77777777" w:rsidR="002F18AC" w:rsidRPr="00951886" w:rsidRDefault="002F18AC" w:rsidP="00844AC2">
            <w:pPr>
              <w:widowControl/>
              <w:jc w:val="left"/>
              <w:textAlignment w:val="center"/>
              <w:rPr>
                <w:rFonts w:ascii="Times New Roman" w:eastAsia="宋体" w:hAnsi="Times New Roman" w:cs="Times New Roman"/>
                <w:color w:val="000000"/>
                <w:sz w:val="24"/>
              </w:rPr>
            </w:pPr>
            <w:r w:rsidRPr="00951886">
              <w:rPr>
                <w:rFonts w:ascii="Times New Roman" w:eastAsia="宋体" w:hAnsi="Times New Roman" w:cs="Times New Roman"/>
                <w:color w:val="000000"/>
                <w:sz w:val="24"/>
              </w:rPr>
              <w:t>Inpatient hospitalization</w:t>
            </w:r>
          </w:p>
        </w:tc>
        <w:tc>
          <w:tcPr>
            <w:tcW w:w="614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noWrap/>
            <w:vAlign w:val="center"/>
          </w:tcPr>
          <w:p w14:paraId="6C41399C" w14:textId="77777777" w:rsidR="002F18AC" w:rsidRPr="00951886" w:rsidRDefault="002F18AC" w:rsidP="00844AC2">
            <w:pPr>
              <w:widowControl/>
              <w:jc w:val="left"/>
              <w:textAlignment w:val="center"/>
              <w:rPr>
                <w:rFonts w:ascii="Times New Roman" w:eastAsia="宋体" w:hAnsi="Times New Roman" w:cs="Times New Roman"/>
                <w:color w:val="000000"/>
                <w:sz w:val="24"/>
              </w:rPr>
            </w:pPr>
            <w:r w:rsidRPr="00951886">
              <w:rPr>
                <w:rFonts w:ascii="Times New Roman" w:eastAsia="宋体" w:hAnsi="Times New Roman" w:cs="Times New Roman"/>
                <w:color w:val="000000"/>
                <w:sz w:val="24"/>
              </w:rPr>
              <w:t xml:space="preserve">The inpatient hospitalization data were provided by either the Hospital Episode Statistics for England, the Patient Episode Database for Wales, or the Scottish Morbidity Record for Scotland. </w:t>
            </w:r>
          </w:p>
          <w:p w14:paraId="1D4C1012" w14:textId="77777777" w:rsidR="002F18AC" w:rsidRPr="00951886" w:rsidRDefault="002F18AC" w:rsidP="00844AC2">
            <w:pPr>
              <w:widowControl/>
              <w:jc w:val="left"/>
              <w:textAlignment w:val="center"/>
              <w:rPr>
                <w:rFonts w:ascii="Times New Roman" w:eastAsia="宋体" w:hAnsi="Times New Roman" w:cs="Times New Roman"/>
                <w:color w:val="000000"/>
                <w:sz w:val="24"/>
              </w:rPr>
            </w:pPr>
          </w:p>
          <w:p w14:paraId="0A113E1C" w14:textId="77777777" w:rsidR="002F18AC" w:rsidRPr="00951886" w:rsidRDefault="002F18AC" w:rsidP="00844AC2">
            <w:pPr>
              <w:widowControl/>
              <w:jc w:val="left"/>
              <w:textAlignment w:val="center"/>
              <w:rPr>
                <w:rFonts w:ascii="Times New Roman" w:eastAsia="宋体" w:hAnsi="Times New Roman" w:cs="Times New Roman"/>
                <w:color w:val="000000"/>
                <w:sz w:val="24"/>
              </w:rPr>
            </w:pPr>
            <w:r w:rsidRPr="00951886">
              <w:rPr>
                <w:rFonts w:ascii="Times New Roman" w:eastAsia="宋体" w:hAnsi="Times New Roman" w:cs="Times New Roman"/>
                <w:color w:val="000000"/>
                <w:sz w:val="24"/>
              </w:rPr>
              <w:t>Linkage for England was available up to October 31st, 2022 Linkage for Scotland was available up to August 31st, 2022 Linkage for Wales was available up to May 31st, 2022</w:t>
            </w:r>
          </w:p>
        </w:tc>
      </w:tr>
      <w:tr w:rsidR="002F18AC" w:rsidRPr="00951886" w14:paraId="3377DFD1" w14:textId="77777777" w:rsidTr="00844AC2">
        <w:trPr>
          <w:trHeight w:val="334"/>
          <w:jc w:val="center"/>
        </w:trPr>
        <w:tc>
          <w:tcPr>
            <w:tcW w:w="237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noWrap/>
            <w:vAlign w:val="center"/>
          </w:tcPr>
          <w:p w14:paraId="58E99634" w14:textId="77777777" w:rsidR="002F18AC" w:rsidRPr="00951886" w:rsidRDefault="002F18AC" w:rsidP="00844AC2">
            <w:pPr>
              <w:widowControl/>
              <w:jc w:val="left"/>
              <w:textAlignment w:val="center"/>
              <w:rPr>
                <w:rFonts w:ascii="Times New Roman" w:eastAsia="宋体" w:hAnsi="Times New Roman" w:cs="Times New Roman"/>
                <w:color w:val="000000"/>
                <w:sz w:val="24"/>
              </w:rPr>
            </w:pPr>
            <w:r w:rsidRPr="00951886">
              <w:rPr>
                <w:rFonts w:ascii="Times New Roman" w:eastAsia="宋体" w:hAnsi="Times New Roman" w:cs="Times New Roman"/>
                <w:color w:val="000000"/>
                <w:kern w:val="0"/>
                <w:sz w:val="24"/>
                <w:lang w:bidi="ar"/>
              </w:rPr>
              <w:t>Cardiovascular Disease</w:t>
            </w:r>
          </w:p>
        </w:tc>
        <w:tc>
          <w:tcPr>
            <w:tcW w:w="614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noWrap/>
            <w:vAlign w:val="center"/>
          </w:tcPr>
          <w:p w14:paraId="14343F94" w14:textId="77777777" w:rsidR="002F18AC" w:rsidRPr="00951886" w:rsidRDefault="002F18AC" w:rsidP="00844AC2">
            <w:pPr>
              <w:widowControl/>
              <w:jc w:val="left"/>
              <w:textAlignment w:val="center"/>
              <w:rPr>
                <w:rFonts w:ascii="Times New Roman" w:eastAsia="宋体" w:hAnsi="Times New Roman" w:cs="Times New Roman"/>
                <w:color w:val="000000"/>
                <w:sz w:val="24"/>
              </w:rPr>
            </w:pPr>
            <w:r w:rsidRPr="00951886">
              <w:rPr>
                <w:rFonts w:ascii="Times New Roman" w:eastAsia="宋体" w:hAnsi="Times New Roman" w:cs="Times New Roman"/>
                <w:color w:val="000000"/>
                <w:kern w:val="0"/>
                <w:sz w:val="24"/>
                <w:lang w:bidi="ar"/>
              </w:rPr>
              <w:t>I20-I25 for coronary heart disease</w:t>
            </w:r>
            <w:r w:rsidRPr="00951886">
              <w:rPr>
                <w:rFonts w:ascii="Times New Roman" w:eastAsia="宋体" w:hAnsi="Times New Roman" w:cs="Times New Roman"/>
                <w:color w:val="000000"/>
                <w:kern w:val="0"/>
                <w:sz w:val="24"/>
                <w:lang w:bidi="ar"/>
              </w:rPr>
              <w:br/>
              <w:t>I60-I64 for stroke</w:t>
            </w:r>
            <w:r w:rsidRPr="00951886">
              <w:rPr>
                <w:rFonts w:ascii="Times New Roman" w:eastAsia="宋体" w:hAnsi="Times New Roman" w:cs="Times New Roman"/>
                <w:color w:val="000000"/>
                <w:kern w:val="0"/>
                <w:sz w:val="24"/>
                <w:lang w:bidi="ar"/>
              </w:rPr>
              <w:br/>
              <w:t>I11.0, I13.0, I13.2, I50 for heart failure</w:t>
            </w:r>
          </w:p>
        </w:tc>
      </w:tr>
      <w:tr w:rsidR="002F18AC" w:rsidRPr="00951886" w14:paraId="4DA1CB6E" w14:textId="77777777" w:rsidTr="00844AC2">
        <w:trPr>
          <w:trHeight w:val="344"/>
          <w:jc w:val="center"/>
        </w:trPr>
        <w:tc>
          <w:tcPr>
            <w:tcW w:w="237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noWrap/>
            <w:vAlign w:val="center"/>
          </w:tcPr>
          <w:p w14:paraId="18D2209B" w14:textId="77777777" w:rsidR="002F18AC" w:rsidRPr="00951886" w:rsidRDefault="002F18AC" w:rsidP="00844AC2">
            <w:pPr>
              <w:widowControl/>
              <w:jc w:val="left"/>
              <w:textAlignment w:val="center"/>
              <w:rPr>
                <w:rFonts w:ascii="Times New Roman" w:eastAsia="宋体" w:hAnsi="Times New Roman" w:cs="Times New Roman"/>
                <w:color w:val="000000"/>
                <w:sz w:val="24"/>
              </w:rPr>
            </w:pPr>
            <w:r w:rsidRPr="00951886">
              <w:rPr>
                <w:rFonts w:ascii="Times New Roman" w:eastAsia="宋体" w:hAnsi="Times New Roman" w:cs="Times New Roman"/>
                <w:color w:val="000000"/>
                <w:kern w:val="0"/>
                <w:sz w:val="24"/>
                <w:lang w:bidi="ar"/>
              </w:rPr>
              <w:t>Diabetes</w:t>
            </w:r>
          </w:p>
        </w:tc>
        <w:tc>
          <w:tcPr>
            <w:tcW w:w="614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noWrap/>
            <w:vAlign w:val="center"/>
          </w:tcPr>
          <w:p w14:paraId="50399F51" w14:textId="77777777" w:rsidR="002F18AC" w:rsidRPr="00951886" w:rsidRDefault="002F18AC" w:rsidP="00844AC2">
            <w:pPr>
              <w:widowControl/>
              <w:jc w:val="left"/>
              <w:textAlignment w:val="center"/>
              <w:rPr>
                <w:rFonts w:ascii="Times New Roman" w:eastAsia="宋体" w:hAnsi="Times New Roman" w:cs="Times New Roman"/>
                <w:color w:val="000000"/>
                <w:sz w:val="24"/>
              </w:rPr>
            </w:pPr>
            <w:r w:rsidRPr="00951886">
              <w:rPr>
                <w:rFonts w:ascii="Times New Roman" w:eastAsia="宋体" w:hAnsi="Times New Roman" w:cs="Times New Roman"/>
                <w:color w:val="000000"/>
                <w:kern w:val="0"/>
                <w:sz w:val="24"/>
                <w:lang w:bidi="ar"/>
              </w:rPr>
              <w:t>E11 for Type 2 Diabetes</w:t>
            </w:r>
          </w:p>
        </w:tc>
      </w:tr>
      <w:tr w:rsidR="002F18AC" w:rsidRPr="00951886" w14:paraId="4C01CB24" w14:textId="77777777" w:rsidTr="00844AC2">
        <w:trPr>
          <w:trHeight w:val="344"/>
          <w:jc w:val="center"/>
        </w:trPr>
        <w:tc>
          <w:tcPr>
            <w:tcW w:w="237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noWrap/>
            <w:vAlign w:val="center"/>
          </w:tcPr>
          <w:p w14:paraId="53060F1B" w14:textId="77777777" w:rsidR="002F18AC" w:rsidRPr="00951886" w:rsidRDefault="002F18AC" w:rsidP="00844AC2">
            <w:pPr>
              <w:widowControl/>
              <w:jc w:val="left"/>
              <w:textAlignment w:val="center"/>
              <w:rPr>
                <w:rFonts w:ascii="Times New Roman" w:eastAsia="宋体" w:hAnsi="Times New Roman" w:cs="Times New Roman"/>
                <w:color w:val="000000"/>
                <w:kern w:val="0"/>
                <w:sz w:val="24"/>
                <w:lang w:bidi="ar"/>
              </w:rPr>
            </w:pPr>
            <w:r w:rsidRPr="00951886">
              <w:rPr>
                <w:rFonts w:ascii="Times New Roman" w:eastAsia="宋体" w:hAnsi="Times New Roman" w:cs="Times New Roman"/>
                <w:color w:val="000000"/>
                <w:kern w:val="0"/>
                <w:sz w:val="24"/>
                <w:lang w:bidi="ar"/>
              </w:rPr>
              <w:t>Dementia</w:t>
            </w:r>
          </w:p>
        </w:tc>
        <w:tc>
          <w:tcPr>
            <w:tcW w:w="614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noWrap/>
            <w:vAlign w:val="center"/>
          </w:tcPr>
          <w:p w14:paraId="2A7E57FA" w14:textId="77777777" w:rsidR="002F18AC" w:rsidRPr="00951886" w:rsidRDefault="002F18AC" w:rsidP="00844AC2">
            <w:pPr>
              <w:widowControl/>
              <w:jc w:val="left"/>
              <w:textAlignment w:val="center"/>
              <w:rPr>
                <w:rFonts w:ascii="Times New Roman" w:eastAsia="宋体" w:hAnsi="Times New Roman" w:cs="Times New Roman"/>
                <w:color w:val="000000"/>
                <w:kern w:val="0"/>
                <w:sz w:val="24"/>
                <w:lang w:bidi="ar"/>
              </w:rPr>
            </w:pPr>
            <w:r w:rsidRPr="00951886">
              <w:rPr>
                <w:rFonts w:ascii="Times New Roman" w:eastAsia="宋体" w:hAnsi="Times New Roman" w:cs="Times New Roman"/>
                <w:color w:val="000000"/>
                <w:kern w:val="0"/>
                <w:sz w:val="24"/>
                <w:lang w:bidi="ar"/>
              </w:rPr>
              <w:t>F00, F00.0, F00.1, F00.2, F00.9, G30, G30.0, G30.1, G30.8, G30.9 for AD</w:t>
            </w:r>
            <w:r w:rsidRPr="00951886">
              <w:rPr>
                <w:rFonts w:ascii="Times New Roman" w:eastAsia="宋体" w:hAnsi="Times New Roman" w:cs="Times New Roman"/>
                <w:color w:val="000000"/>
                <w:kern w:val="0"/>
                <w:sz w:val="24"/>
                <w:lang w:bidi="ar"/>
              </w:rPr>
              <w:br/>
              <w:t xml:space="preserve">F01, F01.0, F01.1, F01.2, F01.3, F01.8, F01.9, I67.3 for </w:t>
            </w:r>
            <w:proofErr w:type="spellStart"/>
            <w:r w:rsidRPr="00951886">
              <w:rPr>
                <w:rFonts w:ascii="Times New Roman" w:eastAsia="宋体" w:hAnsi="Times New Roman" w:cs="Times New Roman"/>
                <w:color w:val="000000"/>
                <w:kern w:val="0"/>
                <w:sz w:val="24"/>
                <w:lang w:bidi="ar"/>
              </w:rPr>
              <w:t>VaD</w:t>
            </w:r>
            <w:proofErr w:type="spellEnd"/>
            <w:r w:rsidRPr="00951886">
              <w:rPr>
                <w:rFonts w:ascii="Times New Roman" w:eastAsia="宋体" w:hAnsi="Times New Roman" w:cs="Times New Roman"/>
                <w:color w:val="000000"/>
                <w:kern w:val="0"/>
                <w:sz w:val="24"/>
                <w:lang w:bidi="ar"/>
              </w:rPr>
              <w:br/>
              <w:t>A81.0, F00, F01, F02, F03, F05.1, F10.6, G30, G31.0, G31.1, G31.8, I67.3 for all-cause dementia</w:t>
            </w:r>
          </w:p>
        </w:tc>
      </w:tr>
      <w:tr w:rsidR="002F18AC" w:rsidRPr="00951886" w14:paraId="633DE5F9" w14:textId="77777777" w:rsidTr="00844AC2">
        <w:trPr>
          <w:trHeight w:val="344"/>
          <w:jc w:val="center"/>
        </w:trPr>
        <w:tc>
          <w:tcPr>
            <w:tcW w:w="237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noWrap/>
            <w:vAlign w:val="center"/>
          </w:tcPr>
          <w:p w14:paraId="7BDAFC31" w14:textId="77777777" w:rsidR="002F18AC" w:rsidRPr="00951886" w:rsidRDefault="002F18AC" w:rsidP="00844AC2">
            <w:pPr>
              <w:widowControl/>
              <w:jc w:val="left"/>
              <w:textAlignment w:val="center"/>
              <w:rPr>
                <w:rFonts w:ascii="Times New Roman" w:eastAsia="宋体" w:hAnsi="Times New Roman" w:cs="Times New Roman"/>
                <w:color w:val="000000"/>
                <w:kern w:val="0"/>
                <w:sz w:val="24"/>
                <w:lang w:bidi="ar"/>
              </w:rPr>
            </w:pPr>
            <w:r w:rsidRPr="00951886">
              <w:rPr>
                <w:rFonts w:ascii="Times New Roman" w:eastAsia="宋体" w:hAnsi="Times New Roman" w:cs="Times New Roman"/>
                <w:color w:val="000000"/>
                <w:kern w:val="0"/>
                <w:sz w:val="24"/>
                <w:lang w:bidi="ar"/>
              </w:rPr>
              <w:t>Cancer</w:t>
            </w:r>
          </w:p>
        </w:tc>
        <w:tc>
          <w:tcPr>
            <w:tcW w:w="614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noWrap/>
            <w:vAlign w:val="center"/>
          </w:tcPr>
          <w:p w14:paraId="1B09D505" w14:textId="77777777" w:rsidR="002F18AC" w:rsidRPr="00951886" w:rsidRDefault="002F18AC" w:rsidP="00844AC2">
            <w:pPr>
              <w:widowControl/>
              <w:jc w:val="left"/>
              <w:textAlignment w:val="center"/>
              <w:rPr>
                <w:rFonts w:ascii="Times New Roman" w:eastAsia="宋体" w:hAnsi="Times New Roman" w:cs="Times New Roman"/>
                <w:color w:val="000000"/>
                <w:kern w:val="0"/>
                <w:sz w:val="24"/>
                <w:lang w:bidi="ar"/>
              </w:rPr>
            </w:pPr>
            <w:r w:rsidRPr="00951886">
              <w:rPr>
                <w:rFonts w:ascii="Times New Roman" w:eastAsia="宋体" w:hAnsi="Times New Roman" w:cs="Times New Roman"/>
                <w:color w:val="000000"/>
                <w:kern w:val="0"/>
                <w:sz w:val="24"/>
                <w:lang w:bidi="ar"/>
              </w:rPr>
              <w:t>C00-C97</w:t>
            </w:r>
          </w:p>
        </w:tc>
      </w:tr>
    </w:tbl>
    <w:p w14:paraId="58AC7465" w14:textId="77777777" w:rsidR="002F18AC" w:rsidRPr="00951886" w:rsidRDefault="002F18AC" w:rsidP="002F18AC">
      <w:pPr>
        <w:rPr>
          <w:rFonts w:ascii="Times New Roman" w:hAnsi="Times New Roman" w:cs="Times New Roman"/>
          <w:b/>
          <w:bCs/>
          <w:sz w:val="24"/>
        </w:rPr>
      </w:pPr>
    </w:p>
    <w:p w14:paraId="1441D09C" w14:textId="77777777" w:rsidR="00097AEA" w:rsidRPr="00951886" w:rsidRDefault="00097AEA">
      <w:pPr>
        <w:rPr>
          <w:rFonts w:ascii="Times New Roman" w:hAnsi="Times New Roman" w:cs="Times New Roman"/>
          <w:sz w:val="24"/>
        </w:rPr>
      </w:pPr>
    </w:p>
    <w:p w14:paraId="1C8C3136" w14:textId="77777777" w:rsidR="00D75F3D" w:rsidRPr="00951886" w:rsidRDefault="00D75F3D">
      <w:pPr>
        <w:rPr>
          <w:rFonts w:ascii="Times New Roman" w:hAnsi="Times New Roman" w:cs="Times New Roman"/>
          <w:sz w:val="24"/>
        </w:rPr>
      </w:pPr>
    </w:p>
    <w:p w14:paraId="0072C8BB" w14:textId="77777777" w:rsidR="00D75F3D" w:rsidRPr="00951886" w:rsidRDefault="00D75F3D">
      <w:pPr>
        <w:rPr>
          <w:rFonts w:ascii="Times New Roman" w:hAnsi="Times New Roman" w:cs="Times New Roman"/>
          <w:sz w:val="24"/>
        </w:rPr>
      </w:pPr>
    </w:p>
    <w:p w14:paraId="55979A22" w14:textId="77777777" w:rsidR="00D75F3D" w:rsidRPr="00951886" w:rsidRDefault="00D75F3D">
      <w:pPr>
        <w:rPr>
          <w:rFonts w:ascii="Times New Roman" w:hAnsi="Times New Roman" w:cs="Times New Roman"/>
          <w:sz w:val="24"/>
        </w:rPr>
      </w:pPr>
    </w:p>
    <w:p w14:paraId="23B76106" w14:textId="77777777" w:rsidR="00D75F3D" w:rsidRPr="00951886" w:rsidRDefault="00D75F3D">
      <w:pPr>
        <w:rPr>
          <w:rFonts w:ascii="Times New Roman" w:hAnsi="Times New Roman" w:cs="Times New Roman"/>
          <w:sz w:val="24"/>
        </w:rPr>
      </w:pPr>
    </w:p>
    <w:p w14:paraId="426FE52A" w14:textId="77777777" w:rsidR="00D75F3D" w:rsidRPr="00951886" w:rsidRDefault="00D75F3D">
      <w:pPr>
        <w:rPr>
          <w:rFonts w:ascii="Times New Roman" w:hAnsi="Times New Roman" w:cs="Times New Roman"/>
          <w:sz w:val="24"/>
        </w:rPr>
      </w:pPr>
    </w:p>
    <w:p w14:paraId="6BF2B1C8" w14:textId="77777777" w:rsidR="00D75F3D" w:rsidRPr="00951886" w:rsidRDefault="00D75F3D">
      <w:pPr>
        <w:rPr>
          <w:rFonts w:ascii="Times New Roman" w:hAnsi="Times New Roman" w:cs="Times New Roman"/>
          <w:sz w:val="24"/>
        </w:rPr>
      </w:pPr>
    </w:p>
    <w:p w14:paraId="57669F95" w14:textId="77777777" w:rsidR="00D75F3D" w:rsidRPr="00951886" w:rsidRDefault="00D75F3D">
      <w:pPr>
        <w:rPr>
          <w:rFonts w:ascii="Times New Roman" w:hAnsi="Times New Roman" w:cs="Times New Roman"/>
          <w:sz w:val="24"/>
        </w:rPr>
      </w:pPr>
    </w:p>
    <w:p w14:paraId="350FFB15" w14:textId="77777777" w:rsidR="00D75F3D" w:rsidRPr="00951886" w:rsidRDefault="00D75F3D">
      <w:pPr>
        <w:rPr>
          <w:rFonts w:ascii="Times New Roman" w:hAnsi="Times New Roman" w:cs="Times New Roman"/>
          <w:sz w:val="24"/>
        </w:rPr>
      </w:pPr>
    </w:p>
    <w:p w14:paraId="0B641A9B" w14:textId="77777777" w:rsidR="00D75F3D" w:rsidRPr="00951886" w:rsidRDefault="00D75F3D">
      <w:pPr>
        <w:rPr>
          <w:rFonts w:ascii="Times New Roman" w:hAnsi="Times New Roman" w:cs="Times New Roman"/>
          <w:sz w:val="24"/>
        </w:rPr>
      </w:pPr>
    </w:p>
    <w:p w14:paraId="09FCE188" w14:textId="77777777" w:rsidR="00D75F3D" w:rsidRPr="00951886" w:rsidRDefault="00D75F3D">
      <w:pPr>
        <w:rPr>
          <w:rFonts w:ascii="Times New Roman" w:hAnsi="Times New Roman" w:cs="Times New Roman"/>
          <w:sz w:val="24"/>
        </w:rPr>
      </w:pPr>
    </w:p>
    <w:p w14:paraId="4A9A9CD4" w14:textId="77777777" w:rsidR="00D75F3D" w:rsidRPr="00951886" w:rsidRDefault="00D75F3D">
      <w:pPr>
        <w:rPr>
          <w:rFonts w:ascii="Times New Roman" w:hAnsi="Times New Roman" w:cs="Times New Roman"/>
          <w:sz w:val="24"/>
        </w:rPr>
      </w:pPr>
    </w:p>
    <w:p w14:paraId="39054719" w14:textId="77777777" w:rsidR="00D75F3D" w:rsidRPr="00951886" w:rsidRDefault="00D75F3D">
      <w:pPr>
        <w:rPr>
          <w:rFonts w:ascii="Times New Roman" w:hAnsi="Times New Roman" w:cs="Times New Roman"/>
          <w:sz w:val="24"/>
        </w:rPr>
      </w:pPr>
    </w:p>
    <w:p w14:paraId="0A1AC920" w14:textId="77777777" w:rsidR="00D75F3D" w:rsidRPr="00951886" w:rsidRDefault="00D75F3D">
      <w:pPr>
        <w:rPr>
          <w:rFonts w:ascii="Times New Roman" w:hAnsi="Times New Roman" w:cs="Times New Roman"/>
          <w:sz w:val="24"/>
        </w:rPr>
      </w:pPr>
    </w:p>
    <w:p w14:paraId="3719FAF4" w14:textId="77777777" w:rsidR="00D75F3D" w:rsidRPr="00951886" w:rsidRDefault="00D75F3D">
      <w:pPr>
        <w:rPr>
          <w:rFonts w:ascii="Times New Roman" w:hAnsi="Times New Roman" w:cs="Times New Roman"/>
          <w:sz w:val="24"/>
        </w:rPr>
      </w:pPr>
    </w:p>
    <w:p w14:paraId="463F4974" w14:textId="77777777" w:rsidR="00D75F3D" w:rsidRPr="00951886" w:rsidRDefault="00D75F3D">
      <w:pPr>
        <w:rPr>
          <w:rFonts w:ascii="Times New Roman" w:hAnsi="Times New Roman" w:cs="Times New Roman"/>
          <w:sz w:val="24"/>
        </w:rPr>
      </w:pPr>
    </w:p>
    <w:p w14:paraId="4A70E440" w14:textId="77777777" w:rsidR="00D75F3D" w:rsidRPr="00951886" w:rsidRDefault="00D75F3D">
      <w:pPr>
        <w:rPr>
          <w:rFonts w:ascii="Times New Roman" w:hAnsi="Times New Roman" w:cs="Times New Roman"/>
          <w:sz w:val="24"/>
        </w:rPr>
      </w:pPr>
    </w:p>
    <w:p w14:paraId="1192A7C7" w14:textId="77777777" w:rsidR="00D75F3D" w:rsidRPr="00951886" w:rsidRDefault="00D75F3D" w:rsidP="00D75F3D">
      <w:pPr>
        <w:rPr>
          <w:rFonts w:ascii="Times New Roman" w:hAnsi="Times New Roman" w:cs="Times New Roman"/>
          <w:b/>
          <w:bCs/>
          <w:sz w:val="24"/>
        </w:rPr>
      </w:pPr>
      <w:r w:rsidRPr="00951886">
        <w:rPr>
          <w:rFonts w:ascii="Times New Roman" w:hAnsi="Times New Roman" w:cs="Times New Roman"/>
          <w:b/>
          <w:bCs/>
          <w:sz w:val="24"/>
        </w:rPr>
        <w:t xml:space="preserve">Table S2. Covariate definitions. </w:t>
      </w:r>
    </w:p>
    <w:tbl>
      <w:tblPr>
        <w:tblStyle w:val="af2"/>
        <w:tblW w:w="0" w:type="auto"/>
        <w:jc w:val="center"/>
        <w:tblLook w:val="04A0" w:firstRow="1" w:lastRow="0" w:firstColumn="1" w:lastColumn="0" w:noHBand="0" w:noVBand="1"/>
      </w:tblPr>
      <w:tblGrid>
        <w:gridCol w:w="2630"/>
        <w:gridCol w:w="2898"/>
        <w:gridCol w:w="2622"/>
      </w:tblGrid>
      <w:tr w:rsidR="00D75F3D" w:rsidRPr="00951886" w14:paraId="19091448" w14:textId="77777777" w:rsidTr="00844AC2">
        <w:trPr>
          <w:jc w:val="center"/>
        </w:trPr>
        <w:tc>
          <w:tcPr>
            <w:tcW w:w="2630" w:type="dxa"/>
          </w:tcPr>
          <w:p w14:paraId="423B2F92" w14:textId="77777777" w:rsidR="00D75F3D" w:rsidRPr="00951886" w:rsidRDefault="00D75F3D" w:rsidP="00844AC2">
            <w:pPr>
              <w:widowControl/>
              <w:jc w:val="left"/>
              <w:textAlignment w:val="center"/>
              <w:rPr>
                <w:b/>
                <w:bCs/>
                <w:color w:val="000000"/>
                <w:sz w:val="24"/>
                <w:szCs w:val="24"/>
                <w:lang w:bidi="ar"/>
              </w:rPr>
            </w:pPr>
            <w:r w:rsidRPr="00951886">
              <w:rPr>
                <w:b/>
                <w:bCs/>
                <w:color w:val="000000"/>
                <w:sz w:val="24"/>
                <w:szCs w:val="24"/>
                <w:lang w:bidi="ar"/>
              </w:rPr>
              <w:t xml:space="preserve">Variable </w:t>
            </w:r>
          </w:p>
        </w:tc>
        <w:tc>
          <w:tcPr>
            <w:tcW w:w="2898" w:type="dxa"/>
          </w:tcPr>
          <w:p w14:paraId="739CC94E" w14:textId="77777777" w:rsidR="00D75F3D" w:rsidRPr="00951886" w:rsidRDefault="00D75F3D" w:rsidP="00844AC2">
            <w:pPr>
              <w:widowControl/>
              <w:jc w:val="left"/>
              <w:textAlignment w:val="center"/>
              <w:rPr>
                <w:b/>
                <w:bCs/>
                <w:color w:val="000000"/>
                <w:sz w:val="24"/>
                <w:szCs w:val="24"/>
                <w:lang w:bidi="ar"/>
              </w:rPr>
            </w:pPr>
            <w:r w:rsidRPr="00951886">
              <w:rPr>
                <w:b/>
                <w:bCs/>
                <w:color w:val="000000"/>
                <w:sz w:val="24"/>
                <w:szCs w:val="24"/>
                <w:lang w:bidi="ar"/>
              </w:rPr>
              <w:t>Definition</w:t>
            </w:r>
          </w:p>
        </w:tc>
        <w:tc>
          <w:tcPr>
            <w:tcW w:w="2622" w:type="dxa"/>
          </w:tcPr>
          <w:p w14:paraId="60E3AA4C" w14:textId="77777777" w:rsidR="00D75F3D" w:rsidRPr="00951886" w:rsidRDefault="00D75F3D" w:rsidP="00844AC2">
            <w:pPr>
              <w:widowControl/>
              <w:jc w:val="left"/>
              <w:textAlignment w:val="center"/>
              <w:rPr>
                <w:b/>
                <w:bCs/>
                <w:color w:val="000000"/>
                <w:sz w:val="24"/>
                <w:szCs w:val="24"/>
                <w:lang w:bidi="ar"/>
              </w:rPr>
            </w:pPr>
            <w:r w:rsidRPr="00951886">
              <w:rPr>
                <w:b/>
                <w:bCs/>
                <w:color w:val="000000"/>
                <w:sz w:val="24"/>
                <w:szCs w:val="24"/>
                <w:lang w:bidi="ar"/>
              </w:rPr>
              <w:t xml:space="preserve">UK Biobank field ID </w:t>
            </w:r>
          </w:p>
        </w:tc>
      </w:tr>
      <w:tr w:rsidR="00D75F3D" w:rsidRPr="00951886" w14:paraId="0DF48771" w14:textId="77777777" w:rsidTr="00844AC2">
        <w:trPr>
          <w:trHeight w:val="313"/>
          <w:jc w:val="center"/>
        </w:trPr>
        <w:tc>
          <w:tcPr>
            <w:tcW w:w="2630" w:type="dxa"/>
          </w:tcPr>
          <w:p w14:paraId="5B1623BB" w14:textId="77777777" w:rsidR="00D75F3D" w:rsidRPr="00951886" w:rsidRDefault="00D75F3D" w:rsidP="00844AC2">
            <w:pPr>
              <w:rPr>
                <w:sz w:val="24"/>
                <w:szCs w:val="24"/>
              </w:rPr>
            </w:pPr>
            <w:r w:rsidRPr="00951886">
              <w:rPr>
                <w:sz w:val="24"/>
                <w:szCs w:val="24"/>
              </w:rPr>
              <w:t>Ethnicity</w:t>
            </w:r>
          </w:p>
        </w:tc>
        <w:tc>
          <w:tcPr>
            <w:tcW w:w="2898" w:type="dxa"/>
          </w:tcPr>
          <w:p w14:paraId="7B65B5A4" w14:textId="77777777" w:rsidR="00D75F3D" w:rsidRPr="00951886" w:rsidRDefault="00D75F3D" w:rsidP="00844AC2">
            <w:pPr>
              <w:rPr>
                <w:sz w:val="24"/>
                <w:szCs w:val="24"/>
              </w:rPr>
            </w:pPr>
            <w:r w:rsidRPr="00951886">
              <w:rPr>
                <w:sz w:val="24"/>
                <w:szCs w:val="24"/>
              </w:rPr>
              <w:t>White/Other</w:t>
            </w:r>
          </w:p>
        </w:tc>
        <w:tc>
          <w:tcPr>
            <w:tcW w:w="2622" w:type="dxa"/>
          </w:tcPr>
          <w:p w14:paraId="07F64653" w14:textId="77777777" w:rsidR="00D75F3D" w:rsidRPr="00951886" w:rsidRDefault="00D75F3D" w:rsidP="00844AC2">
            <w:pPr>
              <w:rPr>
                <w:sz w:val="24"/>
                <w:szCs w:val="24"/>
              </w:rPr>
            </w:pPr>
            <w:r w:rsidRPr="00951886">
              <w:rPr>
                <w:sz w:val="24"/>
                <w:szCs w:val="24"/>
              </w:rPr>
              <w:t>21000</w:t>
            </w:r>
          </w:p>
        </w:tc>
      </w:tr>
      <w:tr w:rsidR="00D75F3D" w:rsidRPr="00951886" w14:paraId="02C76FD5" w14:textId="77777777" w:rsidTr="00844AC2">
        <w:trPr>
          <w:jc w:val="center"/>
        </w:trPr>
        <w:tc>
          <w:tcPr>
            <w:tcW w:w="2630" w:type="dxa"/>
          </w:tcPr>
          <w:p w14:paraId="78FCB0BF" w14:textId="77777777" w:rsidR="00D75F3D" w:rsidRPr="00951886" w:rsidRDefault="00D75F3D" w:rsidP="00844AC2">
            <w:pPr>
              <w:rPr>
                <w:sz w:val="24"/>
                <w:szCs w:val="24"/>
              </w:rPr>
            </w:pPr>
            <w:r w:rsidRPr="00951886">
              <w:rPr>
                <w:sz w:val="24"/>
                <w:szCs w:val="24"/>
              </w:rPr>
              <w:t>Education</w:t>
            </w:r>
          </w:p>
        </w:tc>
        <w:tc>
          <w:tcPr>
            <w:tcW w:w="2898" w:type="dxa"/>
          </w:tcPr>
          <w:p w14:paraId="11158028" w14:textId="77777777" w:rsidR="00D75F3D" w:rsidRPr="00951886" w:rsidRDefault="00D75F3D" w:rsidP="00844AC2">
            <w:pPr>
              <w:rPr>
                <w:sz w:val="24"/>
                <w:szCs w:val="24"/>
              </w:rPr>
            </w:pPr>
            <w:r w:rsidRPr="00951886">
              <w:rPr>
                <w:sz w:val="24"/>
                <w:szCs w:val="24"/>
              </w:rPr>
              <w:t>College or higher/Other</w:t>
            </w:r>
          </w:p>
        </w:tc>
        <w:tc>
          <w:tcPr>
            <w:tcW w:w="2622" w:type="dxa"/>
          </w:tcPr>
          <w:p w14:paraId="00E2403F" w14:textId="77777777" w:rsidR="00D75F3D" w:rsidRPr="00951886" w:rsidRDefault="00D75F3D" w:rsidP="00844AC2">
            <w:pPr>
              <w:rPr>
                <w:sz w:val="24"/>
                <w:szCs w:val="24"/>
              </w:rPr>
            </w:pPr>
            <w:r w:rsidRPr="00951886">
              <w:rPr>
                <w:sz w:val="24"/>
                <w:szCs w:val="24"/>
              </w:rPr>
              <w:t>6138</w:t>
            </w:r>
          </w:p>
        </w:tc>
      </w:tr>
      <w:tr w:rsidR="00D75F3D" w:rsidRPr="00951886" w14:paraId="2286D6F0" w14:textId="77777777" w:rsidTr="00844AC2">
        <w:trPr>
          <w:jc w:val="center"/>
        </w:trPr>
        <w:tc>
          <w:tcPr>
            <w:tcW w:w="2630" w:type="dxa"/>
          </w:tcPr>
          <w:p w14:paraId="3819E1AC" w14:textId="77777777" w:rsidR="00D75F3D" w:rsidRPr="00951886" w:rsidRDefault="00D75F3D" w:rsidP="00844AC2">
            <w:pPr>
              <w:rPr>
                <w:sz w:val="24"/>
                <w:szCs w:val="24"/>
              </w:rPr>
            </w:pPr>
            <w:r w:rsidRPr="00951886">
              <w:rPr>
                <w:sz w:val="24"/>
                <w:szCs w:val="24"/>
              </w:rPr>
              <w:t>TDI</w:t>
            </w:r>
          </w:p>
        </w:tc>
        <w:tc>
          <w:tcPr>
            <w:tcW w:w="2898" w:type="dxa"/>
          </w:tcPr>
          <w:p w14:paraId="53F357AA" w14:textId="77777777" w:rsidR="00D75F3D" w:rsidRPr="00951886" w:rsidRDefault="00D75F3D" w:rsidP="00844AC2">
            <w:pPr>
              <w:rPr>
                <w:sz w:val="24"/>
                <w:szCs w:val="24"/>
              </w:rPr>
            </w:pPr>
            <w:r w:rsidRPr="00951886">
              <w:rPr>
                <w:sz w:val="24"/>
                <w:szCs w:val="24"/>
              </w:rPr>
              <w:t>Continuous</w:t>
            </w:r>
          </w:p>
        </w:tc>
        <w:tc>
          <w:tcPr>
            <w:tcW w:w="2622" w:type="dxa"/>
          </w:tcPr>
          <w:p w14:paraId="3976EDA0" w14:textId="77777777" w:rsidR="00D75F3D" w:rsidRPr="00951886" w:rsidRDefault="00D75F3D" w:rsidP="00844AC2">
            <w:pPr>
              <w:rPr>
                <w:sz w:val="24"/>
                <w:szCs w:val="24"/>
              </w:rPr>
            </w:pPr>
            <w:r w:rsidRPr="00951886">
              <w:rPr>
                <w:sz w:val="24"/>
                <w:szCs w:val="24"/>
              </w:rPr>
              <w:t>189</w:t>
            </w:r>
          </w:p>
        </w:tc>
      </w:tr>
      <w:tr w:rsidR="00D75F3D" w:rsidRPr="00951886" w14:paraId="5928C56C" w14:textId="77777777" w:rsidTr="00844AC2">
        <w:trPr>
          <w:jc w:val="center"/>
        </w:trPr>
        <w:tc>
          <w:tcPr>
            <w:tcW w:w="2630" w:type="dxa"/>
          </w:tcPr>
          <w:p w14:paraId="5F22DD82" w14:textId="77777777" w:rsidR="00D75F3D" w:rsidRPr="00951886" w:rsidRDefault="00D75F3D" w:rsidP="00844AC2">
            <w:pPr>
              <w:rPr>
                <w:sz w:val="24"/>
                <w:szCs w:val="24"/>
              </w:rPr>
            </w:pPr>
            <w:r w:rsidRPr="00951886">
              <w:rPr>
                <w:sz w:val="24"/>
                <w:szCs w:val="24"/>
              </w:rPr>
              <w:t>Vegetable serving</w:t>
            </w:r>
          </w:p>
        </w:tc>
        <w:tc>
          <w:tcPr>
            <w:tcW w:w="2898" w:type="dxa"/>
          </w:tcPr>
          <w:p w14:paraId="5798B957" w14:textId="77777777" w:rsidR="00D75F3D" w:rsidRPr="00951886" w:rsidRDefault="00D75F3D" w:rsidP="00844AC2">
            <w:pPr>
              <w:rPr>
                <w:sz w:val="24"/>
                <w:szCs w:val="24"/>
              </w:rPr>
            </w:pPr>
            <w:r w:rsidRPr="00951886">
              <w:rPr>
                <w:sz w:val="24"/>
                <w:szCs w:val="24"/>
              </w:rPr>
              <w:t>Servings/d</w:t>
            </w:r>
          </w:p>
        </w:tc>
        <w:tc>
          <w:tcPr>
            <w:tcW w:w="2622" w:type="dxa"/>
          </w:tcPr>
          <w:p w14:paraId="190B14C7" w14:textId="77777777" w:rsidR="00D75F3D" w:rsidRPr="00951886" w:rsidRDefault="00D75F3D" w:rsidP="00844AC2">
            <w:pPr>
              <w:rPr>
                <w:sz w:val="24"/>
                <w:szCs w:val="24"/>
              </w:rPr>
            </w:pPr>
            <w:r w:rsidRPr="00951886">
              <w:rPr>
                <w:sz w:val="24"/>
                <w:szCs w:val="24"/>
              </w:rPr>
              <w:t>1289, 1299</w:t>
            </w:r>
          </w:p>
        </w:tc>
      </w:tr>
      <w:tr w:rsidR="00D75F3D" w:rsidRPr="00951886" w14:paraId="667E8020" w14:textId="77777777" w:rsidTr="00844AC2">
        <w:trPr>
          <w:jc w:val="center"/>
        </w:trPr>
        <w:tc>
          <w:tcPr>
            <w:tcW w:w="2630" w:type="dxa"/>
          </w:tcPr>
          <w:p w14:paraId="0C2AA3BE" w14:textId="77777777" w:rsidR="00D75F3D" w:rsidRPr="00951886" w:rsidRDefault="00D75F3D" w:rsidP="00844AC2">
            <w:pPr>
              <w:rPr>
                <w:sz w:val="24"/>
                <w:szCs w:val="24"/>
              </w:rPr>
            </w:pPr>
            <w:r w:rsidRPr="00951886">
              <w:rPr>
                <w:sz w:val="24"/>
                <w:szCs w:val="24"/>
              </w:rPr>
              <w:t>Fruit serving</w:t>
            </w:r>
          </w:p>
        </w:tc>
        <w:tc>
          <w:tcPr>
            <w:tcW w:w="2898" w:type="dxa"/>
          </w:tcPr>
          <w:p w14:paraId="5AD86BE4" w14:textId="77777777" w:rsidR="00D75F3D" w:rsidRPr="00951886" w:rsidRDefault="00D75F3D" w:rsidP="00844AC2">
            <w:pPr>
              <w:rPr>
                <w:sz w:val="24"/>
                <w:szCs w:val="24"/>
              </w:rPr>
            </w:pPr>
            <w:r w:rsidRPr="00951886">
              <w:rPr>
                <w:sz w:val="24"/>
                <w:szCs w:val="24"/>
              </w:rPr>
              <w:t>Servings/d</w:t>
            </w:r>
          </w:p>
        </w:tc>
        <w:tc>
          <w:tcPr>
            <w:tcW w:w="2622" w:type="dxa"/>
          </w:tcPr>
          <w:p w14:paraId="3BAFE8B0" w14:textId="77777777" w:rsidR="00D75F3D" w:rsidRPr="00951886" w:rsidRDefault="00D75F3D" w:rsidP="00844AC2">
            <w:pPr>
              <w:rPr>
                <w:sz w:val="24"/>
                <w:szCs w:val="24"/>
              </w:rPr>
            </w:pPr>
            <w:r w:rsidRPr="00951886">
              <w:rPr>
                <w:sz w:val="24"/>
                <w:szCs w:val="24"/>
              </w:rPr>
              <w:t>1309, 1319</w:t>
            </w:r>
          </w:p>
        </w:tc>
      </w:tr>
      <w:tr w:rsidR="00D75F3D" w:rsidRPr="00951886" w14:paraId="6660D131" w14:textId="77777777" w:rsidTr="00844AC2">
        <w:trPr>
          <w:jc w:val="center"/>
        </w:trPr>
        <w:tc>
          <w:tcPr>
            <w:tcW w:w="2630" w:type="dxa"/>
          </w:tcPr>
          <w:p w14:paraId="1E0643D0" w14:textId="77777777" w:rsidR="00D75F3D" w:rsidRPr="00951886" w:rsidRDefault="00D75F3D" w:rsidP="00844AC2">
            <w:pPr>
              <w:rPr>
                <w:sz w:val="24"/>
                <w:szCs w:val="24"/>
              </w:rPr>
            </w:pPr>
            <w:r w:rsidRPr="00951886">
              <w:rPr>
                <w:sz w:val="24"/>
                <w:szCs w:val="24"/>
              </w:rPr>
              <w:t>Sedentary duration</w:t>
            </w:r>
          </w:p>
        </w:tc>
        <w:tc>
          <w:tcPr>
            <w:tcW w:w="2898" w:type="dxa"/>
          </w:tcPr>
          <w:p w14:paraId="71644386" w14:textId="77777777" w:rsidR="00D75F3D" w:rsidRPr="00951886" w:rsidRDefault="00D75F3D" w:rsidP="00844AC2">
            <w:pPr>
              <w:rPr>
                <w:sz w:val="24"/>
                <w:szCs w:val="24"/>
              </w:rPr>
            </w:pPr>
            <w:r w:rsidRPr="00951886">
              <w:rPr>
                <w:sz w:val="24"/>
                <w:szCs w:val="24"/>
              </w:rPr>
              <w:t>Hours spent sleeping</w:t>
            </w:r>
          </w:p>
        </w:tc>
        <w:tc>
          <w:tcPr>
            <w:tcW w:w="2622" w:type="dxa"/>
          </w:tcPr>
          <w:p w14:paraId="2E7F5807" w14:textId="77777777" w:rsidR="00D75F3D" w:rsidRPr="00951886" w:rsidRDefault="00D75F3D" w:rsidP="00844AC2">
            <w:pPr>
              <w:rPr>
                <w:sz w:val="24"/>
                <w:szCs w:val="24"/>
              </w:rPr>
            </w:pPr>
            <w:r w:rsidRPr="00951886">
              <w:rPr>
                <w:sz w:val="24"/>
                <w:szCs w:val="24"/>
              </w:rPr>
              <w:t>1070, 1080, 1090</w:t>
            </w:r>
          </w:p>
        </w:tc>
      </w:tr>
      <w:tr w:rsidR="00D75F3D" w:rsidRPr="00951886" w14:paraId="4D8F39C3" w14:textId="77777777" w:rsidTr="00844AC2">
        <w:trPr>
          <w:jc w:val="center"/>
        </w:trPr>
        <w:tc>
          <w:tcPr>
            <w:tcW w:w="2630" w:type="dxa"/>
          </w:tcPr>
          <w:p w14:paraId="2B463E09" w14:textId="77777777" w:rsidR="00D75F3D" w:rsidRPr="00951886" w:rsidRDefault="00D75F3D" w:rsidP="00844AC2">
            <w:pPr>
              <w:rPr>
                <w:sz w:val="24"/>
                <w:szCs w:val="24"/>
              </w:rPr>
            </w:pPr>
            <w:r w:rsidRPr="00951886">
              <w:rPr>
                <w:sz w:val="24"/>
                <w:szCs w:val="24"/>
              </w:rPr>
              <w:t>BMI</w:t>
            </w:r>
          </w:p>
        </w:tc>
        <w:tc>
          <w:tcPr>
            <w:tcW w:w="2898" w:type="dxa"/>
          </w:tcPr>
          <w:p w14:paraId="40C6B510" w14:textId="77777777" w:rsidR="00D75F3D" w:rsidRPr="00951886" w:rsidRDefault="00D75F3D" w:rsidP="00844AC2">
            <w:pPr>
              <w:rPr>
                <w:sz w:val="24"/>
                <w:szCs w:val="24"/>
              </w:rPr>
            </w:pPr>
            <w:r w:rsidRPr="00951886">
              <w:rPr>
                <w:sz w:val="24"/>
                <w:szCs w:val="24"/>
              </w:rPr>
              <w:t xml:space="preserve">Underweight, </w:t>
            </w:r>
            <w:r w:rsidRPr="00951886">
              <w:rPr>
                <w:color w:val="000000"/>
                <w:sz w:val="24"/>
                <w:szCs w:val="24"/>
              </w:rPr>
              <w:t>n</w:t>
            </w:r>
            <w:r w:rsidRPr="00951886">
              <w:rPr>
                <w:rFonts w:eastAsia="DejaVu Sans"/>
                <w:color w:val="000000"/>
                <w:sz w:val="24"/>
                <w:szCs w:val="24"/>
              </w:rPr>
              <w:t>ormal weight</w:t>
            </w:r>
            <w:r w:rsidRPr="00951886">
              <w:rPr>
                <w:color w:val="000000"/>
                <w:sz w:val="24"/>
                <w:szCs w:val="24"/>
              </w:rPr>
              <w:t>, o</w:t>
            </w:r>
            <w:r w:rsidRPr="00951886">
              <w:rPr>
                <w:rFonts w:eastAsia="DejaVu Sans"/>
                <w:color w:val="000000"/>
                <w:sz w:val="24"/>
                <w:szCs w:val="24"/>
              </w:rPr>
              <w:t>verweight</w:t>
            </w:r>
            <w:r w:rsidRPr="00951886">
              <w:rPr>
                <w:color w:val="000000"/>
                <w:sz w:val="24"/>
                <w:szCs w:val="24"/>
              </w:rPr>
              <w:t>, obese</w:t>
            </w:r>
          </w:p>
        </w:tc>
        <w:tc>
          <w:tcPr>
            <w:tcW w:w="2622" w:type="dxa"/>
          </w:tcPr>
          <w:p w14:paraId="221CFFD4" w14:textId="77777777" w:rsidR="00D75F3D" w:rsidRPr="00951886" w:rsidRDefault="00D75F3D" w:rsidP="00844AC2">
            <w:pPr>
              <w:rPr>
                <w:sz w:val="24"/>
                <w:szCs w:val="24"/>
              </w:rPr>
            </w:pPr>
            <w:r w:rsidRPr="00951886">
              <w:rPr>
                <w:sz w:val="24"/>
                <w:szCs w:val="24"/>
              </w:rPr>
              <w:t>21001</w:t>
            </w:r>
          </w:p>
        </w:tc>
      </w:tr>
      <w:tr w:rsidR="00D75F3D" w:rsidRPr="00951886" w14:paraId="15AE8A2A" w14:textId="77777777" w:rsidTr="00844AC2">
        <w:trPr>
          <w:jc w:val="center"/>
        </w:trPr>
        <w:tc>
          <w:tcPr>
            <w:tcW w:w="2630" w:type="dxa"/>
          </w:tcPr>
          <w:p w14:paraId="76B7F41A" w14:textId="77777777" w:rsidR="00D75F3D" w:rsidRPr="00951886" w:rsidRDefault="00D75F3D" w:rsidP="00844AC2">
            <w:pPr>
              <w:rPr>
                <w:sz w:val="24"/>
                <w:szCs w:val="24"/>
              </w:rPr>
            </w:pPr>
            <w:r w:rsidRPr="00951886">
              <w:rPr>
                <w:sz w:val="24"/>
                <w:szCs w:val="24"/>
              </w:rPr>
              <w:t>Cholesterol medication</w:t>
            </w:r>
          </w:p>
        </w:tc>
        <w:tc>
          <w:tcPr>
            <w:tcW w:w="2898" w:type="dxa"/>
          </w:tcPr>
          <w:p w14:paraId="0A1C82D5" w14:textId="77777777" w:rsidR="00D75F3D" w:rsidRPr="00951886" w:rsidRDefault="00D75F3D" w:rsidP="00844AC2">
            <w:pPr>
              <w:rPr>
                <w:sz w:val="24"/>
                <w:szCs w:val="24"/>
              </w:rPr>
            </w:pPr>
            <w:r w:rsidRPr="00951886">
              <w:rPr>
                <w:sz w:val="24"/>
                <w:szCs w:val="24"/>
              </w:rPr>
              <w:t>Yes/No</w:t>
            </w:r>
          </w:p>
        </w:tc>
        <w:tc>
          <w:tcPr>
            <w:tcW w:w="2622" w:type="dxa"/>
          </w:tcPr>
          <w:p w14:paraId="02D3E2C0" w14:textId="77777777" w:rsidR="00D75F3D" w:rsidRPr="00951886" w:rsidRDefault="00D75F3D" w:rsidP="00844AC2">
            <w:pPr>
              <w:rPr>
                <w:sz w:val="24"/>
                <w:szCs w:val="24"/>
              </w:rPr>
            </w:pPr>
            <w:r w:rsidRPr="00951886">
              <w:rPr>
                <w:sz w:val="24"/>
                <w:szCs w:val="24"/>
              </w:rPr>
              <w:t>6177, 6153</w:t>
            </w:r>
          </w:p>
        </w:tc>
      </w:tr>
      <w:tr w:rsidR="00D75F3D" w:rsidRPr="00951886" w14:paraId="13774EBA" w14:textId="77777777" w:rsidTr="00844AC2">
        <w:trPr>
          <w:jc w:val="center"/>
        </w:trPr>
        <w:tc>
          <w:tcPr>
            <w:tcW w:w="2630" w:type="dxa"/>
          </w:tcPr>
          <w:p w14:paraId="6F894D35" w14:textId="77777777" w:rsidR="00D75F3D" w:rsidRPr="00951886" w:rsidRDefault="00D75F3D" w:rsidP="00844AC2">
            <w:pPr>
              <w:rPr>
                <w:sz w:val="24"/>
                <w:szCs w:val="24"/>
              </w:rPr>
            </w:pPr>
            <w:r w:rsidRPr="00951886">
              <w:rPr>
                <w:sz w:val="24"/>
                <w:szCs w:val="24"/>
              </w:rPr>
              <w:t>Blood pressure medication</w:t>
            </w:r>
          </w:p>
        </w:tc>
        <w:tc>
          <w:tcPr>
            <w:tcW w:w="2898" w:type="dxa"/>
          </w:tcPr>
          <w:p w14:paraId="0163D7E1" w14:textId="77777777" w:rsidR="00D75F3D" w:rsidRPr="00951886" w:rsidRDefault="00D75F3D" w:rsidP="00844AC2">
            <w:pPr>
              <w:rPr>
                <w:sz w:val="24"/>
                <w:szCs w:val="24"/>
              </w:rPr>
            </w:pPr>
            <w:r w:rsidRPr="00951886">
              <w:rPr>
                <w:sz w:val="24"/>
                <w:szCs w:val="24"/>
              </w:rPr>
              <w:t>Yes/No</w:t>
            </w:r>
          </w:p>
        </w:tc>
        <w:tc>
          <w:tcPr>
            <w:tcW w:w="2622" w:type="dxa"/>
          </w:tcPr>
          <w:p w14:paraId="6E5D7C52" w14:textId="77777777" w:rsidR="00D75F3D" w:rsidRPr="00951886" w:rsidRDefault="00D75F3D" w:rsidP="00844AC2">
            <w:pPr>
              <w:rPr>
                <w:sz w:val="24"/>
                <w:szCs w:val="24"/>
              </w:rPr>
            </w:pPr>
            <w:r w:rsidRPr="00951886">
              <w:rPr>
                <w:sz w:val="24"/>
                <w:szCs w:val="24"/>
              </w:rPr>
              <w:t>6177, 6153</w:t>
            </w:r>
          </w:p>
        </w:tc>
      </w:tr>
      <w:tr w:rsidR="00D75F3D" w:rsidRPr="00951886" w14:paraId="2938BF3C" w14:textId="77777777" w:rsidTr="00844AC2">
        <w:trPr>
          <w:jc w:val="center"/>
        </w:trPr>
        <w:tc>
          <w:tcPr>
            <w:tcW w:w="2630" w:type="dxa"/>
          </w:tcPr>
          <w:p w14:paraId="320E86EE" w14:textId="77777777" w:rsidR="00D75F3D" w:rsidRPr="00951886" w:rsidRDefault="00D75F3D" w:rsidP="00844AC2">
            <w:pPr>
              <w:rPr>
                <w:sz w:val="24"/>
                <w:szCs w:val="24"/>
              </w:rPr>
            </w:pPr>
            <w:r w:rsidRPr="00951886">
              <w:rPr>
                <w:sz w:val="24"/>
                <w:szCs w:val="24"/>
              </w:rPr>
              <w:t>LDL</w:t>
            </w:r>
          </w:p>
        </w:tc>
        <w:tc>
          <w:tcPr>
            <w:tcW w:w="2898" w:type="dxa"/>
          </w:tcPr>
          <w:p w14:paraId="725B35E5" w14:textId="77777777" w:rsidR="00D75F3D" w:rsidRPr="00951886" w:rsidRDefault="00D75F3D" w:rsidP="00844AC2">
            <w:pPr>
              <w:rPr>
                <w:sz w:val="24"/>
                <w:szCs w:val="24"/>
              </w:rPr>
            </w:pPr>
            <w:r w:rsidRPr="00951886">
              <w:rPr>
                <w:sz w:val="24"/>
                <w:szCs w:val="24"/>
              </w:rPr>
              <w:t>Continuous</w:t>
            </w:r>
          </w:p>
        </w:tc>
        <w:tc>
          <w:tcPr>
            <w:tcW w:w="2622" w:type="dxa"/>
          </w:tcPr>
          <w:p w14:paraId="302F7F70" w14:textId="77777777" w:rsidR="00D75F3D" w:rsidRPr="00951886" w:rsidRDefault="00D75F3D" w:rsidP="00844AC2">
            <w:pPr>
              <w:rPr>
                <w:sz w:val="24"/>
                <w:szCs w:val="24"/>
              </w:rPr>
            </w:pPr>
            <w:r w:rsidRPr="00951886">
              <w:rPr>
                <w:sz w:val="24"/>
                <w:szCs w:val="24"/>
              </w:rPr>
              <w:t>30780</w:t>
            </w:r>
          </w:p>
        </w:tc>
      </w:tr>
      <w:tr w:rsidR="00D75F3D" w:rsidRPr="00951886" w14:paraId="0EC04376" w14:textId="77777777" w:rsidTr="00844AC2">
        <w:trPr>
          <w:jc w:val="center"/>
        </w:trPr>
        <w:tc>
          <w:tcPr>
            <w:tcW w:w="2630" w:type="dxa"/>
          </w:tcPr>
          <w:p w14:paraId="010D2895" w14:textId="77777777" w:rsidR="00D75F3D" w:rsidRPr="00951886" w:rsidRDefault="00D75F3D" w:rsidP="00844AC2">
            <w:pPr>
              <w:rPr>
                <w:sz w:val="24"/>
                <w:szCs w:val="24"/>
              </w:rPr>
            </w:pPr>
            <w:r w:rsidRPr="00951886">
              <w:rPr>
                <w:sz w:val="24"/>
                <w:szCs w:val="24"/>
              </w:rPr>
              <w:t>TG</w:t>
            </w:r>
          </w:p>
        </w:tc>
        <w:tc>
          <w:tcPr>
            <w:tcW w:w="2898" w:type="dxa"/>
          </w:tcPr>
          <w:p w14:paraId="70DA900D" w14:textId="77777777" w:rsidR="00D75F3D" w:rsidRPr="00951886" w:rsidRDefault="00D75F3D" w:rsidP="00844AC2">
            <w:pPr>
              <w:rPr>
                <w:sz w:val="24"/>
                <w:szCs w:val="24"/>
              </w:rPr>
            </w:pPr>
            <w:r w:rsidRPr="00951886">
              <w:rPr>
                <w:sz w:val="24"/>
                <w:szCs w:val="24"/>
              </w:rPr>
              <w:t>Continuous</w:t>
            </w:r>
          </w:p>
        </w:tc>
        <w:tc>
          <w:tcPr>
            <w:tcW w:w="2622" w:type="dxa"/>
          </w:tcPr>
          <w:p w14:paraId="0BD53E36" w14:textId="77777777" w:rsidR="00D75F3D" w:rsidRPr="00951886" w:rsidRDefault="00D75F3D" w:rsidP="00844AC2">
            <w:pPr>
              <w:rPr>
                <w:sz w:val="24"/>
                <w:szCs w:val="24"/>
              </w:rPr>
            </w:pPr>
            <w:r w:rsidRPr="00951886">
              <w:rPr>
                <w:sz w:val="24"/>
                <w:szCs w:val="24"/>
              </w:rPr>
              <w:t>30870</w:t>
            </w:r>
          </w:p>
        </w:tc>
      </w:tr>
      <w:tr w:rsidR="00D75F3D" w:rsidRPr="00951886" w14:paraId="449E19AC" w14:textId="77777777" w:rsidTr="00844AC2">
        <w:trPr>
          <w:jc w:val="center"/>
        </w:trPr>
        <w:tc>
          <w:tcPr>
            <w:tcW w:w="2630" w:type="dxa"/>
          </w:tcPr>
          <w:p w14:paraId="00E8AEEF" w14:textId="77777777" w:rsidR="00D75F3D" w:rsidRPr="00951886" w:rsidRDefault="00D75F3D" w:rsidP="00844AC2">
            <w:pPr>
              <w:rPr>
                <w:sz w:val="24"/>
                <w:szCs w:val="24"/>
              </w:rPr>
            </w:pPr>
            <w:r w:rsidRPr="00951886">
              <w:rPr>
                <w:sz w:val="24"/>
                <w:szCs w:val="24"/>
              </w:rPr>
              <w:t>SBP</w:t>
            </w:r>
          </w:p>
        </w:tc>
        <w:tc>
          <w:tcPr>
            <w:tcW w:w="2898" w:type="dxa"/>
          </w:tcPr>
          <w:p w14:paraId="798BA89D" w14:textId="77777777" w:rsidR="00D75F3D" w:rsidRPr="00951886" w:rsidRDefault="00D75F3D" w:rsidP="00844AC2">
            <w:pPr>
              <w:rPr>
                <w:sz w:val="24"/>
                <w:szCs w:val="24"/>
              </w:rPr>
            </w:pPr>
            <w:r w:rsidRPr="00951886">
              <w:rPr>
                <w:sz w:val="24"/>
                <w:szCs w:val="24"/>
              </w:rPr>
              <w:t>Continuous</w:t>
            </w:r>
          </w:p>
        </w:tc>
        <w:tc>
          <w:tcPr>
            <w:tcW w:w="2622" w:type="dxa"/>
          </w:tcPr>
          <w:p w14:paraId="7DD08C2A" w14:textId="77777777" w:rsidR="00D75F3D" w:rsidRPr="00951886" w:rsidRDefault="00D75F3D" w:rsidP="00844AC2">
            <w:pPr>
              <w:rPr>
                <w:sz w:val="24"/>
                <w:szCs w:val="24"/>
              </w:rPr>
            </w:pPr>
            <w:r w:rsidRPr="00951886">
              <w:rPr>
                <w:sz w:val="24"/>
                <w:szCs w:val="24"/>
              </w:rPr>
              <w:t>4079</w:t>
            </w:r>
          </w:p>
        </w:tc>
      </w:tr>
      <w:tr w:rsidR="00D75F3D" w:rsidRPr="00951886" w14:paraId="40C492CE" w14:textId="77777777" w:rsidTr="00844AC2">
        <w:trPr>
          <w:jc w:val="center"/>
        </w:trPr>
        <w:tc>
          <w:tcPr>
            <w:tcW w:w="2630" w:type="dxa"/>
          </w:tcPr>
          <w:p w14:paraId="004BC36A" w14:textId="77777777" w:rsidR="00D75F3D" w:rsidRPr="00951886" w:rsidRDefault="00D75F3D" w:rsidP="00844AC2">
            <w:pPr>
              <w:rPr>
                <w:sz w:val="24"/>
                <w:szCs w:val="24"/>
              </w:rPr>
            </w:pPr>
            <w:r w:rsidRPr="00951886">
              <w:rPr>
                <w:sz w:val="24"/>
                <w:szCs w:val="24"/>
              </w:rPr>
              <w:t>DBP</w:t>
            </w:r>
          </w:p>
        </w:tc>
        <w:tc>
          <w:tcPr>
            <w:tcW w:w="2898" w:type="dxa"/>
          </w:tcPr>
          <w:p w14:paraId="75946A82" w14:textId="77777777" w:rsidR="00D75F3D" w:rsidRPr="00951886" w:rsidRDefault="00D75F3D" w:rsidP="00844AC2">
            <w:pPr>
              <w:rPr>
                <w:sz w:val="24"/>
                <w:szCs w:val="24"/>
              </w:rPr>
            </w:pPr>
            <w:r w:rsidRPr="00951886">
              <w:rPr>
                <w:sz w:val="24"/>
                <w:szCs w:val="24"/>
              </w:rPr>
              <w:t>Continuous</w:t>
            </w:r>
          </w:p>
        </w:tc>
        <w:tc>
          <w:tcPr>
            <w:tcW w:w="2622" w:type="dxa"/>
          </w:tcPr>
          <w:p w14:paraId="59C6F57D" w14:textId="77777777" w:rsidR="00D75F3D" w:rsidRPr="00951886" w:rsidRDefault="00D75F3D" w:rsidP="00844AC2">
            <w:pPr>
              <w:rPr>
                <w:sz w:val="24"/>
                <w:szCs w:val="24"/>
              </w:rPr>
            </w:pPr>
            <w:r w:rsidRPr="00951886">
              <w:rPr>
                <w:sz w:val="24"/>
                <w:szCs w:val="24"/>
              </w:rPr>
              <w:t>4080</w:t>
            </w:r>
          </w:p>
        </w:tc>
      </w:tr>
    </w:tbl>
    <w:p w14:paraId="2EFCC921" w14:textId="77777777" w:rsidR="00D75F3D" w:rsidRPr="00951886" w:rsidRDefault="00D75F3D">
      <w:pPr>
        <w:rPr>
          <w:rFonts w:ascii="Times New Roman" w:hAnsi="Times New Roman" w:cs="Times New Roman"/>
          <w:sz w:val="24"/>
        </w:rPr>
      </w:pPr>
    </w:p>
    <w:p w14:paraId="113F5FB5" w14:textId="77777777" w:rsidR="00D75F3D" w:rsidRPr="00951886" w:rsidRDefault="00D75F3D">
      <w:pPr>
        <w:rPr>
          <w:rFonts w:ascii="Times New Roman" w:hAnsi="Times New Roman" w:cs="Times New Roman"/>
          <w:sz w:val="24"/>
        </w:rPr>
      </w:pPr>
    </w:p>
    <w:p w14:paraId="0AAE366F" w14:textId="77777777" w:rsidR="00927138" w:rsidRPr="001E4D5B" w:rsidRDefault="00927138">
      <w:pPr>
        <w:rPr>
          <w:rFonts w:ascii="Times New Roman" w:hAnsi="Times New Roman" w:cs="Times New Roman"/>
          <w:sz w:val="22"/>
          <w:szCs w:val="22"/>
        </w:rPr>
      </w:pPr>
    </w:p>
    <w:p w14:paraId="197F7800" w14:textId="77777777" w:rsidR="00927138" w:rsidRPr="001E4D5B" w:rsidRDefault="00927138">
      <w:pPr>
        <w:rPr>
          <w:rFonts w:ascii="Times New Roman" w:hAnsi="Times New Roman" w:cs="Times New Roman"/>
          <w:sz w:val="22"/>
          <w:szCs w:val="22"/>
        </w:rPr>
      </w:pPr>
    </w:p>
    <w:p w14:paraId="39EF9B21" w14:textId="77777777" w:rsidR="00A4453F" w:rsidRPr="001E4D5B" w:rsidRDefault="00A4453F">
      <w:pPr>
        <w:rPr>
          <w:rFonts w:ascii="Times New Roman" w:hAnsi="Times New Roman" w:cs="Times New Roman"/>
          <w:sz w:val="22"/>
          <w:szCs w:val="22"/>
        </w:rPr>
        <w:sectPr w:rsidR="00A4453F" w:rsidRPr="001E4D5B">
          <w:pgSz w:w="11906" w:h="16838"/>
          <w:pgMar w:top="1440" w:right="1800" w:bottom="1440" w:left="1800" w:header="851" w:footer="992" w:gutter="0"/>
          <w:cols w:space="425"/>
          <w:docGrid w:type="lines" w:linePitch="312"/>
        </w:sectPr>
      </w:pPr>
    </w:p>
    <w:p w14:paraId="4DB4814F" w14:textId="20802980" w:rsidR="00A4453F" w:rsidRPr="001E4D5B" w:rsidRDefault="00A4453F" w:rsidP="00A4453F">
      <w:pPr>
        <w:rPr>
          <w:rFonts w:ascii="Times New Roman" w:hAnsi="Times New Roman" w:cs="Times New Roman"/>
          <w:b/>
          <w:bCs/>
          <w:sz w:val="22"/>
          <w:szCs w:val="22"/>
        </w:rPr>
      </w:pPr>
      <w:r w:rsidRPr="001E4D5B">
        <w:rPr>
          <w:rFonts w:ascii="Times New Roman" w:hAnsi="Times New Roman" w:cs="Times New Roman"/>
          <w:b/>
          <w:bCs/>
          <w:sz w:val="22"/>
          <w:szCs w:val="22"/>
        </w:rPr>
        <w:lastRenderedPageBreak/>
        <w:t>Table S</w:t>
      </w:r>
      <w:r w:rsidR="00A76201" w:rsidRPr="001E4D5B">
        <w:rPr>
          <w:rFonts w:ascii="Times New Roman" w:hAnsi="Times New Roman" w:cs="Times New Roman"/>
          <w:b/>
          <w:bCs/>
          <w:sz w:val="22"/>
          <w:szCs w:val="22"/>
        </w:rPr>
        <w:t>3.</w:t>
      </w:r>
      <w:r w:rsidRPr="001E4D5B">
        <w:rPr>
          <w:rFonts w:ascii="Times New Roman" w:hAnsi="Times New Roman" w:cs="Times New Roman"/>
          <w:b/>
          <w:bCs/>
          <w:sz w:val="22"/>
          <w:szCs w:val="22"/>
        </w:rPr>
        <w:t xml:space="preserve"> Baseline characteristics of participants according to </w:t>
      </w:r>
      <w:proofErr w:type="spellStart"/>
      <w:r w:rsidRPr="001E4D5B">
        <w:rPr>
          <w:rFonts w:ascii="Times New Roman" w:hAnsi="Times New Roman" w:cs="Times New Roman"/>
          <w:b/>
          <w:bCs/>
          <w:sz w:val="22"/>
          <w:szCs w:val="22"/>
        </w:rPr>
        <w:t>ClivD</w:t>
      </w:r>
      <w:r w:rsidRPr="001E4D5B">
        <w:rPr>
          <w:rFonts w:ascii="Times New Roman" w:hAnsi="Times New Roman" w:cs="Times New Roman"/>
          <w:b/>
          <w:bCs/>
          <w:sz w:val="22"/>
          <w:szCs w:val="22"/>
          <w:vertAlign w:val="subscript"/>
        </w:rPr>
        <w:t>nonlab</w:t>
      </w:r>
      <w:proofErr w:type="spellEnd"/>
      <w:r w:rsidRPr="001E4D5B">
        <w:rPr>
          <w:rFonts w:ascii="Times New Roman" w:hAnsi="Times New Roman" w:cs="Times New Roman"/>
          <w:b/>
          <w:bCs/>
          <w:sz w:val="22"/>
          <w:szCs w:val="22"/>
          <w:vertAlign w:val="subscript"/>
        </w:rPr>
        <w:t xml:space="preserve"> </w:t>
      </w:r>
      <w:r w:rsidRPr="001E4D5B">
        <w:rPr>
          <w:rFonts w:ascii="Times New Roman" w:hAnsi="Times New Roman" w:cs="Times New Roman"/>
          <w:b/>
          <w:bCs/>
          <w:sz w:val="22"/>
          <w:szCs w:val="22"/>
        </w:rPr>
        <w:t xml:space="preserve">quartiles. </w:t>
      </w:r>
    </w:p>
    <w:p w14:paraId="2B3F1E2D" w14:textId="77777777" w:rsidR="00A4453F" w:rsidRPr="001E4D5B" w:rsidRDefault="00A4453F" w:rsidP="00A4453F">
      <w:pPr>
        <w:rPr>
          <w:rFonts w:ascii="Times New Roman" w:hAnsi="Times New Roman" w:cs="Times New Roman"/>
          <w:sz w:val="22"/>
          <w:szCs w:val="22"/>
        </w:rPr>
      </w:pPr>
    </w:p>
    <w:tbl>
      <w:tblPr>
        <w:tblW w:w="0" w:type="auto"/>
        <w:jc w:val="center"/>
        <w:tblCellMar>
          <w:left w:w="0" w:type="dxa"/>
          <w:right w:w="0" w:type="dxa"/>
        </w:tblCellMar>
        <w:tblLook w:val="0420" w:firstRow="1" w:lastRow="0" w:firstColumn="0" w:lastColumn="0" w:noHBand="0" w:noVBand="1"/>
      </w:tblPr>
      <w:tblGrid>
        <w:gridCol w:w="3206"/>
        <w:gridCol w:w="1957"/>
        <w:gridCol w:w="1957"/>
        <w:gridCol w:w="1957"/>
        <w:gridCol w:w="1957"/>
        <w:gridCol w:w="1957"/>
        <w:gridCol w:w="967"/>
      </w:tblGrid>
      <w:tr w:rsidR="00A4453F" w:rsidRPr="001E4D5B" w14:paraId="4465B8B3" w14:textId="77777777" w:rsidTr="00844AC2">
        <w:trPr>
          <w:tblHeader/>
          <w:jc w:val="center"/>
        </w:trPr>
        <w:tc>
          <w:tcPr>
            <w:tcW w:w="0" w:type="auto"/>
            <w:tcBorders>
              <w:top w:val="single" w:sz="8" w:space="0" w:color="000000"/>
              <w:left w:val="none" w:sz="0" w:space="0" w:color="000000"/>
              <w:bottom w:val="single" w:sz="8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C7358DE" w14:textId="77777777" w:rsidR="00A4453F" w:rsidRPr="001E4D5B" w:rsidRDefault="00A4453F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40" w:after="40"/>
              <w:ind w:left="100" w:right="100"/>
              <w:rPr>
                <w:rFonts w:ascii="Times New Roman" w:hAnsi="Times New Roman" w:cs="Times New Roman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b/>
                <w:color w:val="000000"/>
                <w:sz w:val="22"/>
                <w:szCs w:val="22"/>
              </w:rPr>
              <w:t>Characteristic</w:t>
            </w:r>
          </w:p>
        </w:tc>
        <w:tc>
          <w:tcPr>
            <w:tcW w:w="0" w:type="auto"/>
            <w:tcBorders>
              <w:top w:val="single" w:sz="8" w:space="0" w:color="000000"/>
              <w:left w:val="none" w:sz="0" w:space="0" w:color="000000"/>
              <w:bottom w:val="single" w:sz="8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024EEEE" w14:textId="77777777" w:rsidR="00A4453F" w:rsidRPr="001E4D5B" w:rsidRDefault="00A4453F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40" w:after="40"/>
              <w:ind w:left="100" w:right="100"/>
              <w:jc w:val="center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b/>
                <w:color w:val="000000"/>
                <w:sz w:val="22"/>
                <w:szCs w:val="22"/>
              </w:rPr>
              <w:t>Overall</w:t>
            </w:r>
          </w:p>
          <w:p w14:paraId="73EECF5D" w14:textId="77777777" w:rsidR="00A4453F" w:rsidRPr="001E4D5B" w:rsidRDefault="00A4453F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40" w:after="40"/>
              <w:ind w:left="100" w:right="100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N = 84469</w:t>
            </w: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  <w:vertAlign w:val="superscript"/>
              </w:rPr>
              <w:t>1</w:t>
            </w:r>
          </w:p>
        </w:tc>
        <w:tc>
          <w:tcPr>
            <w:tcW w:w="0" w:type="auto"/>
            <w:tcBorders>
              <w:top w:val="single" w:sz="8" w:space="0" w:color="000000"/>
              <w:left w:val="none" w:sz="0" w:space="0" w:color="000000"/>
              <w:bottom w:val="single" w:sz="8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B9617C0" w14:textId="77777777" w:rsidR="00A4453F" w:rsidRPr="001E4D5B" w:rsidRDefault="00A4453F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40" w:after="40"/>
              <w:ind w:left="100" w:right="100"/>
              <w:jc w:val="center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b/>
                <w:color w:val="000000"/>
                <w:sz w:val="22"/>
                <w:szCs w:val="22"/>
              </w:rPr>
              <w:t>Q1</w:t>
            </w:r>
          </w:p>
          <w:p w14:paraId="3819E90E" w14:textId="77777777" w:rsidR="00A4453F" w:rsidRPr="001E4D5B" w:rsidRDefault="00A4453F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40" w:after="40"/>
              <w:ind w:left="100" w:right="100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N = 21118</w:t>
            </w: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  <w:vertAlign w:val="superscript"/>
              </w:rPr>
              <w:t>1</w:t>
            </w:r>
          </w:p>
        </w:tc>
        <w:tc>
          <w:tcPr>
            <w:tcW w:w="0" w:type="auto"/>
            <w:tcBorders>
              <w:top w:val="single" w:sz="8" w:space="0" w:color="000000"/>
              <w:left w:val="none" w:sz="0" w:space="0" w:color="000000"/>
              <w:bottom w:val="single" w:sz="8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50EA2CA" w14:textId="77777777" w:rsidR="00A4453F" w:rsidRPr="001E4D5B" w:rsidRDefault="00A4453F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40" w:after="40"/>
              <w:ind w:left="100" w:right="100"/>
              <w:jc w:val="center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b/>
                <w:color w:val="000000"/>
                <w:sz w:val="22"/>
                <w:szCs w:val="22"/>
              </w:rPr>
              <w:t>Q2</w:t>
            </w:r>
          </w:p>
          <w:p w14:paraId="2D87FE05" w14:textId="77777777" w:rsidR="00A4453F" w:rsidRPr="001E4D5B" w:rsidRDefault="00A4453F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40" w:after="40"/>
              <w:ind w:left="100" w:right="100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N = 21117</w:t>
            </w: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  <w:vertAlign w:val="superscript"/>
              </w:rPr>
              <w:t>1</w:t>
            </w:r>
          </w:p>
        </w:tc>
        <w:tc>
          <w:tcPr>
            <w:tcW w:w="0" w:type="auto"/>
            <w:tcBorders>
              <w:top w:val="single" w:sz="8" w:space="0" w:color="000000"/>
              <w:left w:val="none" w:sz="0" w:space="0" w:color="000000"/>
              <w:bottom w:val="single" w:sz="8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528C91A" w14:textId="77777777" w:rsidR="00A4453F" w:rsidRPr="001E4D5B" w:rsidRDefault="00A4453F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40" w:after="40"/>
              <w:ind w:left="100" w:right="100"/>
              <w:jc w:val="center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b/>
                <w:color w:val="000000"/>
                <w:sz w:val="22"/>
                <w:szCs w:val="22"/>
              </w:rPr>
              <w:t>Q3</w:t>
            </w:r>
          </w:p>
          <w:p w14:paraId="18B7C8A2" w14:textId="77777777" w:rsidR="00A4453F" w:rsidRPr="001E4D5B" w:rsidRDefault="00A4453F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40" w:after="40"/>
              <w:ind w:left="100" w:right="100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N = 21117</w:t>
            </w: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  <w:vertAlign w:val="superscript"/>
              </w:rPr>
              <w:t>1</w:t>
            </w:r>
          </w:p>
        </w:tc>
        <w:tc>
          <w:tcPr>
            <w:tcW w:w="0" w:type="auto"/>
            <w:tcBorders>
              <w:top w:val="single" w:sz="8" w:space="0" w:color="000000"/>
              <w:left w:val="none" w:sz="0" w:space="0" w:color="000000"/>
              <w:bottom w:val="single" w:sz="8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D98AEB0" w14:textId="77777777" w:rsidR="00A4453F" w:rsidRPr="001E4D5B" w:rsidRDefault="00A4453F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40" w:after="40"/>
              <w:ind w:left="100" w:right="100"/>
              <w:jc w:val="center"/>
              <w:rPr>
                <w:rFonts w:ascii="Times New Roman" w:hAnsi="Times New Roman" w:cs="Times New Roman"/>
                <w:b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b/>
                <w:color w:val="000000"/>
                <w:sz w:val="22"/>
                <w:szCs w:val="22"/>
              </w:rPr>
              <w:t>Q4</w:t>
            </w:r>
          </w:p>
          <w:p w14:paraId="45728CD9" w14:textId="77777777" w:rsidR="00A4453F" w:rsidRPr="001E4D5B" w:rsidRDefault="00A4453F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40" w:after="40"/>
              <w:ind w:left="100" w:right="100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N = 21117</w:t>
            </w: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  <w:vertAlign w:val="superscript"/>
              </w:rPr>
              <w:t>1</w:t>
            </w:r>
          </w:p>
        </w:tc>
        <w:tc>
          <w:tcPr>
            <w:tcW w:w="0" w:type="auto"/>
            <w:tcBorders>
              <w:top w:val="single" w:sz="8" w:space="0" w:color="000000"/>
              <w:left w:val="none" w:sz="0" w:space="0" w:color="000000"/>
              <w:bottom w:val="single" w:sz="8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69244C9" w14:textId="77777777" w:rsidR="00A4453F" w:rsidRPr="001E4D5B" w:rsidRDefault="00A4453F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40" w:after="40"/>
              <w:ind w:left="100" w:right="100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b/>
                <w:color w:val="000000"/>
                <w:sz w:val="22"/>
                <w:szCs w:val="22"/>
              </w:rPr>
              <w:t>p-value</w:t>
            </w: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  <w:vertAlign w:val="superscript"/>
              </w:rPr>
              <w:t>2</w:t>
            </w:r>
          </w:p>
        </w:tc>
      </w:tr>
      <w:tr w:rsidR="00A4453F" w:rsidRPr="001E4D5B" w14:paraId="1235EDC9" w14:textId="77777777" w:rsidTr="00844AC2">
        <w:trPr>
          <w:jc w:val="center"/>
        </w:trPr>
        <w:tc>
          <w:tcPr>
            <w:tcW w:w="0" w:type="auto"/>
            <w:tcBorders>
              <w:top w:val="single" w:sz="8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0D6B712A" w14:textId="77777777" w:rsidR="00A4453F" w:rsidRPr="001E4D5B" w:rsidRDefault="00A4453F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hAnsi="Times New Roman" w:cs="Times New Roman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b/>
                <w:color w:val="000000"/>
                <w:sz w:val="22"/>
                <w:szCs w:val="22"/>
              </w:rPr>
              <w:t>Age (years)</w:t>
            </w:r>
          </w:p>
        </w:tc>
        <w:tc>
          <w:tcPr>
            <w:tcW w:w="0" w:type="auto"/>
            <w:tcBorders>
              <w:top w:val="single" w:sz="8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6DE10C55" w14:textId="77777777" w:rsidR="00A4453F" w:rsidRPr="001E4D5B" w:rsidRDefault="00A4453F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56.20 ± 8.03</w:t>
            </w:r>
          </w:p>
        </w:tc>
        <w:tc>
          <w:tcPr>
            <w:tcW w:w="0" w:type="auto"/>
            <w:tcBorders>
              <w:top w:val="single" w:sz="8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6DA2FBEF" w14:textId="77777777" w:rsidR="00A4453F" w:rsidRPr="001E4D5B" w:rsidRDefault="00A4453F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50.29 ± 7.24</w:t>
            </w:r>
          </w:p>
        </w:tc>
        <w:tc>
          <w:tcPr>
            <w:tcW w:w="0" w:type="auto"/>
            <w:tcBorders>
              <w:top w:val="single" w:sz="8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20A7DEC3" w14:textId="77777777" w:rsidR="00A4453F" w:rsidRPr="001E4D5B" w:rsidRDefault="00A4453F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56.01 ± 7.45</w:t>
            </w:r>
          </w:p>
        </w:tc>
        <w:tc>
          <w:tcPr>
            <w:tcW w:w="0" w:type="auto"/>
            <w:tcBorders>
              <w:top w:val="single" w:sz="8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631997B5" w14:textId="77777777" w:rsidR="00A4453F" w:rsidRPr="001E4D5B" w:rsidRDefault="00A4453F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58.44 ± 7.13</w:t>
            </w:r>
          </w:p>
        </w:tc>
        <w:tc>
          <w:tcPr>
            <w:tcW w:w="0" w:type="auto"/>
            <w:tcBorders>
              <w:top w:val="single" w:sz="8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67DDF5C9" w14:textId="77777777" w:rsidR="00A4453F" w:rsidRPr="001E4D5B" w:rsidRDefault="00A4453F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60.05 ± 6.66</w:t>
            </w:r>
          </w:p>
        </w:tc>
        <w:tc>
          <w:tcPr>
            <w:tcW w:w="0" w:type="auto"/>
            <w:tcBorders>
              <w:top w:val="single" w:sz="8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492B0399" w14:textId="77777777" w:rsidR="00A4453F" w:rsidRPr="001E4D5B" w:rsidRDefault="00A4453F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&lt;0.001</w:t>
            </w:r>
          </w:p>
        </w:tc>
      </w:tr>
      <w:tr w:rsidR="00A4453F" w:rsidRPr="001E4D5B" w14:paraId="3F86CAE7" w14:textId="77777777" w:rsidTr="00844AC2">
        <w:trPr>
          <w:jc w:val="center"/>
        </w:trPr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39EFEC65" w14:textId="10DF1EE0" w:rsidR="00A4453F" w:rsidRPr="001E4D5B" w:rsidRDefault="001E4D5B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hAnsi="Times New Roman" w:cs="Times New Roman"/>
                <w:sz w:val="22"/>
                <w:szCs w:val="22"/>
              </w:rPr>
            </w:pPr>
            <w:r>
              <w:rPr>
                <w:rFonts w:ascii="Times New Roman" w:eastAsia="DejaVu Sans" w:hAnsi="Times New Roman" w:cs="Times New Roman"/>
                <w:b/>
                <w:color w:val="000000"/>
                <w:sz w:val="22"/>
                <w:szCs w:val="22"/>
              </w:rPr>
              <w:t>Ethnic</w:t>
            </w:r>
            <w:r>
              <w:rPr>
                <w:rFonts w:ascii="Times New Roman" w:eastAsia="宋体" w:hAnsi="Times New Roman" w:cs="Times New Roman" w:hint="eastAsia"/>
                <w:b/>
                <w:color w:val="000000"/>
                <w:sz w:val="22"/>
                <w:szCs w:val="22"/>
              </w:rPr>
              <w:t>ity</w:t>
            </w:r>
            <w:r w:rsidR="00A4453F" w:rsidRPr="001E4D5B">
              <w:rPr>
                <w:rFonts w:ascii="Times New Roman" w:eastAsia="宋体" w:hAnsi="Times New Roman" w:cs="Times New Roman"/>
                <w:b/>
                <w:color w:val="000000"/>
                <w:sz w:val="22"/>
                <w:szCs w:val="22"/>
              </w:rPr>
              <w:t xml:space="preserve">, </w:t>
            </w:r>
            <w:r w:rsidR="00A4453F" w:rsidRPr="001E4D5B">
              <w:rPr>
                <w:rFonts w:ascii="Times New Roman" w:eastAsia="Arial" w:hAnsi="Times New Roman" w:cs="Times New Roman"/>
                <w:b/>
                <w:color w:val="000000"/>
                <w:sz w:val="22"/>
                <w:szCs w:val="22"/>
              </w:rPr>
              <w:t>%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444CB742" w14:textId="77777777" w:rsidR="00A4453F" w:rsidRPr="001E4D5B" w:rsidRDefault="00A4453F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4E1F2D47" w14:textId="77777777" w:rsidR="00A4453F" w:rsidRPr="001E4D5B" w:rsidRDefault="00A4453F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1D18CF84" w14:textId="77777777" w:rsidR="00A4453F" w:rsidRPr="001E4D5B" w:rsidRDefault="00A4453F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5BDDC2CF" w14:textId="77777777" w:rsidR="00A4453F" w:rsidRPr="001E4D5B" w:rsidRDefault="00A4453F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65876074" w14:textId="77777777" w:rsidR="00A4453F" w:rsidRPr="001E4D5B" w:rsidRDefault="00A4453F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158C3981" w14:textId="77777777" w:rsidR="00A4453F" w:rsidRPr="001E4D5B" w:rsidRDefault="00A4453F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&lt;0.001</w:t>
            </w:r>
          </w:p>
        </w:tc>
      </w:tr>
      <w:tr w:rsidR="00A4453F" w:rsidRPr="001E4D5B" w14:paraId="2776B98C" w14:textId="77777777" w:rsidTr="00844AC2">
        <w:trPr>
          <w:jc w:val="center"/>
        </w:trPr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3122CCDF" w14:textId="77777777" w:rsidR="00A4453F" w:rsidRPr="001E4D5B" w:rsidRDefault="00A4453F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300" w:right="100"/>
              <w:rPr>
                <w:rFonts w:ascii="Times New Roman" w:hAnsi="Times New Roman" w:cs="Times New Roman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Other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1F1A4F65" w14:textId="77777777" w:rsidR="00A4453F" w:rsidRPr="001E4D5B" w:rsidRDefault="00A4453F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3,405.00 (4.03%)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4F649B00" w14:textId="77777777" w:rsidR="00A4453F" w:rsidRPr="001E4D5B" w:rsidRDefault="00A4453F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1,272.00 (6.02%)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619B2983" w14:textId="77777777" w:rsidR="00A4453F" w:rsidRPr="001E4D5B" w:rsidRDefault="00A4453F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858.00 (4.06%)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1894709E" w14:textId="77777777" w:rsidR="00A4453F" w:rsidRPr="001E4D5B" w:rsidRDefault="00A4453F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683.00 (3.23%)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11B111B4" w14:textId="77777777" w:rsidR="00A4453F" w:rsidRPr="001E4D5B" w:rsidRDefault="00A4453F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592.00 (2.80%)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5100D1A0" w14:textId="77777777" w:rsidR="00A4453F" w:rsidRPr="001E4D5B" w:rsidRDefault="00A4453F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</w:tr>
      <w:tr w:rsidR="00A4453F" w:rsidRPr="001E4D5B" w14:paraId="05826999" w14:textId="77777777" w:rsidTr="00844AC2">
        <w:trPr>
          <w:jc w:val="center"/>
        </w:trPr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10B90235" w14:textId="77777777" w:rsidR="00A4453F" w:rsidRPr="001E4D5B" w:rsidRDefault="00A4453F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300" w:right="100"/>
              <w:rPr>
                <w:rFonts w:ascii="Times New Roman" w:hAnsi="Times New Roman" w:cs="Times New Roman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White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249676A2" w14:textId="77777777" w:rsidR="00A4453F" w:rsidRPr="001E4D5B" w:rsidRDefault="00A4453F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81,064.00 (95.97%)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3B51F45A" w14:textId="77777777" w:rsidR="00A4453F" w:rsidRPr="001E4D5B" w:rsidRDefault="00A4453F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19,846.00 (93.98%)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5217EFD2" w14:textId="77777777" w:rsidR="00A4453F" w:rsidRPr="001E4D5B" w:rsidRDefault="00A4453F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20,259.00 (95.94%)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7B581DEF" w14:textId="77777777" w:rsidR="00A4453F" w:rsidRPr="001E4D5B" w:rsidRDefault="00A4453F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20,434.00 (96.77%)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7E814112" w14:textId="77777777" w:rsidR="00A4453F" w:rsidRPr="001E4D5B" w:rsidRDefault="00A4453F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20,525.00 (97.20%)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3FAA5B6E" w14:textId="77777777" w:rsidR="00A4453F" w:rsidRPr="001E4D5B" w:rsidRDefault="00A4453F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</w:tr>
      <w:tr w:rsidR="00A4453F" w:rsidRPr="001E4D5B" w14:paraId="16444136" w14:textId="77777777" w:rsidTr="00844AC2">
        <w:trPr>
          <w:jc w:val="center"/>
        </w:trPr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7719D5DD" w14:textId="77777777" w:rsidR="00A4453F" w:rsidRPr="001E4D5B" w:rsidRDefault="00A4453F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hAnsi="Times New Roman" w:cs="Times New Roman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b/>
                <w:color w:val="000000"/>
                <w:sz w:val="22"/>
                <w:szCs w:val="22"/>
              </w:rPr>
              <w:t>Townsend Deprivation Index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352E83D6" w14:textId="77777777" w:rsidR="00A4453F" w:rsidRPr="001E4D5B" w:rsidRDefault="00A4453F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-1.50 ± 2.73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548468A8" w14:textId="77777777" w:rsidR="00A4453F" w:rsidRPr="001E4D5B" w:rsidRDefault="00A4453F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-1.53 ± 2.69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76AFCC8B" w14:textId="77777777" w:rsidR="00A4453F" w:rsidRPr="001E4D5B" w:rsidRDefault="00A4453F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-1.61 ± 2.67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5146F6B1" w14:textId="77777777" w:rsidR="00A4453F" w:rsidRPr="001E4D5B" w:rsidRDefault="00A4453F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-1.57 ± 2.70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2A72CA6E" w14:textId="77777777" w:rsidR="00A4453F" w:rsidRPr="001E4D5B" w:rsidRDefault="00A4453F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-1.28 ± 2.86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10CCA78B" w14:textId="77777777" w:rsidR="00A4453F" w:rsidRPr="001E4D5B" w:rsidRDefault="00A4453F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&lt;0.001</w:t>
            </w:r>
          </w:p>
        </w:tc>
      </w:tr>
      <w:tr w:rsidR="00A4453F" w:rsidRPr="001E4D5B" w14:paraId="6E74789C" w14:textId="77777777" w:rsidTr="00844AC2">
        <w:trPr>
          <w:jc w:val="center"/>
        </w:trPr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5386738E" w14:textId="77777777" w:rsidR="00A4453F" w:rsidRPr="001E4D5B" w:rsidRDefault="00A4453F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hAnsi="Times New Roman" w:cs="Times New Roman"/>
                <w:sz w:val="22"/>
                <w:szCs w:val="22"/>
              </w:rPr>
            </w:pPr>
            <w:r w:rsidRPr="001E4D5B">
              <w:rPr>
                <w:rFonts w:ascii="Times New Roman" w:eastAsia="宋体" w:hAnsi="Times New Roman" w:cs="Times New Roman"/>
                <w:b/>
                <w:color w:val="000000"/>
                <w:sz w:val="22"/>
                <w:szCs w:val="22"/>
              </w:rPr>
              <w:t>E</w:t>
            </w:r>
            <w:r w:rsidRPr="001E4D5B">
              <w:rPr>
                <w:rFonts w:ascii="Times New Roman" w:eastAsia="DejaVu Sans" w:hAnsi="Times New Roman" w:cs="Times New Roman"/>
                <w:b/>
                <w:color w:val="000000"/>
                <w:sz w:val="22"/>
                <w:szCs w:val="22"/>
              </w:rPr>
              <w:t>ducation</w:t>
            </w:r>
            <w:r w:rsidRPr="001E4D5B">
              <w:rPr>
                <w:rFonts w:ascii="Times New Roman" w:eastAsia="宋体" w:hAnsi="Times New Roman" w:cs="Times New Roman"/>
                <w:b/>
                <w:color w:val="000000"/>
                <w:sz w:val="22"/>
                <w:szCs w:val="22"/>
              </w:rPr>
              <w:t xml:space="preserve">, </w:t>
            </w:r>
            <w:r w:rsidRPr="001E4D5B">
              <w:rPr>
                <w:rFonts w:ascii="Times New Roman" w:eastAsia="Arial" w:hAnsi="Times New Roman" w:cs="Times New Roman"/>
                <w:b/>
                <w:color w:val="000000"/>
                <w:sz w:val="22"/>
                <w:szCs w:val="22"/>
              </w:rPr>
              <w:t>%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680BFE9A" w14:textId="77777777" w:rsidR="00A4453F" w:rsidRPr="001E4D5B" w:rsidRDefault="00A4453F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2F3348FE" w14:textId="77777777" w:rsidR="00A4453F" w:rsidRPr="001E4D5B" w:rsidRDefault="00A4453F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5D83F317" w14:textId="77777777" w:rsidR="00A4453F" w:rsidRPr="001E4D5B" w:rsidRDefault="00A4453F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2A11A9C0" w14:textId="77777777" w:rsidR="00A4453F" w:rsidRPr="001E4D5B" w:rsidRDefault="00A4453F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02A9EFEA" w14:textId="77777777" w:rsidR="00A4453F" w:rsidRPr="001E4D5B" w:rsidRDefault="00A4453F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4C658A39" w14:textId="77777777" w:rsidR="00A4453F" w:rsidRPr="001E4D5B" w:rsidRDefault="00A4453F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&lt;0.001</w:t>
            </w:r>
          </w:p>
        </w:tc>
      </w:tr>
      <w:tr w:rsidR="00A4453F" w:rsidRPr="001E4D5B" w14:paraId="3CE7AB9F" w14:textId="77777777" w:rsidTr="00844AC2">
        <w:trPr>
          <w:jc w:val="center"/>
        </w:trPr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0543E998" w14:textId="77777777" w:rsidR="00A4453F" w:rsidRPr="001E4D5B" w:rsidRDefault="00A4453F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300" w:right="100"/>
              <w:rPr>
                <w:rFonts w:ascii="Times New Roman" w:hAnsi="Times New Roman" w:cs="Times New Roman"/>
                <w:sz w:val="22"/>
                <w:szCs w:val="22"/>
              </w:rPr>
            </w:pPr>
            <w:r w:rsidRPr="001E4D5B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C</w:t>
            </w: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ollege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19651582" w14:textId="77777777" w:rsidR="00A4453F" w:rsidRPr="001E4D5B" w:rsidRDefault="00A4453F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32,472.00 (38.44%)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55F6D2EC" w14:textId="77777777" w:rsidR="00A4453F" w:rsidRPr="001E4D5B" w:rsidRDefault="00A4453F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9,350.00 (44.28%)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79069880" w14:textId="77777777" w:rsidR="00A4453F" w:rsidRPr="001E4D5B" w:rsidRDefault="00A4453F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8,308.00 (39.34%)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0D154E81" w14:textId="77777777" w:rsidR="00A4453F" w:rsidRPr="001E4D5B" w:rsidRDefault="00A4453F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7,731.00 (36.61%)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057162D7" w14:textId="77777777" w:rsidR="00A4453F" w:rsidRPr="001E4D5B" w:rsidRDefault="00A4453F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7,083.00 (33.54%)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69E97984" w14:textId="77777777" w:rsidR="00A4453F" w:rsidRPr="001E4D5B" w:rsidRDefault="00A4453F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</w:tr>
      <w:tr w:rsidR="00A4453F" w:rsidRPr="001E4D5B" w14:paraId="1B1DF9D8" w14:textId="77777777" w:rsidTr="00844AC2">
        <w:trPr>
          <w:jc w:val="center"/>
        </w:trPr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1EAFD778" w14:textId="77777777" w:rsidR="00A4453F" w:rsidRPr="001E4D5B" w:rsidRDefault="00A4453F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300" w:right="100"/>
              <w:rPr>
                <w:rFonts w:ascii="Times New Roman" w:hAnsi="Times New Roman" w:cs="Times New Roman"/>
                <w:sz w:val="22"/>
                <w:szCs w:val="22"/>
              </w:rPr>
            </w:pPr>
            <w:r w:rsidRPr="001E4D5B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O</w:t>
            </w: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ther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5AE9CEDD" w14:textId="77777777" w:rsidR="00A4453F" w:rsidRPr="001E4D5B" w:rsidRDefault="00A4453F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51,997.00 (61.56%)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56B1DDEF" w14:textId="77777777" w:rsidR="00A4453F" w:rsidRPr="001E4D5B" w:rsidRDefault="00A4453F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11,768.00 (55.72%)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009BF803" w14:textId="77777777" w:rsidR="00A4453F" w:rsidRPr="001E4D5B" w:rsidRDefault="00A4453F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12,809.00 (60.66%)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7A864AED" w14:textId="77777777" w:rsidR="00A4453F" w:rsidRPr="001E4D5B" w:rsidRDefault="00A4453F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13,386.00 (63.39%)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0CF55D03" w14:textId="77777777" w:rsidR="00A4453F" w:rsidRPr="001E4D5B" w:rsidRDefault="00A4453F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14,034.00 (66.46%)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3BFE054C" w14:textId="77777777" w:rsidR="00A4453F" w:rsidRPr="001E4D5B" w:rsidRDefault="00A4453F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</w:tr>
      <w:tr w:rsidR="00A4453F" w:rsidRPr="001E4D5B" w14:paraId="1F530859" w14:textId="77777777" w:rsidTr="00844AC2">
        <w:trPr>
          <w:jc w:val="center"/>
        </w:trPr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6806A703" w14:textId="77777777" w:rsidR="00A4453F" w:rsidRPr="001E4D5B" w:rsidRDefault="00A4453F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hAnsi="Times New Roman" w:cs="Times New Roman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b/>
                <w:color w:val="000000"/>
                <w:sz w:val="22"/>
                <w:szCs w:val="22"/>
              </w:rPr>
              <w:t>Vegetable servings/d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62420C3C" w14:textId="77777777" w:rsidR="00A4453F" w:rsidRPr="001E4D5B" w:rsidRDefault="00A4453F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4.97 ± 3.20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1ADC3417" w14:textId="77777777" w:rsidR="00A4453F" w:rsidRPr="001E4D5B" w:rsidRDefault="00A4453F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4.79 ± 3.10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0CC7051D" w14:textId="77777777" w:rsidR="00A4453F" w:rsidRPr="001E4D5B" w:rsidRDefault="00A4453F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5.01 ± 3.22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4A1BEA33" w14:textId="77777777" w:rsidR="00A4453F" w:rsidRPr="001E4D5B" w:rsidRDefault="00A4453F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5.04 ± 3.14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2BF47700" w14:textId="77777777" w:rsidR="00A4453F" w:rsidRPr="001E4D5B" w:rsidRDefault="00A4453F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5.04 ± 3.35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5C8617FC" w14:textId="77777777" w:rsidR="00A4453F" w:rsidRPr="001E4D5B" w:rsidRDefault="00A4453F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&lt;0.001</w:t>
            </w:r>
          </w:p>
        </w:tc>
      </w:tr>
      <w:tr w:rsidR="00A4453F" w:rsidRPr="001E4D5B" w14:paraId="3F887571" w14:textId="77777777" w:rsidTr="00844AC2">
        <w:trPr>
          <w:jc w:val="center"/>
        </w:trPr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4F740417" w14:textId="77777777" w:rsidR="00A4453F" w:rsidRPr="001E4D5B" w:rsidRDefault="00A4453F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hAnsi="Times New Roman" w:cs="Times New Roman"/>
                <w:sz w:val="22"/>
                <w:szCs w:val="22"/>
              </w:rPr>
            </w:pPr>
            <w:r w:rsidRPr="001E4D5B">
              <w:rPr>
                <w:rFonts w:ascii="Times New Roman" w:eastAsia="宋体" w:hAnsi="Times New Roman" w:cs="Times New Roman"/>
                <w:b/>
                <w:color w:val="000000"/>
                <w:sz w:val="22"/>
                <w:szCs w:val="22"/>
              </w:rPr>
              <w:t>Fruit</w:t>
            </w:r>
            <w:r w:rsidRPr="001E4D5B">
              <w:rPr>
                <w:rFonts w:ascii="Times New Roman" w:eastAsia="DejaVu Sans" w:hAnsi="Times New Roman" w:cs="Times New Roman"/>
                <w:b/>
                <w:color w:val="000000"/>
                <w:sz w:val="22"/>
                <w:szCs w:val="22"/>
              </w:rPr>
              <w:t xml:space="preserve"> servings/d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30CDC451" w14:textId="77777777" w:rsidR="00A4453F" w:rsidRPr="001E4D5B" w:rsidRDefault="00A4453F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2.94 ± 2.42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60F128B9" w14:textId="77777777" w:rsidR="00A4453F" w:rsidRPr="001E4D5B" w:rsidRDefault="00A4453F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3.01 ± 2.44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1EB41E1F" w14:textId="77777777" w:rsidR="00A4453F" w:rsidRPr="001E4D5B" w:rsidRDefault="00A4453F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3.12 ± 2.45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7EF447BA" w14:textId="77777777" w:rsidR="00A4453F" w:rsidRPr="001E4D5B" w:rsidRDefault="00A4453F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3.01 ± 2.42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7C709ACF" w14:textId="77777777" w:rsidR="00A4453F" w:rsidRPr="001E4D5B" w:rsidRDefault="00A4453F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2.62 ± 2.32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06EFFB4D" w14:textId="77777777" w:rsidR="00A4453F" w:rsidRPr="001E4D5B" w:rsidRDefault="00A4453F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&lt;0.001</w:t>
            </w:r>
          </w:p>
        </w:tc>
      </w:tr>
      <w:tr w:rsidR="00A4453F" w:rsidRPr="001E4D5B" w14:paraId="5344FB65" w14:textId="77777777" w:rsidTr="00844AC2">
        <w:trPr>
          <w:jc w:val="center"/>
        </w:trPr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710E39ED" w14:textId="77777777" w:rsidR="00A4453F" w:rsidRPr="001E4D5B" w:rsidRDefault="00A4453F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hAnsi="Times New Roman" w:cs="Times New Roman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b/>
                <w:color w:val="000000"/>
                <w:sz w:val="22"/>
                <w:szCs w:val="22"/>
              </w:rPr>
              <w:t>Sedentary duration/d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49D13D0C" w14:textId="77777777" w:rsidR="00A4453F" w:rsidRPr="001E4D5B" w:rsidRDefault="00A4453F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4.83 ± 2.37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7B1FCA40" w14:textId="77777777" w:rsidR="00A4453F" w:rsidRPr="001E4D5B" w:rsidRDefault="00A4453F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4.42 ± 2.30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0D9EF1BD" w14:textId="77777777" w:rsidR="00A4453F" w:rsidRPr="001E4D5B" w:rsidRDefault="00A4453F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4.71 ± 2.29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25AC9623" w14:textId="77777777" w:rsidR="00A4453F" w:rsidRPr="001E4D5B" w:rsidRDefault="00A4453F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4.93 ± 2.30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69087236" w14:textId="77777777" w:rsidR="00A4453F" w:rsidRPr="001E4D5B" w:rsidRDefault="00A4453F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5.25 ± 2.49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041275FC" w14:textId="77777777" w:rsidR="00A4453F" w:rsidRPr="001E4D5B" w:rsidRDefault="00A4453F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&lt;0.001</w:t>
            </w:r>
          </w:p>
        </w:tc>
      </w:tr>
      <w:tr w:rsidR="00A4453F" w:rsidRPr="001E4D5B" w14:paraId="3A1FF4D8" w14:textId="77777777" w:rsidTr="00844AC2">
        <w:trPr>
          <w:jc w:val="center"/>
        </w:trPr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186D2A09" w14:textId="77777777" w:rsidR="00A4453F" w:rsidRPr="001E4D5B" w:rsidRDefault="00A4453F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hAnsi="Times New Roman" w:cs="Times New Roman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b/>
                <w:color w:val="000000"/>
                <w:sz w:val="22"/>
                <w:szCs w:val="22"/>
              </w:rPr>
              <w:lastRenderedPageBreak/>
              <w:t>Body mass index,</w:t>
            </w:r>
            <w:r w:rsidRPr="001E4D5B">
              <w:rPr>
                <w:rFonts w:ascii="Times New Roman" w:hAnsi="Times New Roman" w:cs="Times New Roman"/>
                <w:sz w:val="22"/>
                <w:szCs w:val="22"/>
              </w:rPr>
              <w:t xml:space="preserve"> </w:t>
            </w:r>
            <w:r w:rsidRPr="001E4D5B">
              <w:rPr>
                <w:rFonts w:ascii="Times New Roman" w:eastAsia="DejaVu Sans" w:hAnsi="Times New Roman" w:cs="Times New Roman"/>
                <w:b/>
                <w:color w:val="000000"/>
                <w:sz w:val="22"/>
                <w:szCs w:val="22"/>
              </w:rPr>
              <w:t>kg/m²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2EF254AA" w14:textId="77777777" w:rsidR="00A4453F" w:rsidRPr="001E4D5B" w:rsidRDefault="00A4453F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26.90 ± 4.31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21A6DCD8" w14:textId="77777777" w:rsidR="00A4453F" w:rsidRPr="001E4D5B" w:rsidRDefault="00A4453F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25.38 ± 3.97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19731134" w14:textId="77777777" w:rsidR="00A4453F" w:rsidRPr="001E4D5B" w:rsidRDefault="00A4453F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26.49 ± 4.16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6E67BD59" w14:textId="77777777" w:rsidR="00A4453F" w:rsidRPr="001E4D5B" w:rsidRDefault="00A4453F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27.36 ± 4.21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1CD7E7C9" w14:textId="77777777" w:rsidR="00A4453F" w:rsidRPr="001E4D5B" w:rsidRDefault="00A4453F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28.36 ± 4.32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21E3C597" w14:textId="77777777" w:rsidR="00A4453F" w:rsidRPr="001E4D5B" w:rsidRDefault="00A4453F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&lt;0.001</w:t>
            </w:r>
          </w:p>
        </w:tc>
      </w:tr>
      <w:tr w:rsidR="00A4453F" w:rsidRPr="001E4D5B" w14:paraId="24E55E67" w14:textId="77777777" w:rsidTr="00844AC2">
        <w:trPr>
          <w:jc w:val="center"/>
        </w:trPr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7700C4C7" w14:textId="77777777" w:rsidR="00A4453F" w:rsidRPr="001E4D5B" w:rsidRDefault="00A4453F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hAnsi="Times New Roman" w:cs="Times New Roman"/>
                <w:sz w:val="22"/>
                <w:szCs w:val="22"/>
              </w:rPr>
            </w:pPr>
            <w:r w:rsidRPr="001E4D5B">
              <w:rPr>
                <w:rFonts w:ascii="Times New Roman" w:eastAsia="宋体" w:hAnsi="Times New Roman" w:cs="Times New Roman"/>
                <w:b/>
                <w:color w:val="000000"/>
                <w:sz w:val="22"/>
                <w:szCs w:val="22"/>
              </w:rPr>
              <w:t>C</w:t>
            </w:r>
            <w:r w:rsidRPr="001E4D5B">
              <w:rPr>
                <w:rFonts w:ascii="Times New Roman" w:eastAsia="DejaVu Sans" w:hAnsi="Times New Roman" w:cs="Times New Roman"/>
                <w:b/>
                <w:color w:val="000000"/>
                <w:sz w:val="22"/>
                <w:szCs w:val="22"/>
              </w:rPr>
              <w:t>holesterol</w:t>
            </w:r>
            <w:r w:rsidRPr="001E4D5B">
              <w:rPr>
                <w:rFonts w:ascii="Times New Roman" w:eastAsia="宋体" w:hAnsi="Times New Roman" w:cs="Times New Roman"/>
                <w:b/>
                <w:color w:val="000000"/>
                <w:sz w:val="22"/>
                <w:szCs w:val="22"/>
              </w:rPr>
              <w:t xml:space="preserve"> </w:t>
            </w:r>
            <w:r w:rsidRPr="001E4D5B">
              <w:rPr>
                <w:rFonts w:ascii="Times New Roman" w:eastAsia="DejaVu Sans" w:hAnsi="Times New Roman" w:cs="Times New Roman"/>
                <w:b/>
                <w:color w:val="000000"/>
                <w:sz w:val="22"/>
                <w:szCs w:val="22"/>
              </w:rPr>
              <w:t>medication</w:t>
            </w:r>
            <w:r w:rsidRPr="001E4D5B">
              <w:rPr>
                <w:rFonts w:ascii="Times New Roman" w:eastAsia="宋体" w:hAnsi="Times New Roman" w:cs="Times New Roman"/>
                <w:b/>
                <w:color w:val="000000"/>
                <w:sz w:val="22"/>
                <w:szCs w:val="22"/>
              </w:rPr>
              <w:t xml:space="preserve">, </w:t>
            </w:r>
            <w:r w:rsidRPr="001E4D5B">
              <w:rPr>
                <w:rFonts w:ascii="Times New Roman" w:eastAsia="Arial" w:hAnsi="Times New Roman" w:cs="Times New Roman"/>
                <w:b/>
                <w:color w:val="000000"/>
                <w:sz w:val="22"/>
                <w:szCs w:val="22"/>
              </w:rPr>
              <w:t>%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7389FCFA" w14:textId="77777777" w:rsidR="00A4453F" w:rsidRPr="001E4D5B" w:rsidRDefault="00A4453F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11,264.00 (13.34%)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0FBAF83C" w14:textId="77777777" w:rsidR="00A4453F" w:rsidRPr="001E4D5B" w:rsidRDefault="00A4453F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836.00 (3.96%)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12D1E18D" w14:textId="77777777" w:rsidR="00A4453F" w:rsidRPr="001E4D5B" w:rsidRDefault="00A4453F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1,994.00 (9.44%)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18C6AA34" w14:textId="77777777" w:rsidR="00A4453F" w:rsidRPr="001E4D5B" w:rsidRDefault="00A4453F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3,177.00 (15.04%)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187C476A" w14:textId="77777777" w:rsidR="00A4453F" w:rsidRPr="001E4D5B" w:rsidRDefault="00A4453F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5,257.00 (24.89%)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72CC5BA9" w14:textId="77777777" w:rsidR="00A4453F" w:rsidRPr="001E4D5B" w:rsidRDefault="00A4453F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&lt;0.001</w:t>
            </w:r>
          </w:p>
        </w:tc>
      </w:tr>
      <w:tr w:rsidR="00A4453F" w:rsidRPr="001E4D5B" w14:paraId="726D46E4" w14:textId="77777777" w:rsidTr="00844AC2">
        <w:trPr>
          <w:jc w:val="center"/>
        </w:trPr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0E636093" w14:textId="77777777" w:rsidR="00A4453F" w:rsidRPr="001E4D5B" w:rsidRDefault="00A4453F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hAnsi="Times New Roman" w:cs="Times New Roman"/>
                <w:sz w:val="22"/>
                <w:szCs w:val="22"/>
              </w:rPr>
            </w:pPr>
            <w:r w:rsidRPr="001E4D5B">
              <w:rPr>
                <w:rFonts w:ascii="Times New Roman" w:eastAsia="宋体" w:hAnsi="Times New Roman" w:cs="Times New Roman"/>
                <w:b/>
                <w:color w:val="000000"/>
                <w:sz w:val="22"/>
                <w:szCs w:val="22"/>
              </w:rPr>
              <w:t>B</w:t>
            </w:r>
            <w:r w:rsidRPr="001E4D5B">
              <w:rPr>
                <w:rFonts w:ascii="Times New Roman" w:eastAsia="DejaVu Sans" w:hAnsi="Times New Roman" w:cs="Times New Roman"/>
                <w:b/>
                <w:color w:val="000000"/>
                <w:sz w:val="22"/>
                <w:szCs w:val="22"/>
              </w:rPr>
              <w:t>lood</w:t>
            </w:r>
            <w:r w:rsidRPr="001E4D5B">
              <w:rPr>
                <w:rFonts w:ascii="Times New Roman" w:eastAsia="宋体" w:hAnsi="Times New Roman" w:cs="Times New Roman"/>
                <w:b/>
                <w:color w:val="000000"/>
                <w:sz w:val="22"/>
                <w:szCs w:val="22"/>
              </w:rPr>
              <w:t xml:space="preserve"> </w:t>
            </w:r>
            <w:r w:rsidRPr="001E4D5B">
              <w:rPr>
                <w:rFonts w:ascii="Times New Roman" w:eastAsia="DejaVu Sans" w:hAnsi="Times New Roman" w:cs="Times New Roman"/>
                <w:b/>
                <w:color w:val="000000"/>
                <w:sz w:val="22"/>
                <w:szCs w:val="22"/>
              </w:rPr>
              <w:t>pressure</w:t>
            </w:r>
            <w:r w:rsidRPr="001E4D5B">
              <w:rPr>
                <w:rFonts w:ascii="Times New Roman" w:eastAsia="宋体" w:hAnsi="Times New Roman" w:cs="Times New Roman"/>
                <w:b/>
                <w:color w:val="000000"/>
                <w:sz w:val="22"/>
                <w:szCs w:val="22"/>
              </w:rPr>
              <w:t xml:space="preserve"> m</w:t>
            </w:r>
            <w:r w:rsidRPr="001E4D5B">
              <w:rPr>
                <w:rFonts w:ascii="Times New Roman" w:eastAsia="DejaVu Sans" w:hAnsi="Times New Roman" w:cs="Times New Roman"/>
                <w:b/>
                <w:color w:val="000000"/>
                <w:sz w:val="22"/>
                <w:szCs w:val="22"/>
              </w:rPr>
              <w:t>edication</w:t>
            </w:r>
            <w:r w:rsidRPr="001E4D5B">
              <w:rPr>
                <w:rFonts w:ascii="Times New Roman" w:eastAsia="宋体" w:hAnsi="Times New Roman" w:cs="Times New Roman"/>
                <w:b/>
                <w:color w:val="000000"/>
                <w:sz w:val="22"/>
                <w:szCs w:val="22"/>
              </w:rPr>
              <w:t xml:space="preserve">, </w:t>
            </w:r>
            <w:r w:rsidRPr="001E4D5B">
              <w:rPr>
                <w:rFonts w:ascii="Times New Roman" w:eastAsia="Arial" w:hAnsi="Times New Roman" w:cs="Times New Roman"/>
                <w:b/>
                <w:color w:val="000000"/>
                <w:sz w:val="22"/>
                <w:szCs w:val="22"/>
              </w:rPr>
              <w:t>%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157CA200" w14:textId="77777777" w:rsidR="00A4453F" w:rsidRPr="001E4D5B" w:rsidRDefault="00A4453F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14,020.00 (16.60%)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695F8F1F" w14:textId="77777777" w:rsidR="00A4453F" w:rsidRPr="001E4D5B" w:rsidRDefault="00A4453F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1,345.00 (6.37%)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12029026" w14:textId="77777777" w:rsidR="00A4453F" w:rsidRPr="001E4D5B" w:rsidRDefault="00A4453F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2,804.00 (13.28%)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0760CD43" w14:textId="77777777" w:rsidR="00A4453F" w:rsidRPr="001E4D5B" w:rsidRDefault="00A4453F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3,987.00 (18.88%)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27AF3372" w14:textId="77777777" w:rsidR="00A4453F" w:rsidRPr="001E4D5B" w:rsidRDefault="00A4453F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5,884.00 (27.86%)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0755676C" w14:textId="77777777" w:rsidR="00A4453F" w:rsidRPr="001E4D5B" w:rsidRDefault="00A4453F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&lt;0.001</w:t>
            </w:r>
          </w:p>
        </w:tc>
      </w:tr>
      <w:tr w:rsidR="00A4453F" w:rsidRPr="001E4D5B" w14:paraId="7EAF446F" w14:textId="77777777" w:rsidTr="00844AC2">
        <w:trPr>
          <w:jc w:val="center"/>
        </w:trPr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65457C8E" w14:textId="77777777" w:rsidR="00A4453F" w:rsidRPr="001E4D5B" w:rsidRDefault="00A4453F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hAnsi="Times New Roman" w:cs="Times New Roman"/>
                <w:sz w:val="22"/>
                <w:szCs w:val="22"/>
              </w:rPr>
            </w:pPr>
            <w:r w:rsidRPr="001E4D5B">
              <w:rPr>
                <w:rFonts w:ascii="Times New Roman" w:eastAsia="宋体" w:hAnsi="Times New Roman" w:cs="Times New Roman"/>
                <w:b/>
                <w:color w:val="000000"/>
                <w:sz w:val="22"/>
                <w:szCs w:val="22"/>
              </w:rPr>
              <w:t>D</w:t>
            </w:r>
            <w:r w:rsidRPr="001E4D5B">
              <w:rPr>
                <w:rFonts w:ascii="Times New Roman" w:eastAsia="DejaVu Sans" w:hAnsi="Times New Roman" w:cs="Times New Roman"/>
                <w:b/>
                <w:color w:val="000000"/>
                <w:sz w:val="22"/>
                <w:szCs w:val="22"/>
              </w:rPr>
              <w:t>iabetes</w:t>
            </w:r>
            <w:r w:rsidRPr="001E4D5B">
              <w:rPr>
                <w:rFonts w:ascii="Times New Roman" w:eastAsia="宋体" w:hAnsi="Times New Roman" w:cs="Times New Roman"/>
                <w:b/>
                <w:color w:val="000000"/>
                <w:sz w:val="22"/>
                <w:szCs w:val="22"/>
              </w:rPr>
              <w:t xml:space="preserve"> </w:t>
            </w:r>
            <w:r w:rsidRPr="001E4D5B">
              <w:rPr>
                <w:rFonts w:ascii="Times New Roman" w:eastAsia="DejaVu Sans" w:hAnsi="Times New Roman" w:cs="Times New Roman"/>
                <w:b/>
                <w:color w:val="000000"/>
                <w:sz w:val="22"/>
                <w:szCs w:val="22"/>
              </w:rPr>
              <w:t>medication</w:t>
            </w:r>
            <w:r w:rsidRPr="001E4D5B">
              <w:rPr>
                <w:rFonts w:ascii="Times New Roman" w:eastAsia="宋体" w:hAnsi="Times New Roman" w:cs="Times New Roman"/>
                <w:b/>
                <w:color w:val="000000"/>
                <w:sz w:val="22"/>
                <w:szCs w:val="22"/>
              </w:rPr>
              <w:t xml:space="preserve">, </w:t>
            </w:r>
            <w:r w:rsidRPr="001E4D5B">
              <w:rPr>
                <w:rFonts w:ascii="Times New Roman" w:eastAsia="Arial" w:hAnsi="Times New Roman" w:cs="Times New Roman"/>
                <w:b/>
                <w:color w:val="000000"/>
                <w:sz w:val="22"/>
                <w:szCs w:val="22"/>
              </w:rPr>
              <w:t>%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35C84ACC" w14:textId="77777777" w:rsidR="00A4453F" w:rsidRPr="001E4D5B" w:rsidRDefault="00A4453F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546.00 (0.65%)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5FEA4D92" w14:textId="77777777" w:rsidR="00A4453F" w:rsidRPr="001E4D5B" w:rsidRDefault="00A4453F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23.00 (0.11%)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3AAED599" w14:textId="77777777" w:rsidR="00A4453F" w:rsidRPr="001E4D5B" w:rsidRDefault="00A4453F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63.00 (0.30%)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60451636" w14:textId="77777777" w:rsidR="00A4453F" w:rsidRPr="001E4D5B" w:rsidRDefault="00A4453F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160.00 (0.76%)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55720855" w14:textId="77777777" w:rsidR="00A4453F" w:rsidRPr="001E4D5B" w:rsidRDefault="00A4453F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300.00 (1.42%)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12B6823E" w14:textId="77777777" w:rsidR="00A4453F" w:rsidRPr="001E4D5B" w:rsidRDefault="00A4453F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&lt;0.001</w:t>
            </w:r>
          </w:p>
        </w:tc>
      </w:tr>
      <w:tr w:rsidR="00A4453F" w:rsidRPr="001E4D5B" w14:paraId="4647FDCE" w14:textId="77777777" w:rsidTr="00844AC2">
        <w:trPr>
          <w:jc w:val="center"/>
        </w:trPr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24E15435" w14:textId="77777777" w:rsidR="00A4453F" w:rsidRPr="001E4D5B" w:rsidRDefault="00A4453F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hAnsi="Times New Roman" w:cs="Times New Roman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b/>
                <w:color w:val="000000"/>
                <w:sz w:val="22"/>
                <w:szCs w:val="22"/>
              </w:rPr>
              <w:t>LDL, mmol/L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73682EB9" w14:textId="77777777" w:rsidR="00A4453F" w:rsidRPr="001E4D5B" w:rsidRDefault="00A4453F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3.61 ± 0.84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7ED55542" w14:textId="77777777" w:rsidR="00A4453F" w:rsidRPr="001E4D5B" w:rsidRDefault="00A4453F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3.50 ± 0.79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5934AE1A" w14:textId="77777777" w:rsidR="00A4453F" w:rsidRPr="001E4D5B" w:rsidRDefault="00A4453F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3.66 ± 0.82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5507EF4A" w14:textId="77777777" w:rsidR="00A4453F" w:rsidRPr="001E4D5B" w:rsidRDefault="00A4453F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3.68 ± 0.85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2C73CD8A" w14:textId="77777777" w:rsidR="00A4453F" w:rsidRPr="001E4D5B" w:rsidRDefault="00A4453F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3.59 ± 0.89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71A0F0EF" w14:textId="77777777" w:rsidR="00A4453F" w:rsidRPr="001E4D5B" w:rsidRDefault="00A4453F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&lt;0.001</w:t>
            </w:r>
          </w:p>
        </w:tc>
      </w:tr>
      <w:tr w:rsidR="00A4453F" w:rsidRPr="001E4D5B" w14:paraId="7F05B897" w14:textId="77777777" w:rsidTr="00844AC2">
        <w:trPr>
          <w:jc w:val="center"/>
        </w:trPr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52E0A0C6" w14:textId="77777777" w:rsidR="00A4453F" w:rsidRPr="001E4D5B" w:rsidRDefault="00A4453F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hAnsi="Times New Roman" w:cs="Times New Roman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b/>
                <w:color w:val="000000"/>
                <w:sz w:val="22"/>
                <w:szCs w:val="22"/>
              </w:rPr>
              <w:t>TG, mmol/L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0E84BD13" w14:textId="77777777" w:rsidR="00A4453F" w:rsidRPr="001E4D5B" w:rsidRDefault="00A4453F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1.69 ± 0.99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15564005" w14:textId="77777777" w:rsidR="00A4453F" w:rsidRPr="001E4D5B" w:rsidRDefault="00A4453F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1.42 ± 0.83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28E2C98C" w14:textId="77777777" w:rsidR="00A4453F" w:rsidRPr="001E4D5B" w:rsidRDefault="00A4453F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1.63 ± 0.92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1F5ACF83" w14:textId="77777777" w:rsidR="00A4453F" w:rsidRPr="001E4D5B" w:rsidRDefault="00A4453F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1.77 ± 0.97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79D78B49" w14:textId="77777777" w:rsidR="00A4453F" w:rsidRPr="001E4D5B" w:rsidRDefault="00A4453F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1.95 ± 1.12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5D076049" w14:textId="77777777" w:rsidR="00A4453F" w:rsidRPr="001E4D5B" w:rsidRDefault="00A4453F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&lt;0.001</w:t>
            </w:r>
          </w:p>
        </w:tc>
      </w:tr>
      <w:tr w:rsidR="00A4453F" w:rsidRPr="001E4D5B" w14:paraId="1BD52047" w14:textId="77777777" w:rsidTr="00844AC2">
        <w:trPr>
          <w:jc w:val="center"/>
        </w:trPr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19878486" w14:textId="77777777" w:rsidR="00A4453F" w:rsidRPr="001E4D5B" w:rsidRDefault="00A4453F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hAnsi="Times New Roman" w:cs="Times New Roman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b/>
                <w:color w:val="000000"/>
                <w:sz w:val="22"/>
                <w:szCs w:val="22"/>
              </w:rPr>
              <w:t>HbA1c (</w:t>
            </w:r>
            <w:r w:rsidRPr="001E4D5B">
              <w:rPr>
                <w:rFonts w:ascii="Times New Roman" w:eastAsia="Arial" w:hAnsi="Times New Roman" w:cs="Times New Roman"/>
                <w:b/>
                <w:color w:val="000000"/>
                <w:sz w:val="22"/>
                <w:szCs w:val="22"/>
              </w:rPr>
              <w:t>%</w:t>
            </w:r>
            <w:r w:rsidRPr="001E4D5B">
              <w:rPr>
                <w:rFonts w:ascii="Times New Roman" w:eastAsia="DejaVu Sans" w:hAnsi="Times New Roman" w:cs="Times New Roman"/>
                <w:b/>
                <w:color w:val="000000"/>
                <w:sz w:val="22"/>
                <w:szCs w:val="22"/>
              </w:rPr>
              <w:t>)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7EF3D255" w14:textId="77777777" w:rsidR="00A4453F" w:rsidRPr="001E4D5B" w:rsidRDefault="00A4453F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35.40 ± 5.79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6AD8F5EC" w14:textId="77777777" w:rsidR="00A4453F" w:rsidRPr="001E4D5B" w:rsidRDefault="00A4453F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33.94 ± 4.33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205F4012" w14:textId="77777777" w:rsidR="00A4453F" w:rsidRPr="001E4D5B" w:rsidRDefault="00A4453F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34.91 ± 4.70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0129A438" w14:textId="77777777" w:rsidR="00A4453F" w:rsidRPr="001E4D5B" w:rsidRDefault="00A4453F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35.70 ± 5.64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358DBC3B" w14:textId="77777777" w:rsidR="00A4453F" w:rsidRPr="001E4D5B" w:rsidRDefault="00A4453F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37.04 ± 7.50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197AECA4" w14:textId="77777777" w:rsidR="00A4453F" w:rsidRPr="001E4D5B" w:rsidRDefault="00A4453F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&lt;0.001</w:t>
            </w:r>
          </w:p>
        </w:tc>
      </w:tr>
      <w:tr w:rsidR="00A4453F" w:rsidRPr="001E4D5B" w14:paraId="648CAA3A" w14:textId="77777777" w:rsidTr="00844AC2">
        <w:trPr>
          <w:jc w:val="center"/>
        </w:trPr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5A440F52" w14:textId="77777777" w:rsidR="00A4453F" w:rsidRPr="001E4D5B" w:rsidRDefault="00A4453F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hAnsi="Times New Roman" w:cs="Times New Roman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b/>
                <w:color w:val="000000"/>
                <w:sz w:val="22"/>
                <w:szCs w:val="22"/>
              </w:rPr>
              <w:t>Systolic blood pressure, mmHg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000C9A3B" w14:textId="77777777" w:rsidR="00A4453F" w:rsidRPr="001E4D5B" w:rsidRDefault="00A4453F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138.11 ± 18.42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7E8569F3" w14:textId="77777777" w:rsidR="00A4453F" w:rsidRPr="001E4D5B" w:rsidRDefault="00A4453F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130.54 ± 17.09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5F3E8909" w14:textId="77777777" w:rsidR="00A4453F" w:rsidRPr="001E4D5B" w:rsidRDefault="00A4453F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136.83 ± 17.83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7D1C0C30" w14:textId="77777777" w:rsidR="00A4453F" w:rsidRPr="001E4D5B" w:rsidRDefault="00A4453F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140.49 ± 17.98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380C792F" w14:textId="77777777" w:rsidR="00A4453F" w:rsidRPr="001E4D5B" w:rsidRDefault="00A4453F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144.57 ± 17.82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5191E1B4" w14:textId="77777777" w:rsidR="00A4453F" w:rsidRPr="001E4D5B" w:rsidRDefault="00A4453F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&lt;0.001</w:t>
            </w:r>
          </w:p>
        </w:tc>
      </w:tr>
      <w:tr w:rsidR="00A4453F" w:rsidRPr="001E4D5B" w14:paraId="01D82745" w14:textId="77777777" w:rsidTr="00844AC2">
        <w:trPr>
          <w:jc w:val="center"/>
        </w:trPr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single" w:sz="8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036B6C3C" w14:textId="77777777" w:rsidR="00A4453F" w:rsidRPr="001E4D5B" w:rsidRDefault="00A4453F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hAnsi="Times New Roman" w:cs="Times New Roman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b/>
                <w:color w:val="000000"/>
                <w:sz w:val="22"/>
                <w:szCs w:val="22"/>
              </w:rPr>
              <w:t>Diastolic blood pressure, mmHg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single" w:sz="8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4B23E242" w14:textId="77777777" w:rsidR="00A4453F" w:rsidRPr="001E4D5B" w:rsidRDefault="00A4453F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82.58 ± 9.99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single" w:sz="8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3AABDB1D" w14:textId="77777777" w:rsidR="00A4453F" w:rsidRPr="001E4D5B" w:rsidRDefault="00A4453F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79.69 ± 9.82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single" w:sz="8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6E01B8E8" w14:textId="77777777" w:rsidR="00A4453F" w:rsidRPr="001E4D5B" w:rsidRDefault="00A4453F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82.00 ± 9.86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single" w:sz="8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531F8029" w14:textId="77777777" w:rsidR="00A4453F" w:rsidRPr="001E4D5B" w:rsidRDefault="00A4453F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83.52 ± 9.76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single" w:sz="8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7A8483AD" w14:textId="77777777" w:rsidR="00A4453F" w:rsidRPr="001E4D5B" w:rsidRDefault="00A4453F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85.10 ± 9.71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single" w:sz="8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48BC7B6F" w14:textId="77777777" w:rsidR="00A4453F" w:rsidRPr="001E4D5B" w:rsidRDefault="00A4453F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&lt;0.001</w:t>
            </w:r>
          </w:p>
        </w:tc>
      </w:tr>
      <w:tr w:rsidR="00A4453F" w:rsidRPr="001E4D5B" w14:paraId="0074F08B" w14:textId="77777777" w:rsidTr="00844AC2">
        <w:trPr>
          <w:jc w:val="center"/>
        </w:trPr>
        <w:tc>
          <w:tcPr>
            <w:tcW w:w="0" w:type="auto"/>
            <w:gridSpan w:val="7"/>
            <w:tcBorders>
              <w:top w:val="single" w:sz="8" w:space="0" w:color="000000"/>
              <w:left w:val="none" w:sz="0" w:space="0" w:color="FFFFFF"/>
              <w:bottom w:val="none" w:sz="0" w:space="0" w:color="FFFFFF"/>
              <w:right w:val="none" w:sz="0" w:space="0" w:color="FFFFFF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C6742A7" w14:textId="77777777" w:rsidR="00A4453F" w:rsidRPr="001E4D5B" w:rsidRDefault="00A4453F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hAnsi="Times New Roman" w:cs="Times New Roman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  <w:vertAlign w:val="superscript"/>
              </w:rPr>
              <w:t>1</w:t>
            </w: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Mean ± SD; n (%)</w:t>
            </w:r>
          </w:p>
        </w:tc>
      </w:tr>
      <w:tr w:rsidR="00A4453F" w:rsidRPr="001E4D5B" w14:paraId="30342B19" w14:textId="77777777" w:rsidTr="00844AC2">
        <w:trPr>
          <w:jc w:val="center"/>
        </w:trPr>
        <w:tc>
          <w:tcPr>
            <w:tcW w:w="0" w:type="auto"/>
            <w:gridSpan w:val="7"/>
            <w:tcBorders>
              <w:top w:val="none" w:sz="0" w:space="0" w:color="FFFFFF"/>
              <w:left w:val="none" w:sz="0" w:space="0" w:color="FFFFFF"/>
              <w:bottom w:val="none" w:sz="0" w:space="0" w:color="FFFFFF"/>
              <w:right w:val="none" w:sz="0" w:space="0" w:color="FFFFFF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13CAFE2" w14:textId="77777777" w:rsidR="00A4453F" w:rsidRPr="001E4D5B" w:rsidRDefault="00A4453F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hAnsi="Times New Roman" w:cs="Times New Roman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  <w:vertAlign w:val="superscript"/>
              </w:rPr>
              <w:t>2</w:t>
            </w: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Kruskal-Wallis rank sum test; Pearson's Chi-squared test</w:t>
            </w:r>
          </w:p>
        </w:tc>
      </w:tr>
      <w:tr w:rsidR="00C858C7" w:rsidRPr="001E4D5B" w14:paraId="494ED3EF" w14:textId="77777777" w:rsidTr="00844AC2">
        <w:trPr>
          <w:jc w:val="center"/>
        </w:trPr>
        <w:tc>
          <w:tcPr>
            <w:tcW w:w="0" w:type="auto"/>
            <w:gridSpan w:val="7"/>
            <w:tcBorders>
              <w:top w:val="none" w:sz="0" w:space="0" w:color="FFFFFF"/>
              <w:left w:val="none" w:sz="0" w:space="0" w:color="FFFFFF"/>
              <w:bottom w:val="none" w:sz="0" w:space="0" w:color="FFFFFF"/>
              <w:right w:val="none" w:sz="0" w:space="0" w:color="FFFFFF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6781F20" w14:textId="6552FB71" w:rsidR="00C858C7" w:rsidRPr="001E4D5B" w:rsidRDefault="00C858C7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  <w:vertAlign w:val="superscript"/>
              </w:rPr>
            </w:pPr>
            <w:r w:rsidRPr="001E4D5B">
              <w:rPr>
                <w:rFonts w:ascii="Times New Roman" w:hAnsi="Times New Roman" w:cs="Times New Roman"/>
                <w:sz w:val="22"/>
                <w:szCs w:val="22"/>
              </w:rPr>
              <w:t xml:space="preserve">Abbreviations: LDL, low-density lipoprotein; TG, triglyceride; HbA1c, glycated hemoglobin; </w:t>
            </w:r>
          </w:p>
        </w:tc>
      </w:tr>
    </w:tbl>
    <w:p w14:paraId="7DE68BDB" w14:textId="15B697A6" w:rsidR="00927138" w:rsidRPr="001E4D5B" w:rsidRDefault="00927138">
      <w:pPr>
        <w:rPr>
          <w:rFonts w:ascii="Times New Roman" w:hAnsi="Times New Roman" w:cs="Times New Roman"/>
          <w:sz w:val="22"/>
          <w:szCs w:val="22"/>
        </w:rPr>
      </w:pPr>
    </w:p>
    <w:p w14:paraId="08945BE7" w14:textId="77777777" w:rsidR="00927138" w:rsidRPr="001E4D5B" w:rsidRDefault="00927138">
      <w:pPr>
        <w:rPr>
          <w:rFonts w:ascii="Times New Roman" w:hAnsi="Times New Roman" w:cs="Times New Roman"/>
          <w:sz w:val="22"/>
          <w:szCs w:val="22"/>
        </w:rPr>
      </w:pPr>
    </w:p>
    <w:p w14:paraId="29C07715" w14:textId="77777777" w:rsidR="00927138" w:rsidRPr="001E4D5B" w:rsidRDefault="00927138">
      <w:pPr>
        <w:rPr>
          <w:rFonts w:ascii="Times New Roman" w:hAnsi="Times New Roman" w:cs="Times New Roman"/>
          <w:sz w:val="22"/>
          <w:szCs w:val="22"/>
        </w:rPr>
      </w:pPr>
    </w:p>
    <w:p w14:paraId="24F12531" w14:textId="77777777" w:rsidR="009120C1" w:rsidRPr="001E4D5B" w:rsidRDefault="009120C1">
      <w:pPr>
        <w:rPr>
          <w:rFonts w:ascii="Times New Roman" w:hAnsi="Times New Roman" w:cs="Times New Roman"/>
          <w:sz w:val="22"/>
          <w:szCs w:val="22"/>
        </w:rPr>
        <w:sectPr w:rsidR="009120C1" w:rsidRPr="001E4D5B" w:rsidSect="00A4453F">
          <w:pgSz w:w="16838" w:h="11906" w:orient="landscape"/>
          <w:pgMar w:top="1800" w:right="1440" w:bottom="1800" w:left="1440" w:header="851" w:footer="992" w:gutter="0"/>
          <w:cols w:space="425"/>
          <w:docGrid w:type="lines" w:linePitch="312"/>
        </w:sectPr>
      </w:pPr>
    </w:p>
    <w:p w14:paraId="18F7E482" w14:textId="021199DC" w:rsidR="00BC05FF" w:rsidRPr="00BC05FF" w:rsidRDefault="00BC05FF" w:rsidP="00BC05FF">
      <w:pPr>
        <w:rPr>
          <w:rFonts w:ascii="Times New Roman" w:hAnsi="Times New Roman" w:cs="Times New Roman"/>
          <w:b/>
          <w:bCs/>
          <w:sz w:val="22"/>
          <w:szCs w:val="22"/>
        </w:rPr>
      </w:pPr>
      <w:r w:rsidRPr="00BC05FF">
        <w:rPr>
          <w:rFonts w:ascii="Times New Roman" w:hAnsi="Times New Roman" w:cs="Times New Roman"/>
          <w:b/>
          <w:bCs/>
          <w:sz w:val="22"/>
          <w:szCs w:val="22"/>
        </w:rPr>
        <w:lastRenderedPageBreak/>
        <w:t xml:space="preserve">Table </w:t>
      </w:r>
      <w:r>
        <w:rPr>
          <w:rFonts w:ascii="Times New Roman" w:hAnsi="Times New Roman" w:cs="Times New Roman" w:hint="eastAsia"/>
          <w:b/>
          <w:bCs/>
          <w:sz w:val="22"/>
          <w:szCs w:val="22"/>
        </w:rPr>
        <w:t>S4.</w:t>
      </w:r>
      <w:r w:rsidRPr="00BC05FF">
        <w:rPr>
          <w:rFonts w:ascii="Times New Roman" w:hAnsi="Times New Roman" w:cs="Times New Roman"/>
          <w:b/>
          <w:bCs/>
          <w:sz w:val="22"/>
          <w:szCs w:val="22"/>
        </w:rPr>
        <w:t xml:space="preserve"> Association of the </w:t>
      </w:r>
      <w:proofErr w:type="spellStart"/>
      <w:r w:rsidRPr="00BC05FF">
        <w:rPr>
          <w:rFonts w:ascii="Times New Roman" w:hAnsi="Times New Roman" w:cs="Times New Roman"/>
          <w:b/>
          <w:bCs/>
          <w:sz w:val="22"/>
          <w:szCs w:val="22"/>
        </w:rPr>
        <w:t>ClivD</w:t>
      </w:r>
      <w:r w:rsidRPr="00BC05FF">
        <w:rPr>
          <w:rFonts w:ascii="Times New Roman" w:hAnsi="Times New Roman" w:cs="Times New Roman"/>
          <w:b/>
          <w:bCs/>
          <w:sz w:val="22"/>
          <w:szCs w:val="22"/>
          <w:vertAlign w:val="subscript"/>
        </w:rPr>
        <w:t>nonlab</w:t>
      </w:r>
      <w:proofErr w:type="spellEnd"/>
      <w:r w:rsidRPr="00BC05FF">
        <w:rPr>
          <w:rFonts w:ascii="Times New Roman" w:hAnsi="Times New Roman" w:cs="Times New Roman"/>
          <w:b/>
          <w:bCs/>
          <w:sz w:val="22"/>
          <w:szCs w:val="22"/>
        </w:rPr>
        <w:t xml:space="preserve"> score with dementia, cardiovascular disease, cancer, and all-cause mortality.</w:t>
      </w:r>
    </w:p>
    <w:tbl>
      <w:tblPr>
        <w:tblW w:w="5000" w:type="pct"/>
        <w:jc w:val="center"/>
        <w:tblCellMar>
          <w:left w:w="0" w:type="dxa"/>
          <w:right w:w="0" w:type="dxa"/>
        </w:tblCellMar>
        <w:tblLook w:val="0420" w:firstRow="1" w:lastRow="0" w:firstColumn="0" w:lastColumn="0" w:noHBand="0" w:noVBand="1"/>
      </w:tblPr>
      <w:tblGrid>
        <w:gridCol w:w="2247"/>
        <w:gridCol w:w="820"/>
        <w:gridCol w:w="616"/>
        <w:gridCol w:w="1152"/>
        <w:gridCol w:w="957"/>
        <w:gridCol w:w="616"/>
        <w:gridCol w:w="1153"/>
        <w:gridCol w:w="955"/>
        <w:gridCol w:w="617"/>
        <w:gridCol w:w="1153"/>
        <w:gridCol w:w="955"/>
        <w:gridCol w:w="617"/>
        <w:gridCol w:w="1153"/>
        <w:gridCol w:w="947"/>
      </w:tblGrid>
      <w:tr w:rsidR="00BC05FF" w:rsidRPr="005458ED" w14:paraId="47FA2B07" w14:textId="77777777" w:rsidTr="00BC05FF">
        <w:trPr>
          <w:tblHeader/>
          <w:jc w:val="center"/>
        </w:trPr>
        <w:tc>
          <w:tcPr>
            <w:tcW w:w="1014" w:type="pct"/>
            <w:gridSpan w:val="2"/>
            <w:tcBorders>
              <w:top w:val="single" w:sz="8" w:space="0" w:color="000000"/>
              <w:left w:val="none" w:sz="0" w:space="0" w:color="000000"/>
              <w:bottom w:val="single" w:sz="8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45FD1E2" w14:textId="77777777" w:rsidR="00BC05FF" w:rsidRPr="005458ED" w:rsidRDefault="00BC05FF" w:rsidP="00CC43D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40" w:after="40"/>
              <w:ind w:left="100" w:right="100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</w:p>
        </w:tc>
        <w:tc>
          <w:tcPr>
            <w:tcW w:w="998" w:type="pct"/>
            <w:gridSpan w:val="3"/>
            <w:tcBorders>
              <w:top w:val="single" w:sz="8" w:space="0" w:color="000000"/>
              <w:left w:val="none" w:sz="0" w:space="0" w:color="000000"/>
              <w:bottom w:val="single" w:sz="8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B039DC0" w14:textId="77777777" w:rsidR="00BC05FF" w:rsidRPr="005458ED" w:rsidRDefault="00BC05FF" w:rsidP="00CC43D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40" w:after="4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5458ED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Model 1</w:t>
            </w:r>
          </w:p>
        </w:tc>
        <w:tc>
          <w:tcPr>
            <w:tcW w:w="997" w:type="pct"/>
            <w:gridSpan w:val="3"/>
            <w:tcBorders>
              <w:top w:val="single" w:sz="8" w:space="0" w:color="000000"/>
              <w:left w:val="none" w:sz="0" w:space="0" w:color="000000"/>
              <w:bottom w:val="single" w:sz="8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4C78FA4" w14:textId="77777777" w:rsidR="00BC05FF" w:rsidRPr="005458ED" w:rsidRDefault="00BC05FF" w:rsidP="00CC43D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40" w:after="4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5458ED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Model 2</w:t>
            </w:r>
          </w:p>
        </w:tc>
        <w:tc>
          <w:tcPr>
            <w:tcW w:w="997" w:type="pct"/>
            <w:gridSpan w:val="3"/>
            <w:tcBorders>
              <w:top w:val="single" w:sz="8" w:space="0" w:color="000000"/>
              <w:left w:val="none" w:sz="0" w:space="0" w:color="000000"/>
              <w:bottom w:val="single" w:sz="8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6DE4598" w14:textId="77777777" w:rsidR="00BC05FF" w:rsidRPr="005458ED" w:rsidRDefault="00BC05FF" w:rsidP="00CC43D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40" w:after="4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5458ED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Model 3</w:t>
            </w:r>
          </w:p>
        </w:tc>
        <w:tc>
          <w:tcPr>
            <w:tcW w:w="995" w:type="pct"/>
            <w:gridSpan w:val="3"/>
            <w:tcBorders>
              <w:top w:val="single" w:sz="8" w:space="0" w:color="000000"/>
              <w:left w:val="none" w:sz="0" w:space="0" w:color="000000"/>
              <w:bottom w:val="single" w:sz="8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820A8D7" w14:textId="77777777" w:rsidR="00BC05FF" w:rsidRPr="005458ED" w:rsidRDefault="00BC05FF" w:rsidP="00CC43D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40" w:after="4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5458ED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Model 4</w:t>
            </w:r>
          </w:p>
        </w:tc>
      </w:tr>
      <w:tr w:rsidR="00BC05FF" w:rsidRPr="005458ED" w14:paraId="37F90068" w14:textId="77777777" w:rsidTr="00BC05FF">
        <w:trPr>
          <w:tblHeader/>
          <w:jc w:val="center"/>
        </w:trPr>
        <w:tc>
          <w:tcPr>
            <w:tcW w:w="812" w:type="pct"/>
            <w:tcBorders>
              <w:top w:val="single" w:sz="8" w:space="0" w:color="000000"/>
              <w:left w:val="none" w:sz="0" w:space="0" w:color="000000"/>
              <w:bottom w:val="single" w:sz="8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3518D19" w14:textId="51944D0E" w:rsidR="00BC05FF" w:rsidRPr="005458ED" w:rsidRDefault="00BC05FF" w:rsidP="00CC43D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40" w:after="40"/>
              <w:ind w:left="100" w:right="100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</w:p>
        </w:tc>
        <w:tc>
          <w:tcPr>
            <w:tcW w:w="201" w:type="pct"/>
            <w:tcBorders>
              <w:top w:val="single" w:sz="8" w:space="0" w:color="000000"/>
              <w:left w:val="none" w:sz="0" w:space="0" w:color="000000"/>
              <w:bottom w:val="single" w:sz="8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A9EE4F4" w14:textId="415CE9AD" w:rsidR="00BC05FF" w:rsidRPr="005458ED" w:rsidRDefault="00BC05FF" w:rsidP="00CC43D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40" w:after="40"/>
              <w:ind w:left="100" w:right="100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5458ED">
              <w:rPr>
                <w:rFonts w:ascii="Times New Roman" w:eastAsia="DejaVu Sans" w:hAnsi="Times New Roman" w:cs="Times New Roman"/>
                <w:b/>
                <w:color w:val="000000"/>
                <w:sz w:val="22"/>
                <w:szCs w:val="22"/>
              </w:rPr>
              <w:t>Group</w:t>
            </w:r>
          </w:p>
        </w:tc>
        <w:tc>
          <w:tcPr>
            <w:tcW w:w="228" w:type="pct"/>
            <w:tcBorders>
              <w:top w:val="single" w:sz="8" w:space="0" w:color="000000"/>
              <w:left w:val="none" w:sz="0" w:space="0" w:color="000000"/>
              <w:bottom w:val="single" w:sz="8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CC23B8F" w14:textId="77777777" w:rsidR="00BC05FF" w:rsidRPr="005458ED" w:rsidRDefault="00BC05FF" w:rsidP="00CC43D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40" w:after="4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5458ED">
              <w:rPr>
                <w:rFonts w:ascii="Times New Roman" w:eastAsia="DejaVu Sans" w:hAnsi="Times New Roman" w:cs="Times New Roman"/>
                <w:b/>
                <w:color w:val="000000"/>
                <w:sz w:val="22"/>
                <w:szCs w:val="22"/>
              </w:rPr>
              <w:t>HR</w:t>
            </w:r>
          </w:p>
        </w:tc>
        <w:tc>
          <w:tcPr>
            <w:tcW w:w="420" w:type="pct"/>
            <w:tcBorders>
              <w:top w:val="single" w:sz="8" w:space="0" w:color="000000"/>
              <w:left w:val="none" w:sz="0" w:space="0" w:color="000000"/>
              <w:bottom w:val="single" w:sz="8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273AB66" w14:textId="77777777" w:rsidR="00BC05FF" w:rsidRPr="005458ED" w:rsidRDefault="00BC05FF" w:rsidP="00CC43D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40" w:after="4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5458ED">
              <w:rPr>
                <w:rFonts w:ascii="Times New Roman" w:eastAsia="DejaVu Sans" w:hAnsi="Times New Roman" w:cs="Times New Roman"/>
                <w:b/>
                <w:color w:val="000000"/>
                <w:sz w:val="22"/>
                <w:szCs w:val="22"/>
              </w:rPr>
              <w:t>95% CI</w:t>
            </w:r>
          </w:p>
        </w:tc>
        <w:tc>
          <w:tcPr>
            <w:tcW w:w="350" w:type="pct"/>
            <w:tcBorders>
              <w:top w:val="single" w:sz="8" w:space="0" w:color="000000"/>
              <w:left w:val="none" w:sz="0" w:space="0" w:color="000000"/>
              <w:bottom w:val="single" w:sz="8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A8348B6" w14:textId="77777777" w:rsidR="00BC05FF" w:rsidRPr="005458ED" w:rsidRDefault="00BC05FF" w:rsidP="00CC43D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40" w:after="4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5458ED">
              <w:rPr>
                <w:rFonts w:ascii="Times New Roman" w:eastAsia="DejaVu Sans" w:hAnsi="Times New Roman" w:cs="Times New Roman"/>
                <w:b/>
                <w:color w:val="000000"/>
                <w:sz w:val="22"/>
                <w:szCs w:val="22"/>
              </w:rPr>
              <w:t>p-value</w:t>
            </w:r>
          </w:p>
        </w:tc>
        <w:tc>
          <w:tcPr>
            <w:tcW w:w="228" w:type="pct"/>
            <w:tcBorders>
              <w:top w:val="single" w:sz="8" w:space="0" w:color="000000"/>
              <w:left w:val="none" w:sz="0" w:space="0" w:color="000000"/>
              <w:bottom w:val="single" w:sz="8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9895418" w14:textId="77777777" w:rsidR="00BC05FF" w:rsidRPr="005458ED" w:rsidRDefault="00BC05FF" w:rsidP="00CC43D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40" w:after="4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5458ED">
              <w:rPr>
                <w:rFonts w:ascii="Times New Roman" w:eastAsia="DejaVu Sans" w:hAnsi="Times New Roman" w:cs="Times New Roman"/>
                <w:b/>
                <w:color w:val="000000"/>
                <w:sz w:val="22"/>
                <w:szCs w:val="22"/>
              </w:rPr>
              <w:t>HR</w:t>
            </w:r>
          </w:p>
        </w:tc>
        <w:tc>
          <w:tcPr>
            <w:tcW w:w="420" w:type="pct"/>
            <w:tcBorders>
              <w:top w:val="single" w:sz="8" w:space="0" w:color="000000"/>
              <w:left w:val="none" w:sz="0" w:space="0" w:color="000000"/>
              <w:bottom w:val="single" w:sz="8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46BFEBB" w14:textId="77777777" w:rsidR="00BC05FF" w:rsidRPr="005458ED" w:rsidRDefault="00BC05FF" w:rsidP="00CC43D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40" w:after="4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5458ED">
              <w:rPr>
                <w:rFonts w:ascii="Times New Roman" w:eastAsia="DejaVu Sans" w:hAnsi="Times New Roman" w:cs="Times New Roman"/>
                <w:b/>
                <w:color w:val="000000"/>
                <w:sz w:val="22"/>
                <w:szCs w:val="22"/>
              </w:rPr>
              <w:t>95% CI</w:t>
            </w:r>
          </w:p>
        </w:tc>
        <w:tc>
          <w:tcPr>
            <w:tcW w:w="349" w:type="pct"/>
            <w:tcBorders>
              <w:top w:val="single" w:sz="8" w:space="0" w:color="000000"/>
              <w:left w:val="none" w:sz="0" w:space="0" w:color="000000"/>
              <w:bottom w:val="single" w:sz="8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E17EF86" w14:textId="77777777" w:rsidR="00BC05FF" w:rsidRPr="005458ED" w:rsidRDefault="00BC05FF" w:rsidP="00CC43D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40" w:after="4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5458ED">
              <w:rPr>
                <w:rFonts w:ascii="Times New Roman" w:eastAsia="DejaVu Sans" w:hAnsi="Times New Roman" w:cs="Times New Roman"/>
                <w:b/>
                <w:color w:val="000000"/>
                <w:sz w:val="22"/>
                <w:szCs w:val="22"/>
              </w:rPr>
              <w:t>p-value</w:t>
            </w:r>
          </w:p>
        </w:tc>
        <w:tc>
          <w:tcPr>
            <w:tcW w:w="228" w:type="pct"/>
            <w:tcBorders>
              <w:top w:val="single" w:sz="8" w:space="0" w:color="000000"/>
              <w:left w:val="none" w:sz="0" w:space="0" w:color="000000"/>
              <w:bottom w:val="single" w:sz="8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74CCC3C" w14:textId="77777777" w:rsidR="00BC05FF" w:rsidRPr="005458ED" w:rsidRDefault="00BC05FF" w:rsidP="00CC43D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40" w:after="4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5458ED">
              <w:rPr>
                <w:rFonts w:ascii="Times New Roman" w:eastAsia="DejaVu Sans" w:hAnsi="Times New Roman" w:cs="Times New Roman"/>
                <w:b/>
                <w:color w:val="000000"/>
                <w:sz w:val="22"/>
                <w:szCs w:val="22"/>
              </w:rPr>
              <w:t>HR</w:t>
            </w:r>
          </w:p>
        </w:tc>
        <w:tc>
          <w:tcPr>
            <w:tcW w:w="420" w:type="pct"/>
            <w:tcBorders>
              <w:top w:val="single" w:sz="8" w:space="0" w:color="000000"/>
              <w:left w:val="none" w:sz="0" w:space="0" w:color="000000"/>
              <w:bottom w:val="single" w:sz="8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843EA7F" w14:textId="77777777" w:rsidR="00BC05FF" w:rsidRPr="005458ED" w:rsidRDefault="00BC05FF" w:rsidP="00CC43D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40" w:after="4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5458ED">
              <w:rPr>
                <w:rFonts w:ascii="Times New Roman" w:eastAsia="DejaVu Sans" w:hAnsi="Times New Roman" w:cs="Times New Roman"/>
                <w:b/>
                <w:color w:val="000000"/>
                <w:sz w:val="22"/>
                <w:szCs w:val="22"/>
              </w:rPr>
              <w:t>95% CI</w:t>
            </w:r>
          </w:p>
        </w:tc>
        <w:tc>
          <w:tcPr>
            <w:tcW w:w="349" w:type="pct"/>
            <w:tcBorders>
              <w:top w:val="single" w:sz="8" w:space="0" w:color="000000"/>
              <w:left w:val="none" w:sz="0" w:space="0" w:color="000000"/>
              <w:bottom w:val="single" w:sz="8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087D5AB" w14:textId="77777777" w:rsidR="00BC05FF" w:rsidRPr="005458ED" w:rsidRDefault="00BC05FF" w:rsidP="00CC43D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40" w:after="4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5458ED">
              <w:rPr>
                <w:rFonts w:ascii="Times New Roman" w:eastAsia="DejaVu Sans" w:hAnsi="Times New Roman" w:cs="Times New Roman"/>
                <w:b/>
                <w:color w:val="000000"/>
                <w:sz w:val="22"/>
                <w:szCs w:val="22"/>
              </w:rPr>
              <w:t>p-value</w:t>
            </w:r>
          </w:p>
        </w:tc>
        <w:tc>
          <w:tcPr>
            <w:tcW w:w="228" w:type="pct"/>
            <w:tcBorders>
              <w:top w:val="single" w:sz="8" w:space="0" w:color="000000"/>
              <w:left w:val="none" w:sz="0" w:space="0" w:color="000000"/>
              <w:bottom w:val="single" w:sz="8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61CB831" w14:textId="77777777" w:rsidR="00BC05FF" w:rsidRPr="005458ED" w:rsidRDefault="00BC05FF" w:rsidP="00CC43D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40" w:after="4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5458ED">
              <w:rPr>
                <w:rFonts w:ascii="Times New Roman" w:eastAsia="DejaVu Sans" w:hAnsi="Times New Roman" w:cs="Times New Roman"/>
                <w:b/>
                <w:color w:val="000000"/>
                <w:sz w:val="22"/>
                <w:szCs w:val="22"/>
              </w:rPr>
              <w:t>HR</w:t>
            </w:r>
          </w:p>
        </w:tc>
        <w:tc>
          <w:tcPr>
            <w:tcW w:w="420" w:type="pct"/>
            <w:tcBorders>
              <w:top w:val="single" w:sz="8" w:space="0" w:color="000000"/>
              <w:left w:val="none" w:sz="0" w:space="0" w:color="000000"/>
              <w:bottom w:val="single" w:sz="8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6D31D0C" w14:textId="77777777" w:rsidR="00BC05FF" w:rsidRPr="005458ED" w:rsidRDefault="00BC05FF" w:rsidP="00CC43D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40" w:after="4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5458ED">
              <w:rPr>
                <w:rFonts w:ascii="Times New Roman" w:eastAsia="DejaVu Sans" w:hAnsi="Times New Roman" w:cs="Times New Roman"/>
                <w:b/>
                <w:color w:val="000000"/>
                <w:sz w:val="22"/>
                <w:szCs w:val="22"/>
              </w:rPr>
              <w:t>95% CI</w:t>
            </w:r>
          </w:p>
        </w:tc>
        <w:tc>
          <w:tcPr>
            <w:tcW w:w="347" w:type="pct"/>
            <w:tcBorders>
              <w:top w:val="single" w:sz="8" w:space="0" w:color="000000"/>
              <w:left w:val="none" w:sz="0" w:space="0" w:color="000000"/>
              <w:bottom w:val="single" w:sz="8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C0E344C" w14:textId="77777777" w:rsidR="00BC05FF" w:rsidRPr="005458ED" w:rsidRDefault="00BC05FF" w:rsidP="00CC43D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40" w:after="4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5458ED">
              <w:rPr>
                <w:rFonts w:ascii="Times New Roman" w:eastAsia="DejaVu Sans" w:hAnsi="Times New Roman" w:cs="Times New Roman"/>
                <w:b/>
                <w:color w:val="000000"/>
                <w:sz w:val="22"/>
                <w:szCs w:val="22"/>
              </w:rPr>
              <w:t>p-value</w:t>
            </w:r>
          </w:p>
        </w:tc>
      </w:tr>
      <w:tr w:rsidR="00BC05FF" w:rsidRPr="005458ED" w14:paraId="4DEC9463" w14:textId="77777777" w:rsidTr="00BC05FF">
        <w:trPr>
          <w:jc w:val="center"/>
        </w:trPr>
        <w:tc>
          <w:tcPr>
            <w:tcW w:w="812" w:type="pct"/>
            <w:tcBorders>
              <w:top w:val="single" w:sz="8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6691637B" w14:textId="77777777" w:rsidR="00BC05FF" w:rsidRPr="00BC05FF" w:rsidRDefault="00BC05FF" w:rsidP="00CC43D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DejaVu Sans" w:hAnsi="Times New Roman" w:cs="Times New Roman"/>
                <w:b/>
                <w:bCs/>
                <w:color w:val="000000"/>
                <w:sz w:val="22"/>
                <w:szCs w:val="22"/>
              </w:rPr>
            </w:pPr>
            <w:r w:rsidRPr="00BC05FF">
              <w:rPr>
                <w:rFonts w:ascii="Times New Roman" w:eastAsia="DejaVu Sans" w:hAnsi="Times New Roman" w:cs="Times New Roman"/>
                <w:b/>
                <w:bCs/>
                <w:color w:val="000000"/>
                <w:sz w:val="22"/>
                <w:szCs w:val="22"/>
              </w:rPr>
              <w:t>Dementia</w:t>
            </w:r>
          </w:p>
        </w:tc>
        <w:tc>
          <w:tcPr>
            <w:tcW w:w="201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72A24D62" w14:textId="77777777" w:rsidR="00BC05FF" w:rsidRPr="005458ED" w:rsidRDefault="00BC05FF" w:rsidP="00CC43D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 w:firstLineChars="100" w:firstLine="220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5458ED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Q1</w:t>
            </w:r>
          </w:p>
        </w:tc>
        <w:tc>
          <w:tcPr>
            <w:tcW w:w="228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577F916D" w14:textId="77777777" w:rsidR="00BC05FF" w:rsidRPr="005458ED" w:rsidRDefault="00BC05FF" w:rsidP="00CC43D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5458ED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—</w:t>
            </w:r>
          </w:p>
        </w:tc>
        <w:tc>
          <w:tcPr>
            <w:tcW w:w="420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53FAE0EE" w14:textId="77777777" w:rsidR="00BC05FF" w:rsidRPr="005458ED" w:rsidRDefault="00BC05FF" w:rsidP="00CC43D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5458ED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—</w:t>
            </w:r>
          </w:p>
        </w:tc>
        <w:tc>
          <w:tcPr>
            <w:tcW w:w="350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5A93FE99" w14:textId="77777777" w:rsidR="00BC05FF" w:rsidRPr="005458ED" w:rsidRDefault="00BC05FF" w:rsidP="00CC43D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</w:p>
        </w:tc>
        <w:tc>
          <w:tcPr>
            <w:tcW w:w="228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7A9B223F" w14:textId="77777777" w:rsidR="00BC05FF" w:rsidRPr="005458ED" w:rsidRDefault="00BC05FF" w:rsidP="00CC43D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5458ED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—</w:t>
            </w:r>
          </w:p>
        </w:tc>
        <w:tc>
          <w:tcPr>
            <w:tcW w:w="420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2C7DD5F5" w14:textId="77777777" w:rsidR="00BC05FF" w:rsidRPr="005458ED" w:rsidRDefault="00BC05FF" w:rsidP="00CC43D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5458ED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—</w:t>
            </w:r>
          </w:p>
        </w:tc>
        <w:tc>
          <w:tcPr>
            <w:tcW w:w="349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7285D046" w14:textId="77777777" w:rsidR="00BC05FF" w:rsidRPr="005458ED" w:rsidRDefault="00BC05FF" w:rsidP="00CC43D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</w:p>
        </w:tc>
        <w:tc>
          <w:tcPr>
            <w:tcW w:w="228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1293F715" w14:textId="77777777" w:rsidR="00BC05FF" w:rsidRPr="005458ED" w:rsidRDefault="00BC05FF" w:rsidP="00CC43D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5458ED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—</w:t>
            </w:r>
          </w:p>
        </w:tc>
        <w:tc>
          <w:tcPr>
            <w:tcW w:w="420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517A9899" w14:textId="77777777" w:rsidR="00BC05FF" w:rsidRPr="005458ED" w:rsidRDefault="00BC05FF" w:rsidP="00CC43D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5458ED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—</w:t>
            </w:r>
          </w:p>
        </w:tc>
        <w:tc>
          <w:tcPr>
            <w:tcW w:w="349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673D19B8" w14:textId="77777777" w:rsidR="00BC05FF" w:rsidRPr="005458ED" w:rsidRDefault="00BC05FF" w:rsidP="00CC43D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</w:p>
        </w:tc>
        <w:tc>
          <w:tcPr>
            <w:tcW w:w="228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2E109684" w14:textId="77777777" w:rsidR="00BC05FF" w:rsidRPr="005458ED" w:rsidRDefault="00BC05FF" w:rsidP="00CC43D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5458ED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—</w:t>
            </w:r>
          </w:p>
        </w:tc>
        <w:tc>
          <w:tcPr>
            <w:tcW w:w="420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4D6B044B" w14:textId="77777777" w:rsidR="00BC05FF" w:rsidRPr="005458ED" w:rsidRDefault="00BC05FF" w:rsidP="00CC43D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5458ED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—</w:t>
            </w:r>
          </w:p>
        </w:tc>
        <w:tc>
          <w:tcPr>
            <w:tcW w:w="347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1D908FE2" w14:textId="77777777" w:rsidR="00BC05FF" w:rsidRPr="005458ED" w:rsidRDefault="00BC05FF" w:rsidP="00CC43D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</w:p>
        </w:tc>
      </w:tr>
      <w:tr w:rsidR="00BC05FF" w:rsidRPr="005458ED" w14:paraId="27DB1E28" w14:textId="77777777" w:rsidTr="00BC05FF">
        <w:trPr>
          <w:jc w:val="center"/>
        </w:trPr>
        <w:tc>
          <w:tcPr>
            <w:tcW w:w="812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08057827" w14:textId="77777777" w:rsidR="00BC05FF" w:rsidRPr="005458ED" w:rsidRDefault="00BC05FF" w:rsidP="00CC43D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</w:p>
        </w:tc>
        <w:tc>
          <w:tcPr>
            <w:tcW w:w="201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54DF3002" w14:textId="77777777" w:rsidR="00BC05FF" w:rsidRPr="005458ED" w:rsidRDefault="00BC05FF" w:rsidP="00CC43D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300" w:right="100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5458ED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Q2</w:t>
            </w:r>
          </w:p>
        </w:tc>
        <w:tc>
          <w:tcPr>
            <w:tcW w:w="228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11418D47" w14:textId="77777777" w:rsidR="00BC05FF" w:rsidRPr="005458ED" w:rsidRDefault="00BC05FF" w:rsidP="00CC43D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5458ED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2.42</w:t>
            </w:r>
          </w:p>
        </w:tc>
        <w:tc>
          <w:tcPr>
            <w:tcW w:w="420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1AD59A63" w14:textId="77777777" w:rsidR="00BC05FF" w:rsidRPr="005458ED" w:rsidRDefault="00BC05FF" w:rsidP="00CC43D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5458ED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1.89, 3.10</w:t>
            </w:r>
          </w:p>
        </w:tc>
        <w:tc>
          <w:tcPr>
            <w:tcW w:w="350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0F908748" w14:textId="77777777" w:rsidR="00BC05FF" w:rsidRPr="005458ED" w:rsidRDefault="00BC05FF" w:rsidP="00CC43D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5458ED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&lt;0.001</w:t>
            </w:r>
          </w:p>
        </w:tc>
        <w:tc>
          <w:tcPr>
            <w:tcW w:w="228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36A29B4A" w14:textId="77777777" w:rsidR="00BC05FF" w:rsidRPr="005458ED" w:rsidRDefault="00BC05FF" w:rsidP="00CC43D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5458ED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2.37</w:t>
            </w:r>
          </w:p>
        </w:tc>
        <w:tc>
          <w:tcPr>
            <w:tcW w:w="420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172C4053" w14:textId="77777777" w:rsidR="00BC05FF" w:rsidRPr="005458ED" w:rsidRDefault="00BC05FF" w:rsidP="00CC43D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5458ED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1.85, 3.04</w:t>
            </w:r>
          </w:p>
        </w:tc>
        <w:tc>
          <w:tcPr>
            <w:tcW w:w="349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17AC6CD9" w14:textId="77777777" w:rsidR="00BC05FF" w:rsidRPr="005458ED" w:rsidRDefault="00BC05FF" w:rsidP="00CC43D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5458ED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&lt;0.001</w:t>
            </w:r>
          </w:p>
        </w:tc>
        <w:tc>
          <w:tcPr>
            <w:tcW w:w="228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4CD87941" w14:textId="77777777" w:rsidR="00BC05FF" w:rsidRPr="005458ED" w:rsidRDefault="00BC05FF" w:rsidP="00CC43D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5458ED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2.42</w:t>
            </w:r>
          </w:p>
        </w:tc>
        <w:tc>
          <w:tcPr>
            <w:tcW w:w="420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27B083D6" w14:textId="77777777" w:rsidR="00BC05FF" w:rsidRPr="005458ED" w:rsidRDefault="00BC05FF" w:rsidP="00CC43D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5458ED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1.88, 3.10</w:t>
            </w:r>
          </w:p>
        </w:tc>
        <w:tc>
          <w:tcPr>
            <w:tcW w:w="349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39BE7EB0" w14:textId="77777777" w:rsidR="00BC05FF" w:rsidRPr="005458ED" w:rsidRDefault="00BC05FF" w:rsidP="00CC43D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5458ED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&lt;0.001</w:t>
            </w:r>
          </w:p>
        </w:tc>
        <w:tc>
          <w:tcPr>
            <w:tcW w:w="228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5C0EE686" w14:textId="77777777" w:rsidR="00BC05FF" w:rsidRPr="005458ED" w:rsidRDefault="00BC05FF" w:rsidP="00CC43D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5458ED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2.10</w:t>
            </w:r>
          </w:p>
        </w:tc>
        <w:tc>
          <w:tcPr>
            <w:tcW w:w="420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42AE928C" w14:textId="77777777" w:rsidR="00BC05FF" w:rsidRPr="005458ED" w:rsidRDefault="00BC05FF" w:rsidP="00CC43D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5458ED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1.64, 2.70</w:t>
            </w:r>
          </w:p>
        </w:tc>
        <w:tc>
          <w:tcPr>
            <w:tcW w:w="347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3E38E5F8" w14:textId="77777777" w:rsidR="00BC05FF" w:rsidRPr="005458ED" w:rsidRDefault="00BC05FF" w:rsidP="00CC43D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5458ED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&lt;0.001</w:t>
            </w:r>
          </w:p>
        </w:tc>
      </w:tr>
      <w:tr w:rsidR="00BC05FF" w:rsidRPr="005458ED" w14:paraId="0AB01E93" w14:textId="77777777" w:rsidTr="00BC05FF">
        <w:trPr>
          <w:jc w:val="center"/>
        </w:trPr>
        <w:tc>
          <w:tcPr>
            <w:tcW w:w="812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1C20ADD0" w14:textId="77777777" w:rsidR="00BC05FF" w:rsidRPr="005458ED" w:rsidRDefault="00BC05FF" w:rsidP="00CC43D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</w:p>
        </w:tc>
        <w:tc>
          <w:tcPr>
            <w:tcW w:w="201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2CB8D0C4" w14:textId="77777777" w:rsidR="00BC05FF" w:rsidRPr="005458ED" w:rsidRDefault="00BC05FF" w:rsidP="00CC43D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300" w:right="100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5458ED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Q3</w:t>
            </w:r>
          </w:p>
        </w:tc>
        <w:tc>
          <w:tcPr>
            <w:tcW w:w="228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492DBEA0" w14:textId="77777777" w:rsidR="00BC05FF" w:rsidRPr="005458ED" w:rsidRDefault="00BC05FF" w:rsidP="00CC43D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5458ED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3.39</w:t>
            </w:r>
          </w:p>
        </w:tc>
        <w:tc>
          <w:tcPr>
            <w:tcW w:w="420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7AF6EEA4" w14:textId="77777777" w:rsidR="00BC05FF" w:rsidRPr="005458ED" w:rsidRDefault="00BC05FF" w:rsidP="00CC43D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5458ED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2.67, 4.30</w:t>
            </w:r>
          </w:p>
        </w:tc>
        <w:tc>
          <w:tcPr>
            <w:tcW w:w="350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6E2E06B5" w14:textId="77777777" w:rsidR="00BC05FF" w:rsidRPr="005458ED" w:rsidRDefault="00BC05FF" w:rsidP="00CC43D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5458ED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&lt;0.001</w:t>
            </w:r>
          </w:p>
        </w:tc>
        <w:tc>
          <w:tcPr>
            <w:tcW w:w="228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76C434C7" w14:textId="77777777" w:rsidR="00BC05FF" w:rsidRPr="005458ED" w:rsidRDefault="00BC05FF" w:rsidP="00CC43D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5458ED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3.28</w:t>
            </w:r>
          </w:p>
        </w:tc>
        <w:tc>
          <w:tcPr>
            <w:tcW w:w="420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6029AD34" w14:textId="77777777" w:rsidR="00BC05FF" w:rsidRPr="005458ED" w:rsidRDefault="00BC05FF" w:rsidP="00CC43D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5458ED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2.59, 4.17</w:t>
            </w:r>
          </w:p>
        </w:tc>
        <w:tc>
          <w:tcPr>
            <w:tcW w:w="349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39E687EC" w14:textId="77777777" w:rsidR="00BC05FF" w:rsidRPr="005458ED" w:rsidRDefault="00BC05FF" w:rsidP="00CC43D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5458ED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&lt;0.001</w:t>
            </w:r>
          </w:p>
        </w:tc>
        <w:tc>
          <w:tcPr>
            <w:tcW w:w="228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5BF92F04" w14:textId="77777777" w:rsidR="00BC05FF" w:rsidRPr="005458ED" w:rsidRDefault="00BC05FF" w:rsidP="00CC43D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5458ED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3.43</w:t>
            </w:r>
          </w:p>
        </w:tc>
        <w:tc>
          <w:tcPr>
            <w:tcW w:w="420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018D94D5" w14:textId="77777777" w:rsidR="00BC05FF" w:rsidRPr="005458ED" w:rsidRDefault="00BC05FF" w:rsidP="00CC43D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5458ED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2.70, 4.37</w:t>
            </w:r>
          </w:p>
        </w:tc>
        <w:tc>
          <w:tcPr>
            <w:tcW w:w="349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2F9363D4" w14:textId="77777777" w:rsidR="00BC05FF" w:rsidRPr="005458ED" w:rsidRDefault="00BC05FF" w:rsidP="00CC43D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5458ED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&lt;0.001</w:t>
            </w:r>
          </w:p>
        </w:tc>
        <w:tc>
          <w:tcPr>
            <w:tcW w:w="228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44699B8D" w14:textId="77777777" w:rsidR="00BC05FF" w:rsidRPr="005458ED" w:rsidRDefault="00BC05FF" w:rsidP="00CC43D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5458ED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2.74</w:t>
            </w:r>
          </w:p>
        </w:tc>
        <w:tc>
          <w:tcPr>
            <w:tcW w:w="420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228145E8" w14:textId="77777777" w:rsidR="00BC05FF" w:rsidRPr="005458ED" w:rsidRDefault="00BC05FF" w:rsidP="00CC43D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5458ED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2.15, 3.50</w:t>
            </w:r>
          </w:p>
        </w:tc>
        <w:tc>
          <w:tcPr>
            <w:tcW w:w="347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546390A0" w14:textId="77777777" w:rsidR="00BC05FF" w:rsidRPr="005458ED" w:rsidRDefault="00BC05FF" w:rsidP="00CC43D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5458ED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&lt;0.001</w:t>
            </w:r>
          </w:p>
        </w:tc>
      </w:tr>
      <w:tr w:rsidR="00BC05FF" w:rsidRPr="005458ED" w14:paraId="113FD88B" w14:textId="77777777" w:rsidTr="00BC05FF">
        <w:trPr>
          <w:jc w:val="center"/>
        </w:trPr>
        <w:tc>
          <w:tcPr>
            <w:tcW w:w="812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219195B7" w14:textId="77777777" w:rsidR="00BC05FF" w:rsidRPr="005458ED" w:rsidRDefault="00BC05FF" w:rsidP="00CC43D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</w:p>
        </w:tc>
        <w:tc>
          <w:tcPr>
            <w:tcW w:w="201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69295CAD" w14:textId="77777777" w:rsidR="00BC05FF" w:rsidRPr="005458ED" w:rsidRDefault="00BC05FF" w:rsidP="00CC43D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300" w:right="100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5458ED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Q4</w:t>
            </w:r>
          </w:p>
        </w:tc>
        <w:tc>
          <w:tcPr>
            <w:tcW w:w="228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72D558D3" w14:textId="77777777" w:rsidR="00BC05FF" w:rsidRPr="005458ED" w:rsidRDefault="00BC05FF" w:rsidP="00CC43D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5458ED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4.51</w:t>
            </w:r>
          </w:p>
        </w:tc>
        <w:tc>
          <w:tcPr>
            <w:tcW w:w="420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7DBD79C7" w14:textId="77777777" w:rsidR="00BC05FF" w:rsidRPr="005458ED" w:rsidRDefault="00BC05FF" w:rsidP="00CC43D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5458ED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3.58, 5.69</w:t>
            </w:r>
          </w:p>
        </w:tc>
        <w:tc>
          <w:tcPr>
            <w:tcW w:w="350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68F5D37B" w14:textId="77777777" w:rsidR="00BC05FF" w:rsidRPr="005458ED" w:rsidRDefault="00BC05FF" w:rsidP="00CC43D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5458ED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&lt;0.001</w:t>
            </w:r>
          </w:p>
        </w:tc>
        <w:tc>
          <w:tcPr>
            <w:tcW w:w="228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39BF1031" w14:textId="77777777" w:rsidR="00BC05FF" w:rsidRPr="005458ED" w:rsidRDefault="00BC05FF" w:rsidP="00CC43D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5458ED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4.29</w:t>
            </w:r>
          </w:p>
        </w:tc>
        <w:tc>
          <w:tcPr>
            <w:tcW w:w="420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71DD00F6" w14:textId="77777777" w:rsidR="00BC05FF" w:rsidRPr="005458ED" w:rsidRDefault="00BC05FF" w:rsidP="00CC43D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5458ED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3.40, 5.41</w:t>
            </w:r>
          </w:p>
        </w:tc>
        <w:tc>
          <w:tcPr>
            <w:tcW w:w="349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467AE36A" w14:textId="77777777" w:rsidR="00BC05FF" w:rsidRPr="005458ED" w:rsidRDefault="00BC05FF" w:rsidP="00CC43D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5458ED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&lt;0.001</w:t>
            </w:r>
          </w:p>
        </w:tc>
        <w:tc>
          <w:tcPr>
            <w:tcW w:w="228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737331B2" w14:textId="77777777" w:rsidR="00BC05FF" w:rsidRPr="005458ED" w:rsidRDefault="00BC05FF" w:rsidP="00CC43D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5458ED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4.65</w:t>
            </w:r>
          </w:p>
        </w:tc>
        <w:tc>
          <w:tcPr>
            <w:tcW w:w="420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254671DA" w14:textId="77777777" w:rsidR="00BC05FF" w:rsidRPr="005458ED" w:rsidRDefault="00BC05FF" w:rsidP="00CC43D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5458ED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3.67, 5.90</w:t>
            </w:r>
          </w:p>
        </w:tc>
        <w:tc>
          <w:tcPr>
            <w:tcW w:w="349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1A8A7929" w14:textId="77777777" w:rsidR="00BC05FF" w:rsidRPr="005458ED" w:rsidRDefault="00BC05FF" w:rsidP="00CC43D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5458ED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&lt;0.001</w:t>
            </w:r>
          </w:p>
        </w:tc>
        <w:tc>
          <w:tcPr>
            <w:tcW w:w="228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4D56DFE1" w14:textId="77777777" w:rsidR="00BC05FF" w:rsidRPr="005458ED" w:rsidRDefault="00BC05FF" w:rsidP="00CC43D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5458ED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3.31</w:t>
            </w:r>
          </w:p>
        </w:tc>
        <w:tc>
          <w:tcPr>
            <w:tcW w:w="420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18D7873E" w14:textId="77777777" w:rsidR="00BC05FF" w:rsidRPr="005458ED" w:rsidRDefault="00BC05FF" w:rsidP="00CC43D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5458ED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2.59, 4.23</w:t>
            </w:r>
          </w:p>
        </w:tc>
        <w:tc>
          <w:tcPr>
            <w:tcW w:w="347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1F6C1A76" w14:textId="77777777" w:rsidR="00BC05FF" w:rsidRPr="005458ED" w:rsidRDefault="00BC05FF" w:rsidP="00CC43D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5458ED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&lt;0.001</w:t>
            </w:r>
          </w:p>
        </w:tc>
      </w:tr>
      <w:tr w:rsidR="00BC05FF" w:rsidRPr="005458ED" w14:paraId="339C8D1B" w14:textId="77777777" w:rsidTr="00BC05FF">
        <w:trPr>
          <w:jc w:val="center"/>
        </w:trPr>
        <w:tc>
          <w:tcPr>
            <w:tcW w:w="812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5962FE66" w14:textId="77777777" w:rsidR="00BC05FF" w:rsidRPr="00BC05FF" w:rsidRDefault="00BC05FF" w:rsidP="00CC43D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DejaVu Sans" w:hAnsi="Times New Roman" w:cs="Times New Roman"/>
                <w:b/>
                <w:bCs/>
                <w:color w:val="000000"/>
                <w:sz w:val="22"/>
                <w:szCs w:val="22"/>
              </w:rPr>
            </w:pPr>
            <w:r w:rsidRPr="00BC05FF">
              <w:rPr>
                <w:rFonts w:ascii="Times New Roman" w:eastAsia="DejaVu Sans" w:hAnsi="Times New Roman" w:cs="Times New Roman"/>
                <w:b/>
                <w:bCs/>
                <w:color w:val="000000"/>
                <w:sz w:val="22"/>
                <w:szCs w:val="22"/>
              </w:rPr>
              <w:t>CVD</w:t>
            </w:r>
          </w:p>
        </w:tc>
        <w:tc>
          <w:tcPr>
            <w:tcW w:w="201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45C667D8" w14:textId="77777777" w:rsidR="00BC05FF" w:rsidRPr="005458ED" w:rsidRDefault="00BC05FF" w:rsidP="00CC43D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 w:firstLineChars="100" w:firstLine="220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5458ED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Q1</w:t>
            </w:r>
          </w:p>
        </w:tc>
        <w:tc>
          <w:tcPr>
            <w:tcW w:w="228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678AACAC" w14:textId="77777777" w:rsidR="00BC05FF" w:rsidRPr="005458ED" w:rsidRDefault="00BC05FF" w:rsidP="00CC43D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5458ED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—</w:t>
            </w:r>
          </w:p>
        </w:tc>
        <w:tc>
          <w:tcPr>
            <w:tcW w:w="420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4E0F2F34" w14:textId="77777777" w:rsidR="00BC05FF" w:rsidRPr="005458ED" w:rsidRDefault="00BC05FF" w:rsidP="00CC43D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5458ED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—</w:t>
            </w:r>
          </w:p>
        </w:tc>
        <w:tc>
          <w:tcPr>
            <w:tcW w:w="350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3792CD3C" w14:textId="77777777" w:rsidR="00BC05FF" w:rsidRPr="005458ED" w:rsidRDefault="00BC05FF" w:rsidP="00CC43D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</w:p>
        </w:tc>
        <w:tc>
          <w:tcPr>
            <w:tcW w:w="228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15D84D7E" w14:textId="77777777" w:rsidR="00BC05FF" w:rsidRPr="005458ED" w:rsidRDefault="00BC05FF" w:rsidP="00CC43D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5458ED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—</w:t>
            </w:r>
          </w:p>
        </w:tc>
        <w:tc>
          <w:tcPr>
            <w:tcW w:w="420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26219452" w14:textId="77777777" w:rsidR="00BC05FF" w:rsidRPr="005458ED" w:rsidRDefault="00BC05FF" w:rsidP="00CC43D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5458ED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—</w:t>
            </w:r>
          </w:p>
        </w:tc>
        <w:tc>
          <w:tcPr>
            <w:tcW w:w="349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7143D472" w14:textId="77777777" w:rsidR="00BC05FF" w:rsidRPr="005458ED" w:rsidRDefault="00BC05FF" w:rsidP="00CC43D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</w:p>
        </w:tc>
        <w:tc>
          <w:tcPr>
            <w:tcW w:w="228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5239FE44" w14:textId="77777777" w:rsidR="00BC05FF" w:rsidRPr="005458ED" w:rsidRDefault="00BC05FF" w:rsidP="00CC43D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5458ED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—</w:t>
            </w:r>
          </w:p>
        </w:tc>
        <w:tc>
          <w:tcPr>
            <w:tcW w:w="420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15DC636D" w14:textId="77777777" w:rsidR="00BC05FF" w:rsidRPr="005458ED" w:rsidRDefault="00BC05FF" w:rsidP="00CC43D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5458ED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—</w:t>
            </w:r>
          </w:p>
        </w:tc>
        <w:tc>
          <w:tcPr>
            <w:tcW w:w="349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42DF1594" w14:textId="77777777" w:rsidR="00BC05FF" w:rsidRPr="005458ED" w:rsidRDefault="00BC05FF" w:rsidP="00CC43D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</w:p>
        </w:tc>
        <w:tc>
          <w:tcPr>
            <w:tcW w:w="228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034BA576" w14:textId="77777777" w:rsidR="00BC05FF" w:rsidRPr="005458ED" w:rsidRDefault="00BC05FF" w:rsidP="00CC43D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5458ED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—</w:t>
            </w:r>
          </w:p>
        </w:tc>
        <w:tc>
          <w:tcPr>
            <w:tcW w:w="420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0817596A" w14:textId="77777777" w:rsidR="00BC05FF" w:rsidRPr="005458ED" w:rsidRDefault="00BC05FF" w:rsidP="00CC43D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5458ED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—</w:t>
            </w:r>
          </w:p>
        </w:tc>
        <w:tc>
          <w:tcPr>
            <w:tcW w:w="347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02CDFE2C" w14:textId="77777777" w:rsidR="00BC05FF" w:rsidRPr="005458ED" w:rsidRDefault="00BC05FF" w:rsidP="00CC43D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</w:p>
        </w:tc>
      </w:tr>
      <w:tr w:rsidR="00BC05FF" w:rsidRPr="005458ED" w14:paraId="69D68B8E" w14:textId="77777777" w:rsidTr="00BC05FF">
        <w:trPr>
          <w:jc w:val="center"/>
        </w:trPr>
        <w:tc>
          <w:tcPr>
            <w:tcW w:w="812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17DE1910" w14:textId="77777777" w:rsidR="00BC05FF" w:rsidRPr="005458ED" w:rsidRDefault="00BC05FF" w:rsidP="00CC43D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</w:p>
        </w:tc>
        <w:tc>
          <w:tcPr>
            <w:tcW w:w="201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3E742CA4" w14:textId="77777777" w:rsidR="00BC05FF" w:rsidRPr="005458ED" w:rsidRDefault="00BC05FF" w:rsidP="00CC43D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300" w:right="100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5458ED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Q2</w:t>
            </w:r>
          </w:p>
        </w:tc>
        <w:tc>
          <w:tcPr>
            <w:tcW w:w="228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09E16167" w14:textId="77777777" w:rsidR="00BC05FF" w:rsidRPr="005458ED" w:rsidRDefault="00BC05FF" w:rsidP="00CC43D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5458ED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1.89</w:t>
            </w:r>
          </w:p>
        </w:tc>
        <w:tc>
          <w:tcPr>
            <w:tcW w:w="420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26626D62" w14:textId="77777777" w:rsidR="00BC05FF" w:rsidRPr="005458ED" w:rsidRDefault="00BC05FF" w:rsidP="00CC43D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5458ED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1.75, 2.05</w:t>
            </w:r>
          </w:p>
        </w:tc>
        <w:tc>
          <w:tcPr>
            <w:tcW w:w="350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290B0E96" w14:textId="77777777" w:rsidR="00BC05FF" w:rsidRPr="005458ED" w:rsidRDefault="00BC05FF" w:rsidP="00CC43D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5458ED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&lt;0.001</w:t>
            </w:r>
          </w:p>
        </w:tc>
        <w:tc>
          <w:tcPr>
            <w:tcW w:w="228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283B5CFF" w14:textId="77777777" w:rsidR="00BC05FF" w:rsidRPr="005458ED" w:rsidRDefault="00BC05FF" w:rsidP="00CC43D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5458ED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1.88</w:t>
            </w:r>
          </w:p>
        </w:tc>
        <w:tc>
          <w:tcPr>
            <w:tcW w:w="420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086B6793" w14:textId="77777777" w:rsidR="00BC05FF" w:rsidRPr="005458ED" w:rsidRDefault="00BC05FF" w:rsidP="00CC43D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5458ED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1.73, 2.03</w:t>
            </w:r>
          </w:p>
        </w:tc>
        <w:tc>
          <w:tcPr>
            <w:tcW w:w="349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1B712A14" w14:textId="77777777" w:rsidR="00BC05FF" w:rsidRPr="005458ED" w:rsidRDefault="00BC05FF" w:rsidP="00CC43D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5458ED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&lt;0.001</w:t>
            </w:r>
          </w:p>
        </w:tc>
        <w:tc>
          <w:tcPr>
            <w:tcW w:w="228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5F67F32B" w14:textId="77777777" w:rsidR="00BC05FF" w:rsidRPr="005458ED" w:rsidRDefault="00BC05FF" w:rsidP="00CC43D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5458ED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1.79</w:t>
            </w:r>
          </w:p>
        </w:tc>
        <w:tc>
          <w:tcPr>
            <w:tcW w:w="420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31E8916A" w14:textId="77777777" w:rsidR="00BC05FF" w:rsidRPr="005458ED" w:rsidRDefault="00BC05FF" w:rsidP="00CC43D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5458ED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1.66, 1.94</w:t>
            </w:r>
          </w:p>
        </w:tc>
        <w:tc>
          <w:tcPr>
            <w:tcW w:w="349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421F4C5A" w14:textId="77777777" w:rsidR="00BC05FF" w:rsidRPr="005458ED" w:rsidRDefault="00BC05FF" w:rsidP="00CC43D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5458ED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&lt;0.001</w:t>
            </w:r>
          </w:p>
        </w:tc>
        <w:tc>
          <w:tcPr>
            <w:tcW w:w="228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45C0DF0E" w14:textId="77777777" w:rsidR="00BC05FF" w:rsidRPr="005458ED" w:rsidRDefault="00BC05FF" w:rsidP="00CC43D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5458ED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1.56</w:t>
            </w:r>
          </w:p>
        </w:tc>
        <w:tc>
          <w:tcPr>
            <w:tcW w:w="420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1339E512" w14:textId="77777777" w:rsidR="00BC05FF" w:rsidRPr="005458ED" w:rsidRDefault="00BC05FF" w:rsidP="00CC43D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5458ED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1.44, 1.69</w:t>
            </w:r>
          </w:p>
        </w:tc>
        <w:tc>
          <w:tcPr>
            <w:tcW w:w="347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2F1593DF" w14:textId="77777777" w:rsidR="00BC05FF" w:rsidRPr="005458ED" w:rsidRDefault="00BC05FF" w:rsidP="00CC43D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5458ED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&lt;0.001</w:t>
            </w:r>
          </w:p>
        </w:tc>
      </w:tr>
      <w:tr w:rsidR="00BC05FF" w:rsidRPr="005458ED" w14:paraId="0ED56B34" w14:textId="77777777" w:rsidTr="00BC05FF">
        <w:trPr>
          <w:jc w:val="center"/>
        </w:trPr>
        <w:tc>
          <w:tcPr>
            <w:tcW w:w="812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66B4B39B" w14:textId="77777777" w:rsidR="00BC05FF" w:rsidRPr="005458ED" w:rsidRDefault="00BC05FF" w:rsidP="00CC43D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</w:p>
        </w:tc>
        <w:tc>
          <w:tcPr>
            <w:tcW w:w="201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3D5B262A" w14:textId="77777777" w:rsidR="00BC05FF" w:rsidRPr="005458ED" w:rsidRDefault="00BC05FF" w:rsidP="00CC43D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300" w:right="100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5458ED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Q3</w:t>
            </w:r>
          </w:p>
        </w:tc>
        <w:tc>
          <w:tcPr>
            <w:tcW w:w="228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6CD3DF77" w14:textId="77777777" w:rsidR="00BC05FF" w:rsidRPr="005458ED" w:rsidRDefault="00BC05FF" w:rsidP="00CC43D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5458ED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2.53</w:t>
            </w:r>
          </w:p>
        </w:tc>
        <w:tc>
          <w:tcPr>
            <w:tcW w:w="420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1730B9A4" w14:textId="77777777" w:rsidR="00BC05FF" w:rsidRPr="005458ED" w:rsidRDefault="00BC05FF" w:rsidP="00CC43D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5458ED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2.34, 2.72</w:t>
            </w:r>
          </w:p>
        </w:tc>
        <w:tc>
          <w:tcPr>
            <w:tcW w:w="350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434E8126" w14:textId="77777777" w:rsidR="00BC05FF" w:rsidRPr="005458ED" w:rsidRDefault="00BC05FF" w:rsidP="00CC43D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5458ED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&lt;0.001</w:t>
            </w:r>
          </w:p>
        </w:tc>
        <w:tc>
          <w:tcPr>
            <w:tcW w:w="228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35BD6DF7" w14:textId="77777777" w:rsidR="00BC05FF" w:rsidRPr="005458ED" w:rsidRDefault="00BC05FF" w:rsidP="00CC43D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5458ED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2.49</w:t>
            </w:r>
          </w:p>
        </w:tc>
        <w:tc>
          <w:tcPr>
            <w:tcW w:w="420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3F306A6E" w14:textId="77777777" w:rsidR="00BC05FF" w:rsidRPr="005458ED" w:rsidRDefault="00BC05FF" w:rsidP="00CC43D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5458ED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2.31, 2.68</w:t>
            </w:r>
          </w:p>
        </w:tc>
        <w:tc>
          <w:tcPr>
            <w:tcW w:w="349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3F6FE5A9" w14:textId="77777777" w:rsidR="00BC05FF" w:rsidRPr="005458ED" w:rsidRDefault="00BC05FF" w:rsidP="00CC43D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5458ED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&lt;0.001</w:t>
            </w:r>
          </w:p>
        </w:tc>
        <w:tc>
          <w:tcPr>
            <w:tcW w:w="228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42CA6D38" w14:textId="77777777" w:rsidR="00BC05FF" w:rsidRPr="005458ED" w:rsidRDefault="00BC05FF" w:rsidP="00CC43D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5458ED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2.30</w:t>
            </w:r>
          </w:p>
        </w:tc>
        <w:tc>
          <w:tcPr>
            <w:tcW w:w="420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6ACCDB9A" w14:textId="77777777" w:rsidR="00BC05FF" w:rsidRPr="005458ED" w:rsidRDefault="00BC05FF" w:rsidP="00CC43D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5458ED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2.13, 2.48</w:t>
            </w:r>
          </w:p>
        </w:tc>
        <w:tc>
          <w:tcPr>
            <w:tcW w:w="349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5011901D" w14:textId="77777777" w:rsidR="00BC05FF" w:rsidRPr="005458ED" w:rsidRDefault="00BC05FF" w:rsidP="00CC43D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5458ED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&lt;0.001</w:t>
            </w:r>
          </w:p>
        </w:tc>
        <w:tc>
          <w:tcPr>
            <w:tcW w:w="228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4CD29B66" w14:textId="77777777" w:rsidR="00BC05FF" w:rsidRPr="005458ED" w:rsidRDefault="00BC05FF" w:rsidP="00CC43D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5458ED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1.83</w:t>
            </w:r>
          </w:p>
        </w:tc>
        <w:tc>
          <w:tcPr>
            <w:tcW w:w="420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46A0835A" w14:textId="77777777" w:rsidR="00BC05FF" w:rsidRPr="005458ED" w:rsidRDefault="00BC05FF" w:rsidP="00CC43D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5458ED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1.69, 1.98</w:t>
            </w:r>
          </w:p>
        </w:tc>
        <w:tc>
          <w:tcPr>
            <w:tcW w:w="347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16DBF1BC" w14:textId="77777777" w:rsidR="00BC05FF" w:rsidRPr="005458ED" w:rsidRDefault="00BC05FF" w:rsidP="00CC43D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5458ED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&lt;0.001</w:t>
            </w:r>
          </w:p>
        </w:tc>
      </w:tr>
      <w:tr w:rsidR="00BC05FF" w:rsidRPr="005458ED" w14:paraId="1FE43715" w14:textId="77777777" w:rsidTr="00BC05FF">
        <w:trPr>
          <w:jc w:val="center"/>
        </w:trPr>
        <w:tc>
          <w:tcPr>
            <w:tcW w:w="812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2C7E5C52" w14:textId="77777777" w:rsidR="00BC05FF" w:rsidRPr="005458ED" w:rsidRDefault="00BC05FF" w:rsidP="00CC43D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</w:p>
        </w:tc>
        <w:tc>
          <w:tcPr>
            <w:tcW w:w="201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06A872A2" w14:textId="77777777" w:rsidR="00BC05FF" w:rsidRPr="005458ED" w:rsidRDefault="00BC05FF" w:rsidP="00CC43D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300" w:right="100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5458ED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Q4</w:t>
            </w:r>
          </w:p>
        </w:tc>
        <w:tc>
          <w:tcPr>
            <w:tcW w:w="228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07427737" w14:textId="77777777" w:rsidR="00BC05FF" w:rsidRPr="005458ED" w:rsidRDefault="00BC05FF" w:rsidP="00CC43D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5458ED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3.83</w:t>
            </w:r>
          </w:p>
        </w:tc>
        <w:tc>
          <w:tcPr>
            <w:tcW w:w="420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1BE41B9A" w14:textId="77777777" w:rsidR="00BC05FF" w:rsidRPr="005458ED" w:rsidRDefault="00BC05FF" w:rsidP="00CC43D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5458ED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3.56, 4.12</w:t>
            </w:r>
          </w:p>
        </w:tc>
        <w:tc>
          <w:tcPr>
            <w:tcW w:w="350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19039347" w14:textId="77777777" w:rsidR="00BC05FF" w:rsidRPr="005458ED" w:rsidRDefault="00BC05FF" w:rsidP="00CC43D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5458ED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&lt;0.001</w:t>
            </w:r>
          </w:p>
        </w:tc>
        <w:tc>
          <w:tcPr>
            <w:tcW w:w="228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3935C457" w14:textId="77777777" w:rsidR="00BC05FF" w:rsidRPr="005458ED" w:rsidRDefault="00BC05FF" w:rsidP="00CC43D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5458ED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3.73</w:t>
            </w:r>
          </w:p>
        </w:tc>
        <w:tc>
          <w:tcPr>
            <w:tcW w:w="420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5EBA0443" w14:textId="77777777" w:rsidR="00BC05FF" w:rsidRPr="005458ED" w:rsidRDefault="00BC05FF" w:rsidP="00CC43D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5458ED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3.47, 4.01</w:t>
            </w:r>
          </w:p>
        </w:tc>
        <w:tc>
          <w:tcPr>
            <w:tcW w:w="349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21426332" w14:textId="77777777" w:rsidR="00BC05FF" w:rsidRPr="005458ED" w:rsidRDefault="00BC05FF" w:rsidP="00CC43D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5458ED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&lt;0.001</w:t>
            </w:r>
          </w:p>
        </w:tc>
        <w:tc>
          <w:tcPr>
            <w:tcW w:w="228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0AE43B60" w14:textId="77777777" w:rsidR="00BC05FF" w:rsidRPr="005458ED" w:rsidRDefault="00BC05FF" w:rsidP="00CC43D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5458ED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3.32</w:t>
            </w:r>
          </w:p>
        </w:tc>
        <w:tc>
          <w:tcPr>
            <w:tcW w:w="420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70C68CEA" w14:textId="77777777" w:rsidR="00BC05FF" w:rsidRPr="005458ED" w:rsidRDefault="00BC05FF" w:rsidP="00CC43D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5458ED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3.08, 3.57</w:t>
            </w:r>
          </w:p>
        </w:tc>
        <w:tc>
          <w:tcPr>
            <w:tcW w:w="349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0C18F24F" w14:textId="77777777" w:rsidR="00BC05FF" w:rsidRPr="005458ED" w:rsidRDefault="00BC05FF" w:rsidP="00CC43D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5458ED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&lt;0.001</w:t>
            </w:r>
          </w:p>
        </w:tc>
        <w:tc>
          <w:tcPr>
            <w:tcW w:w="228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34147992" w14:textId="77777777" w:rsidR="00BC05FF" w:rsidRPr="005458ED" w:rsidRDefault="00BC05FF" w:rsidP="00CC43D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5458ED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2.36</w:t>
            </w:r>
          </w:p>
        </w:tc>
        <w:tc>
          <w:tcPr>
            <w:tcW w:w="420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1088AAB6" w14:textId="77777777" w:rsidR="00BC05FF" w:rsidRPr="005458ED" w:rsidRDefault="00BC05FF" w:rsidP="00CC43D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5458ED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2.18, 2.54</w:t>
            </w:r>
          </w:p>
        </w:tc>
        <w:tc>
          <w:tcPr>
            <w:tcW w:w="347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6609C555" w14:textId="77777777" w:rsidR="00BC05FF" w:rsidRPr="005458ED" w:rsidRDefault="00BC05FF" w:rsidP="00CC43D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5458ED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&lt;0.001</w:t>
            </w:r>
          </w:p>
        </w:tc>
      </w:tr>
      <w:tr w:rsidR="00BC05FF" w:rsidRPr="005458ED" w14:paraId="1B9A7B6E" w14:textId="77777777" w:rsidTr="00BC05FF">
        <w:trPr>
          <w:jc w:val="center"/>
        </w:trPr>
        <w:tc>
          <w:tcPr>
            <w:tcW w:w="812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1121D502" w14:textId="77777777" w:rsidR="00BC05FF" w:rsidRPr="00BC05FF" w:rsidRDefault="00BC05FF" w:rsidP="00CC43D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DejaVu Sans" w:hAnsi="Times New Roman" w:cs="Times New Roman"/>
                <w:b/>
                <w:bCs/>
                <w:color w:val="000000"/>
                <w:sz w:val="22"/>
                <w:szCs w:val="22"/>
              </w:rPr>
            </w:pPr>
            <w:r w:rsidRPr="00BC05FF">
              <w:rPr>
                <w:rFonts w:ascii="Times New Roman" w:eastAsia="DejaVu Sans" w:hAnsi="Times New Roman" w:cs="Times New Roman"/>
                <w:b/>
                <w:bCs/>
                <w:color w:val="000000"/>
                <w:sz w:val="22"/>
                <w:szCs w:val="22"/>
              </w:rPr>
              <w:t>Cancer</w:t>
            </w:r>
          </w:p>
        </w:tc>
        <w:tc>
          <w:tcPr>
            <w:tcW w:w="201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59F55FED" w14:textId="77777777" w:rsidR="00BC05FF" w:rsidRPr="005458ED" w:rsidRDefault="00BC05FF" w:rsidP="00CC43D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 w:firstLineChars="100" w:firstLine="220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5458ED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Q1</w:t>
            </w:r>
          </w:p>
        </w:tc>
        <w:tc>
          <w:tcPr>
            <w:tcW w:w="228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356DFBC3" w14:textId="77777777" w:rsidR="00BC05FF" w:rsidRPr="005458ED" w:rsidRDefault="00BC05FF" w:rsidP="00CC43D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5458ED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—</w:t>
            </w:r>
          </w:p>
        </w:tc>
        <w:tc>
          <w:tcPr>
            <w:tcW w:w="420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57603A8F" w14:textId="77777777" w:rsidR="00BC05FF" w:rsidRPr="005458ED" w:rsidRDefault="00BC05FF" w:rsidP="00CC43D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5458ED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—</w:t>
            </w:r>
          </w:p>
        </w:tc>
        <w:tc>
          <w:tcPr>
            <w:tcW w:w="350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21B36E2C" w14:textId="77777777" w:rsidR="00BC05FF" w:rsidRPr="005458ED" w:rsidRDefault="00BC05FF" w:rsidP="00CC43D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</w:p>
        </w:tc>
        <w:tc>
          <w:tcPr>
            <w:tcW w:w="228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7B9648E0" w14:textId="77777777" w:rsidR="00BC05FF" w:rsidRPr="005458ED" w:rsidRDefault="00BC05FF" w:rsidP="00CC43D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5458ED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—</w:t>
            </w:r>
          </w:p>
        </w:tc>
        <w:tc>
          <w:tcPr>
            <w:tcW w:w="420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4F76B0BC" w14:textId="77777777" w:rsidR="00BC05FF" w:rsidRPr="005458ED" w:rsidRDefault="00BC05FF" w:rsidP="00CC43D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5458ED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—</w:t>
            </w:r>
          </w:p>
        </w:tc>
        <w:tc>
          <w:tcPr>
            <w:tcW w:w="349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176703C7" w14:textId="77777777" w:rsidR="00BC05FF" w:rsidRPr="005458ED" w:rsidRDefault="00BC05FF" w:rsidP="00CC43D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</w:p>
        </w:tc>
        <w:tc>
          <w:tcPr>
            <w:tcW w:w="228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660896D9" w14:textId="77777777" w:rsidR="00BC05FF" w:rsidRPr="005458ED" w:rsidRDefault="00BC05FF" w:rsidP="00CC43D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5458ED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—</w:t>
            </w:r>
          </w:p>
        </w:tc>
        <w:tc>
          <w:tcPr>
            <w:tcW w:w="420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728FED74" w14:textId="77777777" w:rsidR="00BC05FF" w:rsidRPr="005458ED" w:rsidRDefault="00BC05FF" w:rsidP="00CC43D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5458ED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—</w:t>
            </w:r>
          </w:p>
        </w:tc>
        <w:tc>
          <w:tcPr>
            <w:tcW w:w="349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16956731" w14:textId="77777777" w:rsidR="00BC05FF" w:rsidRPr="005458ED" w:rsidRDefault="00BC05FF" w:rsidP="00CC43D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</w:p>
        </w:tc>
        <w:tc>
          <w:tcPr>
            <w:tcW w:w="228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7CA47393" w14:textId="77777777" w:rsidR="00BC05FF" w:rsidRPr="005458ED" w:rsidRDefault="00BC05FF" w:rsidP="00CC43D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5458ED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—</w:t>
            </w:r>
          </w:p>
        </w:tc>
        <w:tc>
          <w:tcPr>
            <w:tcW w:w="420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4BF2D81F" w14:textId="77777777" w:rsidR="00BC05FF" w:rsidRPr="005458ED" w:rsidRDefault="00BC05FF" w:rsidP="00CC43D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5458ED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—</w:t>
            </w:r>
          </w:p>
        </w:tc>
        <w:tc>
          <w:tcPr>
            <w:tcW w:w="347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3E59F1B5" w14:textId="77777777" w:rsidR="00BC05FF" w:rsidRPr="005458ED" w:rsidRDefault="00BC05FF" w:rsidP="00CC43D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</w:p>
        </w:tc>
      </w:tr>
      <w:tr w:rsidR="00BC05FF" w:rsidRPr="005458ED" w14:paraId="24B8E20A" w14:textId="77777777" w:rsidTr="00BC05FF">
        <w:trPr>
          <w:jc w:val="center"/>
        </w:trPr>
        <w:tc>
          <w:tcPr>
            <w:tcW w:w="812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107DFA2A" w14:textId="77777777" w:rsidR="00BC05FF" w:rsidRPr="005458ED" w:rsidRDefault="00BC05FF" w:rsidP="00CC43D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</w:p>
        </w:tc>
        <w:tc>
          <w:tcPr>
            <w:tcW w:w="201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4BF2D082" w14:textId="77777777" w:rsidR="00BC05FF" w:rsidRPr="005458ED" w:rsidRDefault="00BC05FF" w:rsidP="00CC43D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300" w:right="100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5458ED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Q2</w:t>
            </w:r>
          </w:p>
        </w:tc>
        <w:tc>
          <w:tcPr>
            <w:tcW w:w="228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3D35EE5B" w14:textId="77777777" w:rsidR="00BC05FF" w:rsidRPr="005458ED" w:rsidRDefault="00BC05FF" w:rsidP="00CC43D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5458ED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1.40</w:t>
            </w:r>
          </w:p>
        </w:tc>
        <w:tc>
          <w:tcPr>
            <w:tcW w:w="420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5905FECF" w14:textId="77777777" w:rsidR="00BC05FF" w:rsidRPr="005458ED" w:rsidRDefault="00BC05FF" w:rsidP="00CC43D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5458ED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1.33, 1.47</w:t>
            </w:r>
          </w:p>
        </w:tc>
        <w:tc>
          <w:tcPr>
            <w:tcW w:w="350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560D3EAA" w14:textId="77777777" w:rsidR="00BC05FF" w:rsidRPr="005458ED" w:rsidRDefault="00BC05FF" w:rsidP="00CC43D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5458ED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&lt;0.001</w:t>
            </w:r>
          </w:p>
        </w:tc>
        <w:tc>
          <w:tcPr>
            <w:tcW w:w="228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5529D613" w14:textId="77777777" w:rsidR="00BC05FF" w:rsidRPr="005458ED" w:rsidRDefault="00BC05FF" w:rsidP="00CC43D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5458ED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1.38</w:t>
            </w:r>
          </w:p>
        </w:tc>
        <w:tc>
          <w:tcPr>
            <w:tcW w:w="420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41067A55" w14:textId="77777777" w:rsidR="00BC05FF" w:rsidRPr="005458ED" w:rsidRDefault="00BC05FF" w:rsidP="00CC43D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5458ED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1.32, 1.46</w:t>
            </w:r>
          </w:p>
        </w:tc>
        <w:tc>
          <w:tcPr>
            <w:tcW w:w="349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308FEA25" w14:textId="77777777" w:rsidR="00BC05FF" w:rsidRPr="005458ED" w:rsidRDefault="00BC05FF" w:rsidP="00CC43D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5458ED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&lt;0.001</w:t>
            </w:r>
          </w:p>
        </w:tc>
        <w:tc>
          <w:tcPr>
            <w:tcW w:w="228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1C164A10" w14:textId="77777777" w:rsidR="00BC05FF" w:rsidRPr="005458ED" w:rsidRDefault="00BC05FF" w:rsidP="00CC43D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5458ED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1.39</w:t>
            </w:r>
          </w:p>
        </w:tc>
        <w:tc>
          <w:tcPr>
            <w:tcW w:w="420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1E23F944" w14:textId="77777777" w:rsidR="00BC05FF" w:rsidRPr="005458ED" w:rsidRDefault="00BC05FF" w:rsidP="00CC43D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5458ED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1.32, 1.46</w:t>
            </w:r>
          </w:p>
        </w:tc>
        <w:tc>
          <w:tcPr>
            <w:tcW w:w="349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651E7B0B" w14:textId="77777777" w:rsidR="00BC05FF" w:rsidRPr="005458ED" w:rsidRDefault="00BC05FF" w:rsidP="00CC43D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5458ED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&lt;0.001</w:t>
            </w:r>
          </w:p>
        </w:tc>
        <w:tc>
          <w:tcPr>
            <w:tcW w:w="228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5D6350ED" w14:textId="77777777" w:rsidR="00BC05FF" w:rsidRPr="005458ED" w:rsidRDefault="00BC05FF" w:rsidP="00CC43D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5458ED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1.32</w:t>
            </w:r>
          </w:p>
        </w:tc>
        <w:tc>
          <w:tcPr>
            <w:tcW w:w="420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46247E92" w14:textId="77777777" w:rsidR="00BC05FF" w:rsidRPr="005458ED" w:rsidRDefault="00BC05FF" w:rsidP="00CC43D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5458ED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1.26, 1.39</w:t>
            </w:r>
          </w:p>
        </w:tc>
        <w:tc>
          <w:tcPr>
            <w:tcW w:w="347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01188527" w14:textId="77777777" w:rsidR="00BC05FF" w:rsidRPr="005458ED" w:rsidRDefault="00BC05FF" w:rsidP="00CC43D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5458ED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&lt;0.001</w:t>
            </w:r>
          </w:p>
        </w:tc>
      </w:tr>
      <w:tr w:rsidR="00BC05FF" w:rsidRPr="005458ED" w14:paraId="5157DDB0" w14:textId="77777777" w:rsidTr="00BC05FF">
        <w:trPr>
          <w:jc w:val="center"/>
        </w:trPr>
        <w:tc>
          <w:tcPr>
            <w:tcW w:w="812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63C46E4D" w14:textId="77777777" w:rsidR="00BC05FF" w:rsidRPr="005458ED" w:rsidRDefault="00BC05FF" w:rsidP="00CC43D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</w:p>
        </w:tc>
        <w:tc>
          <w:tcPr>
            <w:tcW w:w="201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01C86F0F" w14:textId="77777777" w:rsidR="00BC05FF" w:rsidRPr="005458ED" w:rsidRDefault="00BC05FF" w:rsidP="00CC43D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300" w:right="100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5458ED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Q3</w:t>
            </w:r>
          </w:p>
        </w:tc>
        <w:tc>
          <w:tcPr>
            <w:tcW w:w="228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01593D9D" w14:textId="77777777" w:rsidR="00BC05FF" w:rsidRPr="005458ED" w:rsidRDefault="00BC05FF" w:rsidP="00CC43D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5458ED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1.70</w:t>
            </w:r>
          </w:p>
        </w:tc>
        <w:tc>
          <w:tcPr>
            <w:tcW w:w="420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579D5520" w14:textId="77777777" w:rsidR="00BC05FF" w:rsidRPr="005458ED" w:rsidRDefault="00BC05FF" w:rsidP="00CC43D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5458ED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1.62, 1.79</w:t>
            </w:r>
          </w:p>
        </w:tc>
        <w:tc>
          <w:tcPr>
            <w:tcW w:w="350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49D79A17" w14:textId="77777777" w:rsidR="00BC05FF" w:rsidRPr="005458ED" w:rsidRDefault="00BC05FF" w:rsidP="00CC43D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5458ED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&lt;0.001</w:t>
            </w:r>
          </w:p>
        </w:tc>
        <w:tc>
          <w:tcPr>
            <w:tcW w:w="228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6F3F398C" w14:textId="77777777" w:rsidR="00BC05FF" w:rsidRPr="005458ED" w:rsidRDefault="00BC05FF" w:rsidP="00CC43D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5458ED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1.67</w:t>
            </w:r>
          </w:p>
        </w:tc>
        <w:tc>
          <w:tcPr>
            <w:tcW w:w="420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678F9DDA" w14:textId="77777777" w:rsidR="00BC05FF" w:rsidRPr="005458ED" w:rsidRDefault="00BC05FF" w:rsidP="00CC43D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5458ED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1.59, 1.76</w:t>
            </w:r>
          </w:p>
        </w:tc>
        <w:tc>
          <w:tcPr>
            <w:tcW w:w="349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0BA7A6EA" w14:textId="77777777" w:rsidR="00BC05FF" w:rsidRPr="005458ED" w:rsidRDefault="00BC05FF" w:rsidP="00CC43D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5458ED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&lt;0.001</w:t>
            </w:r>
          </w:p>
        </w:tc>
        <w:tc>
          <w:tcPr>
            <w:tcW w:w="228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39BB1602" w14:textId="77777777" w:rsidR="00BC05FF" w:rsidRPr="005458ED" w:rsidRDefault="00BC05FF" w:rsidP="00CC43D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5458ED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1.69</w:t>
            </w:r>
          </w:p>
        </w:tc>
        <w:tc>
          <w:tcPr>
            <w:tcW w:w="420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59480AA4" w14:textId="77777777" w:rsidR="00BC05FF" w:rsidRPr="005458ED" w:rsidRDefault="00BC05FF" w:rsidP="00CC43D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5458ED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1.60, 1.77</w:t>
            </w:r>
          </w:p>
        </w:tc>
        <w:tc>
          <w:tcPr>
            <w:tcW w:w="349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3BCD0D18" w14:textId="77777777" w:rsidR="00BC05FF" w:rsidRPr="005458ED" w:rsidRDefault="00BC05FF" w:rsidP="00CC43D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5458ED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&lt;0.001</w:t>
            </w:r>
          </w:p>
        </w:tc>
        <w:tc>
          <w:tcPr>
            <w:tcW w:w="228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447C318D" w14:textId="77777777" w:rsidR="00BC05FF" w:rsidRPr="005458ED" w:rsidRDefault="00BC05FF" w:rsidP="00CC43D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5458ED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1.56</w:t>
            </w:r>
          </w:p>
        </w:tc>
        <w:tc>
          <w:tcPr>
            <w:tcW w:w="420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6B85D446" w14:textId="77777777" w:rsidR="00BC05FF" w:rsidRPr="005458ED" w:rsidRDefault="00BC05FF" w:rsidP="00CC43D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5458ED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1.48, 1.64</w:t>
            </w:r>
          </w:p>
        </w:tc>
        <w:tc>
          <w:tcPr>
            <w:tcW w:w="347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082D6A68" w14:textId="77777777" w:rsidR="00BC05FF" w:rsidRPr="005458ED" w:rsidRDefault="00BC05FF" w:rsidP="00CC43D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5458ED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&lt;0.001</w:t>
            </w:r>
          </w:p>
        </w:tc>
      </w:tr>
      <w:tr w:rsidR="00BC05FF" w:rsidRPr="005458ED" w14:paraId="1F031860" w14:textId="77777777" w:rsidTr="00BC05FF">
        <w:trPr>
          <w:jc w:val="center"/>
        </w:trPr>
        <w:tc>
          <w:tcPr>
            <w:tcW w:w="812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32E094D6" w14:textId="77777777" w:rsidR="00BC05FF" w:rsidRPr="005458ED" w:rsidRDefault="00BC05FF" w:rsidP="00CC43D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</w:p>
        </w:tc>
        <w:tc>
          <w:tcPr>
            <w:tcW w:w="201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6CBA9ECB" w14:textId="77777777" w:rsidR="00BC05FF" w:rsidRPr="005458ED" w:rsidRDefault="00BC05FF" w:rsidP="00CC43D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300" w:right="100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5458ED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Q4</w:t>
            </w:r>
          </w:p>
        </w:tc>
        <w:tc>
          <w:tcPr>
            <w:tcW w:w="228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4E6AD5C5" w14:textId="77777777" w:rsidR="00BC05FF" w:rsidRPr="005458ED" w:rsidRDefault="00BC05FF" w:rsidP="00CC43D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5458ED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2.11</w:t>
            </w:r>
          </w:p>
        </w:tc>
        <w:tc>
          <w:tcPr>
            <w:tcW w:w="420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7397C280" w14:textId="77777777" w:rsidR="00BC05FF" w:rsidRPr="005458ED" w:rsidRDefault="00BC05FF" w:rsidP="00CC43D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5458ED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2.01, 2.21</w:t>
            </w:r>
          </w:p>
        </w:tc>
        <w:tc>
          <w:tcPr>
            <w:tcW w:w="350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200DA3D6" w14:textId="77777777" w:rsidR="00BC05FF" w:rsidRPr="005458ED" w:rsidRDefault="00BC05FF" w:rsidP="00CC43D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5458ED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&lt;0.001</w:t>
            </w:r>
          </w:p>
        </w:tc>
        <w:tc>
          <w:tcPr>
            <w:tcW w:w="228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4652FB9E" w14:textId="77777777" w:rsidR="00BC05FF" w:rsidRPr="005458ED" w:rsidRDefault="00BC05FF" w:rsidP="00CC43D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5458ED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2.08</w:t>
            </w:r>
          </w:p>
        </w:tc>
        <w:tc>
          <w:tcPr>
            <w:tcW w:w="420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788BC30C" w14:textId="77777777" w:rsidR="00BC05FF" w:rsidRPr="005458ED" w:rsidRDefault="00BC05FF" w:rsidP="00CC43D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5458ED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1.98, 2.18</w:t>
            </w:r>
          </w:p>
        </w:tc>
        <w:tc>
          <w:tcPr>
            <w:tcW w:w="349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24C69DB8" w14:textId="77777777" w:rsidR="00BC05FF" w:rsidRPr="005458ED" w:rsidRDefault="00BC05FF" w:rsidP="00CC43D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5458ED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&lt;0.001</w:t>
            </w:r>
          </w:p>
        </w:tc>
        <w:tc>
          <w:tcPr>
            <w:tcW w:w="228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729D6725" w14:textId="77777777" w:rsidR="00BC05FF" w:rsidRPr="005458ED" w:rsidRDefault="00BC05FF" w:rsidP="00CC43D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5458ED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2.11</w:t>
            </w:r>
          </w:p>
        </w:tc>
        <w:tc>
          <w:tcPr>
            <w:tcW w:w="420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1B8AE556" w14:textId="77777777" w:rsidR="00BC05FF" w:rsidRPr="005458ED" w:rsidRDefault="00BC05FF" w:rsidP="00CC43D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5458ED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2.01, 2.22</w:t>
            </w:r>
          </w:p>
        </w:tc>
        <w:tc>
          <w:tcPr>
            <w:tcW w:w="349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3A8CE77D" w14:textId="77777777" w:rsidR="00BC05FF" w:rsidRPr="005458ED" w:rsidRDefault="00BC05FF" w:rsidP="00CC43D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5458ED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&lt;0.001</w:t>
            </w:r>
          </w:p>
        </w:tc>
        <w:tc>
          <w:tcPr>
            <w:tcW w:w="228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4A9978AE" w14:textId="77777777" w:rsidR="00BC05FF" w:rsidRPr="005458ED" w:rsidRDefault="00BC05FF" w:rsidP="00CC43D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5458ED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1.86</w:t>
            </w:r>
          </w:p>
        </w:tc>
        <w:tc>
          <w:tcPr>
            <w:tcW w:w="420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7CB795FB" w14:textId="77777777" w:rsidR="00BC05FF" w:rsidRPr="005458ED" w:rsidRDefault="00BC05FF" w:rsidP="00CC43D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5458ED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1.76, 1.95</w:t>
            </w:r>
          </w:p>
        </w:tc>
        <w:tc>
          <w:tcPr>
            <w:tcW w:w="347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2A01B82B" w14:textId="77777777" w:rsidR="00BC05FF" w:rsidRPr="005458ED" w:rsidRDefault="00BC05FF" w:rsidP="00CC43D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5458ED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&lt;0.001</w:t>
            </w:r>
          </w:p>
        </w:tc>
      </w:tr>
      <w:tr w:rsidR="00BC05FF" w:rsidRPr="005458ED" w14:paraId="6E4451ED" w14:textId="77777777" w:rsidTr="00BC05FF">
        <w:trPr>
          <w:jc w:val="center"/>
        </w:trPr>
        <w:tc>
          <w:tcPr>
            <w:tcW w:w="812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54CACAAE" w14:textId="6FA370BA" w:rsidR="00BC05FF" w:rsidRPr="005458ED" w:rsidRDefault="00BC05FF" w:rsidP="00CC43D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>
              <w:rPr>
                <w:rFonts w:ascii="Times New Roman" w:hAnsi="Times New Roman" w:cs="Times New Roman" w:hint="eastAsia"/>
                <w:b/>
                <w:bCs/>
                <w:sz w:val="22"/>
                <w:szCs w:val="22"/>
              </w:rPr>
              <w:t>A</w:t>
            </w:r>
            <w:r w:rsidRPr="00BC05FF">
              <w:rPr>
                <w:rFonts w:ascii="Times New Roman" w:hAnsi="Times New Roman" w:cs="Times New Roman"/>
                <w:b/>
                <w:bCs/>
                <w:sz w:val="22"/>
                <w:szCs w:val="22"/>
              </w:rPr>
              <w:t>ll-cause mortality</w:t>
            </w:r>
          </w:p>
        </w:tc>
        <w:tc>
          <w:tcPr>
            <w:tcW w:w="201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02CE4AB5" w14:textId="77777777" w:rsidR="00BC05FF" w:rsidRPr="005458ED" w:rsidRDefault="00BC05FF" w:rsidP="00CC43D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 w:firstLineChars="100" w:firstLine="220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5458ED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Q1</w:t>
            </w:r>
          </w:p>
        </w:tc>
        <w:tc>
          <w:tcPr>
            <w:tcW w:w="228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3F14BEE5" w14:textId="77777777" w:rsidR="00BC05FF" w:rsidRPr="005458ED" w:rsidRDefault="00BC05FF" w:rsidP="00CC43D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5458ED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—</w:t>
            </w:r>
          </w:p>
        </w:tc>
        <w:tc>
          <w:tcPr>
            <w:tcW w:w="420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19EC396D" w14:textId="77777777" w:rsidR="00BC05FF" w:rsidRPr="005458ED" w:rsidRDefault="00BC05FF" w:rsidP="00CC43D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5458ED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—</w:t>
            </w:r>
          </w:p>
        </w:tc>
        <w:tc>
          <w:tcPr>
            <w:tcW w:w="350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1663DA19" w14:textId="77777777" w:rsidR="00BC05FF" w:rsidRPr="005458ED" w:rsidRDefault="00BC05FF" w:rsidP="00CC43D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</w:p>
        </w:tc>
        <w:tc>
          <w:tcPr>
            <w:tcW w:w="228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0FB2C036" w14:textId="77777777" w:rsidR="00BC05FF" w:rsidRPr="005458ED" w:rsidRDefault="00BC05FF" w:rsidP="00CC43D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5458ED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—</w:t>
            </w:r>
          </w:p>
        </w:tc>
        <w:tc>
          <w:tcPr>
            <w:tcW w:w="420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578483E6" w14:textId="77777777" w:rsidR="00BC05FF" w:rsidRPr="005458ED" w:rsidRDefault="00BC05FF" w:rsidP="00CC43D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5458ED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—</w:t>
            </w:r>
          </w:p>
        </w:tc>
        <w:tc>
          <w:tcPr>
            <w:tcW w:w="349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11C4F5CF" w14:textId="77777777" w:rsidR="00BC05FF" w:rsidRPr="005458ED" w:rsidRDefault="00BC05FF" w:rsidP="00CC43D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</w:p>
        </w:tc>
        <w:tc>
          <w:tcPr>
            <w:tcW w:w="228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4C16C537" w14:textId="77777777" w:rsidR="00BC05FF" w:rsidRPr="005458ED" w:rsidRDefault="00BC05FF" w:rsidP="00CC43D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5458ED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—</w:t>
            </w:r>
          </w:p>
        </w:tc>
        <w:tc>
          <w:tcPr>
            <w:tcW w:w="420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20989F9B" w14:textId="77777777" w:rsidR="00BC05FF" w:rsidRPr="005458ED" w:rsidRDefault="00BC05FF" w:rsidP="00CC43D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5458ED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—</w:t>
            </w:r>
          </w:p>
        </w:tc>
        <w:tc>
          <w:tcPr>
            <w:tcW w:w="349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1A2FC1DF" w14:textId="77777777" w:rsidR="00BC05FF" w:rsidRPr="005458ED" w:rsidRDefault="00BC05FF" w:rsidP="00CC43D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</w:p>
        </w:tc>
        <w:tc>
          <w:tcPr>
            <w:tcW w:w="228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352D4335" w14:textId="77777777" w:rsidR="00BC05FF" w:rsidRPr="005458ED" w:rsidRDefault="00BC05FF" w:rsidP="00CC43D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5458ED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—</w:t>
            </w:r>
          </w:p>
        </w:tc>
        <w:tc>
          <w:tcPr>
            <w:tcW w:w="420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24780EC3" w14:textId="77777777" w:rsidR="00BC05FF" w:rsidRPr="005458ED" w:rsidRDefault="00BC05FF" w:rsidP="00CC43D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5458ED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—</w:t>
            </w:r>
          </w:p>
        </w:tc>
        <w:tc>
          <w:tcPr>
            <w:tcW w:w="347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2CDB25C2" w14:textId="77777777" w:rsidR="00BC05FF" w:rsidRPr="005458ED" w:rsidRDefault="00BC05FF" w:rsidP="00CC43D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</w:p>
        </w:tc>
      </w:tr>
      <w:tr w:rsidR="00BC05FF" w:rsidRPr="005458ED" w14:paraId="24D0C645" w14:textId="77777777" w:rsidTr="00BC05FF">
        <w:trPr>
          <w:jc w:val="center"/>
        </w:trPr>
        <w:tc>
          <w:tcPr>
            <w:tcW w:w="812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4E07D1C1" w14:textId="77777777" w:rsidR="00BC05FF" w:rsidRPr="005458ED" w:rsidRDefault="00BC05FF" w:rsidP="00CC43D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</w:p>
        </w:tc>
        <w:tc>
          <w:tcPr>
            <w:tcW w:w="201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1D06BF3E" w14:textId="77777777" w:rsidR="00BC05FF" w:rsidRPr="005458ED" w:rsidRDefault="00BC05FF" w:rsidP="00CC43D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300" w:right="100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5458ED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Q2</w:t>
            </w:r>
          </w:p>
        </w:tc>
        <w:tc>
          <w:tcPr>
            <w:tcW w:w="228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26E3771B" w14:textId="77777777" w:rsidR="00BC05FF" w:rsidRPr="005458ED" w:rsidRDefault="00BC05FF" w:rsidP="00CC43D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5458ED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1.88</w:t>
            </w:r>
          </w:p>
        </w:tc>
        <w:tc>
          <w:tcPr>
            <w:tcW w:w="420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7F5D0884" w14:textId="77777777" w:rsidR="00BC05FF" w:rsidRPr="005458ED" w:rsidRDefault="00BC05FF" w:rsidP="00CC43D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5458ED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1.68, 2.10</w:t>
            </w:r>
          </w:p>
        </w:tc>
        <w:tc>
          <w:tcPr>
            <w:tcW w:w="350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2F1CBB9F" w14:textId="77777777" w:rsidR="00BC05FF" w:rsidRPr="005458ED" w:rsidRDefault="00BC05FF" w:rsidP="00CC43D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5458ED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&lt;0.001</w:t>
            </w:r>
          </w:p>
        </w:tc>
        <w:tc>
          <w:tcPr>
            <w:tcW w:w="228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7C568C6A" w14:textId="77777777" w:rsidR="00BC05FF" w:rsidRPr="005458ED" w:rsidRDefault="00BC05FF" w:rsidP="00CC43D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5458ED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1.86</w:t>
            </w:r>
          </w:p>
        </w:tc>
        <w:tc>
          <w:tcPr>
            <w:tcW w:w="420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1F55AD8E" w14:textId="77777777" w:rsidR="00BC05FF" w:rsidRPr="005458ED" w:rsidRDefault="00BC05FF" w:rsidP="00CC43D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5458ED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1.66, 2.07</w:t>
            </w:r>
          </w:p>
        </w:tc>
        <w:tc>
          <w:tcPr>
            <w:tcW w:w="349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34EFDB8E" w14:textId="77777777" w:rsidR="00BC05FF" w:rsidRPr="005458ED" w:rsidRDefault="00BC05FF" w:rsidP="00CC43D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5458ED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&lt;0.001</w:t>
            </w:r>
          </w:p>
        </w:tc>
        <w:tc>
          <w:tcPr>
            <w:tcW w:w="228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70C6AE8D" w14:textId="77777777" w:rsidR="00BC05FF" w:rsidRPr="005458ED" w:rsidRDefault="00BC05FF" w:rsidP="00CC43D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5458ED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1.83</w:t>
            </w:r>
          </w:p>
        </w:tc>
        <w:tc>
          <w:tcPr>
            <w:tcW w:w="420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11233A81" w14:textId="77777777" w:rsidR="00BC05FF" w:rsidRPr="005458ED" w:rsidRDefault="00BC05FF" w:rsidP="00CC43D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5458ED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1.63, 2.04</w:t>
            </w:r>
          </w:p>
        </w:tc>
        <w:tc>
          <w:tcPr>
            <w:tcW w:w="349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0F883444" w14:textId="77777777" w:rsidR="00BC05FF" w:rsidRPr="005458ED" w:rsidRDefault="00BC05FF" w:rsidP="00CC43D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5458ED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&lt;0.001</w:t>
            </w:r>
          </w:p>
        </w:tc>
        <w:tc>
          <w:tcPr>
            <w:tcW w:w="228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7749E087" w14:textId="77777777" w:rsidR="00BC05FF" w:rsidRPr="005458ED" w:rsidRDefault="00BC05FF" w:rsidP="00CC43D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5458ED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1.69</w:t>
            </w:r>
          </w:p>
        </w:tc>
        <w:tc>
          <w:tcPr>
            <w:tcW w:w="420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6837945A" w14:textId="77777777" w:rsidR="00BC05FF" w:rsidRPr="005458ED" w:rsidRDefault="00BC05FF" w:rsidP="00CC43D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5458ED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1.51, 1.89</w:t>
            </w:r>
          </w:p>
        </w:tc>
        <w:tc>
          <w:tcPr>
            <w:tcW w:w="347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37431D88" w14:textId="77777777" w:rsidR="00BC05FF" w:rsidRPr="005458ED" w:rsidRDefault="00BC05FF" w:rsidP="00CC43D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5458ED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&lt;0.001</w:t>
            </w:r>
          </w:p>
        </w:tc>
      </w:tr>
      <w:tr w:rsidR="00BC05FF" w:rsidRPr="005458ED" w14:paraId="582D757E" w14:textId="77777777" w:rsidTr="00BC05FF">
        <w:trPr>
          <w:jc w:val="center"/>
        </w:trPr>
        <w:tc>
          <w:tcPr>
            <w:tcW w:w="812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78531310" w14:textId="77777777" w:rsidR="00BC05FF" w:rsidRPr="005458ED" w:rsidRDefault="00BC05FF" w:rsidP="00CC43D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</w:p>
        </w:tc>
        <w:tc>
          <w:tcPr>
            <w:tcW w:w="201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260F5063" w14:textId="77777777" w:rsidR="00BC05FF" w:rsidRPr="005458ED" w:rsidRDefault="00BC05FF" w:rsidP="00CC43D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300" w:right="100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5458ED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Q3</w:t>
            </w:r>
          </w:p>
        </w:tc>
        <w:tc>
          <w:tcPr>
            <w:tcW w:w="228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348BBE4E" w14:textId="77777777" w:rsidR="00BC05FF" w:rsidRPr="005458ED" w:rsidRDefault="00BC05FF" w:rsidP="00CC43D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5458ED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2.61</w:t>
            </w:r>
          </w:p>
        </w:tc>
        <w:tc>
          <w:tcPr>
            <w:tcW w:w="420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70109617" w14:textId="77777777" w:rsidR="00BC05FF" w:rsidRPr="005458ED" w:rsidRDefault="00BC05FF" w:rsidP="00CC43D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5458ED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2.34, 2.90</w:t>
            </w:r>
          </w:p>
        </w:tc>
        <w:tc>
          <w:tcPr>
            <w:tcW w:w="350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475AF5CD" w14:textId="77777777" w:rsidR="00BC05FF" w:rsidRPr="005458ED" w:rsidRDefault="00BC05FF" w:rsidP="00CC43D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5458ED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&lt;0.001</w:t>
            </w:r>
          </w:p>
        </w:tc>
        <w:tc>
          <w:tcPr>
            <w:tcW w:w="228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0794A6A6" w14:textId="77777777" w:rsidR="00BC05FF" w:rsidRPr="005458ED" w:rsidRDefault="00BC05FF" w:rsidP="00CC43D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5458ED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2.54</w:t>
            </w:r>
          </w:p>
        </w:tc>
        <w:tc>
          <w:tcPr>
            <w:tcW w:w="420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6CC9D45E" w14:textId="77777777" w:rsidR="00BC05FF" w:rsidRPr="005458ED" w:rsidRDefault="00BC05FF" w:rsidP="00CC43D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5458ED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2.29, 2.83</w:t>
            </w:r>
          </w:p>
        </w:tc>
        <w:tc>
          <w:tcPr>
            <w:tcW w:w="349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15E4FE7B" w14:textId="77777777" w:rsidR="00BC05FF" w:rsidRPr="005458ED" w:rsidRDefault="00BC05FF" w:rsidP="00CC43D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5458ED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&lt;0.001</w:t>
            </w:r>
          </w:p>
        </w:tc>
        <w:tc>
          <w:tcPr>
            <w:tcW w:w="228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0D03708E" w14:textId="77777777" w:rsidR="00BC05FF" w:rsidRPr="005458ED" w:rsidRDefault="00BC05FF" w:rsidP="00CC43D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5458ED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2.47</w:t>
            </w:r>
          </w:p>
        </w:tc>
        <w:tc>
          <w:tcPr>
            <w:tcW w:w="420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5801B015" w14:textId="77777777" w:rsidR="00BC05FF" w:rsidRPr="005458ED" w:rsidRDefault="00BC05FF" w:rsidP="00CC43D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5458ED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2.22, 2.75</w:t>
            </w:r>
          </w:p>
        </w:tc>
        <w:tc>
          <w:tcPr>
            <w:tcW w:w="349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53CCEDD2" w14:textId="77777777" w:rsidR="00BC05FF" w:rsidRPr="005458ED" w:rsidRDefault="00BC05FF" w:rsidP="00CC43D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5458ED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&lt;0.001</w:t>
            </w:r>
          </w:p>
        </w:tc>
        <w:tc>
          <w:tcPr>
            <w:tcW w:w="228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77CC631C" w14:textId="77777777" w:rsidR="00BC05FF" w:rsidRPr="005458ED" w:rsidRDefault="00BC05FF" w:rsidP="00CC43D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5458ED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2.16</w:t>
            </w:r>
          </w:p>
        </w:tc>
        <w:tc>
          <w:tcPr>
            <w:tcW w:w="420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7703107F" w14:textId="77777777" w:rsidR="00BC05FF" w:rsidRPr="005458ED" w:rsidRDefault="00BC05FF" w:rsidP="00CC43D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5458ED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1.94, 2.41</w:t>
            </w:r>
          </w:p>
        </w:tc>
        <w:tc>
          <w:tcPr>
            <w:tcW w:w="347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4B9CC48F" w14:textId="77777777" w:rsidR="00BC05FF" w:rsidRPr="005458ED" w:rsidRDefault="00BC05FF" w:rsidP="00CC43D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5458ED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&lt;0.001</w:t>
            </w:r>
          </w:p>
        </w:tc>
      </w:tr>
      <w:tr w:rsidR="00BC05FF" w:rsidRPr="005458ED" w14:paraId="7A007017" w14:textId="77777777" w:rsidTr="00BC05FF">
        <w:trPr>
          <w:jc w:val="center"/>
        </w:trPr>
        <w:tc>
          <w:tcPr>
            <w:tcW w:w="812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630150EB" w14:textId="77777777" w:rsidR="00BC05FF" w:rsidRPr="005458ED" w:rsidRDefault="00BC05FF" w:rsidP="00CC43D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</w:p>
        </w:tc>
        <w:tc>
          <w:tcPr>
            <w:tcW w:w="201" w:type="pct"/>
            <w:tcBorders>
              <w:top w:val="none" w:sz="0" w:space="0" w:color="000000"/>
              <w:left w:val="none" w:sz="0" w:space="0" w:color="000000"/>
              <w:bottom w:val="single" w:sz="8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448A21A9" w14:textId="77777777" w:rsidR="00BC05FF" w:rsidRPr="005458ED" w:rsidRDefault="00BC05FF" w:rsidP="00CC43D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300" w:right="100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5458ED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Q4</w:t>
            </w:r>
          </w:p>
        </w:tc>
        <w:tc>
          <w:tcPr>
            <w:tcW w:w="228" w:type="pct"/>
            <w:tcBorders>
              <w:top w:val="none" w:sz="0" w:space="0" w:color="000000"/>
              <w:left w:val="none" w:sz="0" w:space="0" w:color="000000"/>
              <w:bottom w:val="single" w:sz="8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023A2584" w14:textId="77777777" w:rsidR="00BC05FF" w:rsidRPr="005458ED" w:rsidRDefault="00BC05FF" w:rsidP="00CC43D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5458ED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4.46</w:t>
            </w:r>
          </w:p>
        </w:tc>
        <w:tc>
          <w:tcPr>
            <w:tcW w:w="420" w:type="pct"/>
            <w:tcBorders>
              <w:top w:val="none" w:sz="0" w:space="0" w:color="000000"/>
              <w:left w:val="none" w:sz="0" w:space="0" w:color="000000"/>
              <w:bottom w:val="single" w:sz="8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0BBDF99F" w14:textId="77777777" w:rsidR="00BC05FF" w:rsidRPr="005458ED" w:rsidRDefault="00BC05FF" w:rsidP="00CC43D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5458ED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4.04, 4.93</w:t>
            </w:r>
          </w:p>
        </w:tc>
        <w:tc>
          <w:tcPr>
            <w:tcW w:w="350" w:type="pct"/>
            <w:tcBorders>
              <w:top w:val="none" w:sz="0" w:space="0" w:color="000000"/>
              <w:left w:val="none" w:sz="0" w:space="0" w:color="000000"/>
              <w:bottom w:val="single" w:sz="8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121DF2E0" w14:textId="77777777" w:rsidR="00BC05FF" w:rsidRPr="005458ED" w:rsidRDefault="00BC05FF" w:rsidP="00CC43D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5458ED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&lt;0.001</w:t>
            </w:r>
          </w:p>
        </w:tc>
        <w:tc>
          <w:tcPr>
            <w:tcW w:w="228" w:type="pct"/>
            <w:tcBorders>
              <w:top w:val="none" w:sz="0" w:space="0" w:color="000000"/>
              <w:left w:val="none" w:sz="0" w:space="0" w:color="000000"/>
              <w:bottom w:val="single" w:sz="8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21FB48FE" w14:textId="77777777" w:rsidR="00BC05FF" w:rsidRPr="005458ED" w:rsidRDefault="00BC05FF" w:rsidP="00CC43D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5458ED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4.27</w:t>
            </w:r>
          </w:p>
        </w:tc>
        <w:tc>
          <w:tcPr>
            <w:tcW w:w="420" w:type="pct"/>
            <w:tcBorders>
              <w:top w:val="none" w:sz="0" w:space="0" w:color="000000"/>
              <w:left w:val="none" w:sz="0" w:space="0" w:color="000000"/>
              <w:bottom w:val="single" w:sz="8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402C09C2" w14:textId="77777777" w:rsidR="00BC05FF" w:rsidRPr="005458ED" w:rsidRDefault="00BC05FF" w:rsidP="00CC43D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5458ED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3.87, 4.72</w:t>
            </w:r>
          </w:p>
        </w:tc>
        <w:tc>
          <w:tcPr>
            <w:tcW w:w="349" w:type="pct"/>
            <w:tcBorders>
              <w:top w:val="none" w:sz="0" w:space="0" w:color="000000"/>
              <w:left w:val="none" w:sz="0" w:space="0" w:color="000000"/>
              <w:bottom w:val="single" w:sz="8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747F32A0" w14:textId="77777777" w:rsidR="00BC05FF" w:rsidRPr="005458ED" w:rsidRDefault="00BC05FF" w:rsidP="00CC43D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5458ED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&lt;0.001</w:t>
            </w:r>
          </w:p>
        </w:tc>
        <w:tc>
          <w:tcPr>
            <w:tcW w:w="228" w:type="pct"/>
            <w:tcBorders>
              <w:top w:val="none" w:sz="0" w:space="0" w:color="000000"/>
              <w:left w:val="none" w:sz="0" w:space="0" w:color="000000"/>
              <w:bottom w:val="single" w:sz="8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4EC60FDF" w14:textId="77777777" w:rsidR="00BC05FF" w:rsidRPr="005458ED" w:rsidRDefault="00BC05FF" w:rsidP="00CC43D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5458ED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4.08</w:t>
            </w:r>
          </w:p>
        </w:tc>
        <w:tc>
          <w:tcPr>
            <w:tcW w:w="420" w:type="pct"/>
            <w:tcBorders>
              <w:top w:val="none" w:sz="0" w:space="0" w:color="000000"/>
              <w:left w:val="none" w:sz="0" w:space="0" w:color="000000"/>
              <w:bottom w:val="single" w:sz="8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1F5BBFA5" w14:textId="77777777" w:rsidR="00BC05FF" w:rsidRPr="005458ED" w:rsidRDefault="00BC05FF" w:rsidP="00CC43D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5458ED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3.68, 4.52</w:t>
            </w:r>
          </w:p>
        </w:tc>
        <w:tc>
          <w:tcPr>
            <w:tcW w:w="349" w:type="pct"/>
            <w:tcBorders>
              <w:top w:val="none" w:sz="0" w:space="0" w:color="000000"/>
              <w:left w:val="none" w:sz="0" w:space="0" w:color="000000"/>
              <w:bottom w:val="single" w:sz="8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1DD3EA6B" w14:textId="77777777" w:rsidR="00BC05FF" w:rsidRPr="005458ED" w:rsidRDefault="00BC05FF" w:rsidP="00CC43D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5458ED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&lt;0.001</w:t>
            </w:r>
          </w:p>
        </w:tc>
        <w:tc>
          <w:tcPr>
            <w:tcW w:w="228" w:type="pct"/>
            <w:tcBorders>
              <w:top w:val="none" w:sz="0" w:space="0" w:color="000000"/>
              <w:left w:val="none" w:sz="0" w:space="0" w:color="000000"/>
              <w:bottom w:val="single" w:sz="8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65D4DDAA" w14:textId="77777777" w:rsidR="00BC05FF" w:rsidRPr="005458ED" w:rsidRDefault="00BC05FF" w:rsidP="00CC43D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5458ED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3.28</w:t>
            </w:r>
          </w:p>
        </w:tc>
        <w:tc>
          <w:tcPr>
            <w:tcW w:w="420" w:type="pct"/>
            <w:tcBorders>
              <w:top w:val="none" w:sz="0" w:space="0" w:color="000000"/>
              <w:left w:val="none" w:sz="0" w:space="0" w:color="000000"/>
              <w:bottom w:val="single" w:sz="8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3248B7F2" w14:textId="77777777" w:rsidR="00BC05FF" w:rsidRPr="005458ED" w:rsidRDefault="00BC05FF" w:rsidP="00CC43D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5458ED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2.95, 3.64</w:t>
            </w:r>
          </w:p>
        </w:tc>
        <w:tc>
          <w:tcPr>
            <w:tcW w:w="347" w:type="pct"/>
            <w:tcBorders>
              <w:top w:val="none" w:sz="0" w:space="0" w:color="000000"/>
              <w:left w:val="none" w:sz="0" w:space="0" w:color="000000"/>
              <w:bottom w:val="single" w:sz="8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2AC59C0D" w14:textId="77777777" w:rsidR="00BC05FF" w:rsidRPr="005458ED" w:rsidRDefault="00BC05FF" w:rsidP="00CC43D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5458ED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&lt;0.001</w:t>
            </w:r>
          </w:p>
        </w:tc>
      </w:tr>
      <w:tr w:rsidR="00BC05FF" w:rsidRPr="005458ED" w14:paraId="0F90C85F" w14:textId="77777777" w:rsidTr="00BC05FF">
        <w:trPr>
          <w:jc w:val="center"/>
        </w:trPr>
        <w:tc>
          <w:tcPr>
            <w:tcW w:w="5000" w:type="pct"/>
            <w:gridSpan w:val="14"/>
            <w:tcBorders>
              <w:top w:val="single" w:sz="8" w:space="0" w:color="000000"/>
              <w:left w:val="none" w:sz="0" w:space="0" w:color="FFFFFF"/>
              <w:bottom w:val="none" w:sz="0" w:space="0" w:color="FFFFFF"/>
              <w:right w:val="none" w:sz="0" w:space="0" w:color="FFFFFF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DD92C98" w14:textId="77777777" w:rsidR="00BC05FF" w:rsidRPr="005458ED" w:rsidRDefault="00BC05FF" w:rsidP="00CC43D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</w:p>
        </w:tc>
      </w:tr>
    </w:tbl>
    <w:p w14:paraId="6943F636" w14:textId="77777777" w:rsidR="00BC05FF" w:rsidRPr="00BC05FF" w:rsidRDefault="00BC05FF" w:rsidP="00927138">
      <w:pPr>
        <w:rPr>
          <w:rFonts w:ascii="Times New Roman" w:hAnsi="Times New Roman" w:cs="Times New Roman"/>
          <w:b/>
          <w:bCs/>
          <w:sz w:val="22"/>
          <w:szCs w:val="22"/>
        </w:rPr>
      </w:pPr>
    </w:p>
    <w:p w14:paraId="6BDE7D23" w14:textId="77777777" w:rsidR="00BC05FF" w:rsidRDefault="00BC05FF" w:rsidP="00927138">
      <w:pPr>
        <w:rPr>
          <w:rFonts w:ascii="Times New Roman" w:hAnsi="Times New Roman" w:cs="Times New Roman"/>
          <w:b/>
          <w:bCs/>
          <w:sz w:val="22"/>
          <w:szCs w:val="22"/>
        </w:rPr>
      </w:pPr>
    </w:p>
    <w:p w14:paraId="1B64D633" w14:textId="77777777" w:rsidR="00BC05FF" w:rsidRDefault="00BC05FF" w:rsidP="00927138">
      <w:pPr>
        <w:rPr>
          <w:rFonts w:ascii="Times New Roman" w:hAnsi="Times New Roman" w:cs="Times New Roman"/>
          <w:b/>
          <w:bCs/>
          <w:sz w:val="22"/>
          <w:szCs w:val="22"/>
        </w:rPr>
        <w:sectPr w:rsidR="00BC05FF" w:rsidSect="009120C1">
          <w:pgSz w:w="16838" w:h="11906" w:orient="landscape"/>
          <w:pgMar w:top="1800" w:right="1440" w:bottom="1800" w:left="1440" w:header="851" w:footer="992" w:gutter="0"/>
          <w:cols w:space="425"/>
          <w:docGrid w:type="lines" w:linePitch="312"/>
        </w:sectPr>
      </w:pPr>
    </w:p>
    <w:p w14:paraId="5B1AC9D8" w14:textId="77777777" w:rsidR="00BC05FF" w:rsidRDefault="00BC05FF" w:rsidP="00927138">
      <w:pPr>
        <w:rPr>
          <w:rFonts w:ascii="Times New Roman" w:hAnsi="Times New Roman" w:cs="Times New Roman"/>
          <w:b/>
          <w:bCs/>
          <w:sz w:val="22"/>
          <w:szCs w:val="22"/>
        </w:rPr>
      </w:pPr>
    </w:p>
    <w:p w14:paraId="6FD99029" w14:textId="41E25292" w:rsidR="00927138" w:rsidRPr="001E4D5B" w:rsidRDefault="00927138" w:rsidP="00927138">
      <w:pPr>
        <w:rPr>
          <w:rFonts w:ascii="Times New Roman" w:hAnsi="Times New Roman" w:cs="Times New Roman"/>
          <w:b/>
          <w:bCs/>
          <w:sz w:val="22"/>
          <w:szCs w:val="22"/>
        </w:rPr>
      </w:pPr>
      <w:r w:rsidRPr="001E4D5B">
        <w:rPr>
          <w:rFonts w:ascii="Times New Roman" w:hAnsi="Times New Roman" w:cs="Times New Roman"/>
          <w:b/>
          <w:bCs/>
          <w:sz w:val="22"/>
          <w:szCs w:val="22"/>
        </w:rPr>
        <w:t>Table S</w:t>
      </w:r>
      <w:r w:rsidR="005E1380">
        <w:rPr>
          <w:rFonts w:ascii="Times New Roman" w:hAnsi="Times New Roman" w:cs="Times New Roman" w:hint="eastAsia"/>
          <w:b/>
          <w:bCs/>
          <w:sz w:val="22"/>
          <w:szCs w:val="22"/>
        </w:rPr>
        <w:t>5</w:t>
      </w:r>
      <w:r w:rsidRPr="001E4D5B">
        <w:rPr>
          <w:rFonts w:ascii="Times New Roman" w:hAnsi="Times New Roman" w:cs="Times New Roman"/>
          <w:b/>
          <w:bCs/>
          <w:sz w:val="22"/>
          <w:szCs w:val="22"/>
        </w:rPr>
        <w:t xml:space="preserve">. Association of the </w:t>
      </w:r>
      <w:proofErr w:type="spellStart"/>
      <w:r w:rsidR="009120C1" w:rsidRPr="001E4D5B">
        <w:rPr>
          <w:rFonts w:ascii="Times New Roman" w:hAnsi="Times New Roman" w:cs="Times New Roman"/>
          <w:b/>
          <w:bCs/>
          <w:sz w:val="22"/>
          <w:szCs w:val="22"/>
        </w:rPr>
        <w:t>ClivD</w:t>
      </w:r>
      <w:r w:rsidR="009120C1" w:rsidRPr="001E4D5B">
        <w:rPr>
          <w:rFonts w:ascii="Times New Roman" w:hAnsi="Times New Roman" w:cs="Times New Roman"/>
          <w:b/>
          <w:bCs/>
          <w:sz w:val="22"/>
          <w:szCs w:val="22"/>
          <w:vertAlign w:val="subscript"/>
        </w:rPr>
        <w:t>lab</w:t>
      </w:r>
      <w:proofErr w:type="spellEnd"/>
      <w:r w:rsidRPr="001E4D5B">
        <w:rPr>
          <w:rFonts w:ascii="Times New Roman" w:hAnsi="Times New Roman" w:cs="Times New Roman"/>
          <w:b/>
          <w:bCs/>
          <w:sz w:val="22"/>
          <w:szCs w:val="22"/>
        </w:rPr>
        <w:t xml:space="preserve"> with</w:t>
      </w:r>
      <w:r w:rsidR="005240B4" w:rsidRPr="001E4D5B">
        <w:rPr>
          <w:rFonts w:ascii="Times New Roman" w:hAnsi="Times New Roman" w:cs="Times New Roman"/>
          <w:b/>
          <w:bCs/>
          <w:sz w:val="22"/>
          <w:szCs w:val="22"/>
        </w:rPr>
        <w:t xml:space="preserve"> Alzheimer's disease, vascular dementia, </w:t>
      </w:r>
      <w:r w:rsidRPr="001E4D5B">
        <w:rPr>
          <w:rFonts w:ascii="Times New Roman" w:hAnsi="Times New Roman" w:cs="Times New Roman"/>
          <w:b/>
          <w:bCs/>
          <w:sz w:val="22"/>
          <w:szCs w:val="22"/>
        </w:rPr>
        <w:t xml:space="preserve">coronary heart disease, heart failure </w:t>
      </w:r>
      <w:r w:rsidR="005240B4" w:rsidRPr="001E4D5B">
        <w:rPr>
          <w:rFonts w:ascii="Times New Roman" w:hAnsi="Times New Roman" w:cs="Times New Roman"/>
          <w:b/>
          <w:bCs/>
          <w:sz w:val="22"/>
          <w:szCs w:val="22"/>
        </w:rPr>
        <w:t xml:space="preserve">and </w:t>
      </w:r>
      <w:r w:rsidRPr="001E4D5B">
        <w:rPr>
          <w:rFonts w:ascii="Times New Roman" w:hAnsi="Times New Roman" w:cs="Times New Roman"/>
          <w:b/>
          <w:bCs/>
          <w:sz w:val="22"/>
          <w:szCs w:val="22"/>
        </w:rPr>
        <w:t>stroke.</w:t>
      </w:r>
    </w:p>
    <w:tbl>
      <w:tblPr>
        <w:tblW w:w="0" w:type="auto"/>
        <w:jc w:val="center"/>
        <w:tblCellMar>
          <w:left w:w="0" w:type="dxa"/>
          <w:right w:w="0" w:type="dxa"/>
        </w:tblCellMar>
        <w:tblLook w:val="0420" w:firstRow="1" w:lastRow="0" w:firstColumn="0" w:lastColumn="0" w:noHBand="0" w:noVBand="1"/>
      </w:tblPr>
      <w:tblGrid>
        <w:gridCol w:w="2042"/>
        <w:gridCol w:w="1546"/>
        <w:gridCol w:w="588"/>
        <w:gridCol w:w="1083"/>
        <w:gridCol w:w="899"/>
        <w:gridCol w:w="588"/>
        <w:gridCol w:w="1083"/>
        <w:gridCol w:w="899"/>
        <w:gridCol w:w="588"/>
        <w:gridCol w:w="1083"/>
        <w:gridCol w:w="899"/>
        <w:gridCol w:w="588"/>
        <w:gridCol w:w="1083"/>
        <w:gridCol w:w="899"/>
      </w:tblGrid>
      <w:tr w:rsidR="009120C1" w:rsidRPr="001E4D5B" w14:paraId="008BA865" w14:textId="77777777" w:rsidTr="00844AC2">
        <w:trPr>
          <w:tblHeader/>
          <w:jc w:val="center"/>
        </w:trPr>
        <w:tc>
          <w:tcPr>
            <w:tcW w:w="0" w:type="auto"/>
            <w:gridSpan w:val="2"/>
            <w:tcBorders>
              <w:top w:val="single" w:sz="8" w:space="0" w:color="000000"/>
              <w:left w:val="none" w:sz="0" w:space="0" w:color="000000"/>
              <w:bottom w:val="single" w:sz="8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A5EB02E" w14:textId="77777777" w:rsidR="009120C1" w:rsidRPr="001E4D5B" w:rsidRDefault="009120C1" w:rsidP="009120C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40" w:after="40"/>
              <w:ind w:left="100" w:right="102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</w:p>
        </w:tc>
        <w:tc>
          <w:tcPr>
            <w:tcW w:w="0" w:type="auto"/>
            <w:gridSpan w:val="3"/>
            <w:tcBorders>
              <w:top w:val="single" w:sz="8" w:space="0" w:color="000000"/>
              <w:left w:val="none" w:sz="0" w:space="0" w:color="000000"/>
              <w:bottom w:val="single" w:sz="8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D99D8A9" w14:textId="77777777" w:rsidR="009120C1" w:rsidRPr="001E4D5B" w:rsidRDefault="009120C1" w:rsidP="009120C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40" w:after="40"/>
              <w:ind w:left="100" w:right="102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Model 1</w:t>
            </w:r>
          </w:p>
        </w:tc>
        <w:tc>
          <w:tcPr>
            <w:tcW w:w="0" w:type="auto"/>
            <w:gridSpan w:val="3"/>
            <w:tcBorders>
              <w:top w:val="single" w:sz="8" w:space="0" w:color="000000"/>
              <w:left w:val="none" w:sz="0" w:space="0" w:color="000000"/>
              <w:bottom w:val="single" w:sz="8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219A04A" w14:textId="77777777" w:rsidR="009120C1" w:rsidRPr="001E4D5B" w:rsidRDefault="009120C1" w:rsidP="009120C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40" w:after="40"/>
              <w:ind w:left="100" w:right="102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Model 2</w:t>
            </w:r>
          </w:p>
        </w:tc>
        <w:tc>
          <w:tcPr>
            <w:tcW w:w="0" w:type="auto"/>
            <w:gridSpan w:val="3"/>
            <w:tcBorders>
              <w:top w:val="single" w:sz="8" w:space="0" w:color="000000"/>
              <w:left w:val="none" w:sz="0" w:space="0" w:color="000000"/>
              <w:bottom w:val="single" w:sz="8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C270902" w14:textId="77777777" w:rsidR="009120C1" w:rsidRPr="001E4D5B" w:rsidRDefault="009120C1" w:rsidP="009120C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40" w:after="40"/>
              <w:ind w:left="100" w:right="102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Model 3</w:t>
            </w:r>
          </w:p>
        </w:tc>
        <w:tc>
          <w:tcPr>
            <w:tcW w:w="0" w:type="auto"/>
            <w:gridSpan w:val="3"/>
            <w:tcBorders>
              <w:top w:val="single" w:sz="8" w:space="0" w:color="000000"/>
              <w:left w:val="none" w:sz="0" w:space="0" w:color="000000"/>
              <w:bottom w:val="single" w:sz="8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0914834" w14:textId="77777777" w:rsidR="009120C1" w:rsidRPr="001E4D5B" w:rsidRDefault="009120C1" w:rsidP="009120C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40" w:after="40"/>
              <w:ind w:left="100" w:right="102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Model 4</w:t>
            </w:r>
          </w:p>
        </w:tc>
      </w:tr>
      <w:tr w:rsidR="00C858C7" w:rsidRPr="001E4D5B" w14:paraId="19BC363B" w14:textId="77777777" w:rsidTr="00844AC2">
        <w:trPr>
          <w:tblHeader/>
          <w:jc w:val="center"/>
        </w:trPr>
        <w:tc>
          <w:tcPr>
            <w:tcW w:w="0" w:type="auto"/>
            <w:tcBorders>
              <w:top w:val="single" w:sz="8" w:space="0" w:color="000000"/>
              <w:left w:val="none" w:sz="0" w:space="0" w:color="000000"/>
              <w:bottom w:val="single" w:sz="8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8C7D255" w14:textId="77777777" w:rsidR="009120C1" w:rsidRPr="001E4D5B" w:rsidRDefault="009120C1" w:rsidP="009120C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40" w:after="40"/>
              <w:ind w:left="100" w:right="102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b/>
                <w:color w:val="000000"/>
                <w:sz w:val="22"/>
                <w:szCs w:val="22"/>
              </w:rPr>
              <w:t>Group</w:t>
            </w:r>
          </w:p>
        </w:tc>
        <w:tc>
          <w:tcPr>
            <w:tcW w:w="0" w:type="auto"/>
            <w:tcBorders>
              <w:top w:val="single" w:sz="8" w:space="0" w:color="000000"/>
              <w:left w:val="none" w:sz="0" w:space="0" w:color="000000"/>
              <w:bottom w:val="single" w:sz="8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4DCBDBA" w14:textId="77777777" w:rsidR="009120C1" w:rsidRPr="001E4D5B" w:rsidRDefault="009120C1" w:rsidP="009120C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40" w:after="40"/>
              <w:ind w:left="100" w:right="102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b/>
                <w:color w:val="000000"/>
                <w:sz w:val="22"/>
                <w:szCs w:val="22"/>
              </w:rPr>
              <w:t>Characteristic</w:t>
            </w:r>
          </w:p>
        </w:tc>
        <w:tc>
          <w:tcPr>
            <w:tcW w:w="0" w:type="auto"/>
            <w:tcBorders>
              <w:top w:val="single" w:sz="8" w:space="0" w:color="000000"/>
              <w:left w:val="none" w:sz="0" w:space="0" w:color="000000"/>
              <w:bottom w:val="single" w:sz="8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3676C69" w14:textId="77777777" w:rsidR="009120C1" w:rsidRPr="001E4D5B" w:rsidRDefault="009120C1" w:rsidP="009120C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40" w:after="40"/>
              <w:ind w:left="100" w:right="102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b/>
                <w:color w:val="000000"/>
                <w:sz w:val="22"/>
                <w:szCs w:val="22"/>
              </w:rPr>
              <w:t>HR</w:t>
            </w:r>
          </w:p>
        </w:tc>
        <w:tc>
          <w:tcPr>
            <w:tcW w:w="0" w:type="auto"/>
            <w:tcBorders>
              <w:top w:val="single" w:sz="8" w:space="0" w:color="000000"/>
              <w:left w:val="none" w:sz="0" w:space="0" w:color="000000"/>
              <w:bottom w:val="single" w:sz="8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1B6E6AA" w14:textId="77777777" w:rsidR="009120C1" w:rsidRPr="001E4D5B" w:rsidRDefault="009120C1" w:rsidP="009120C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40" w:after="40"/>
              <w:ind w:left="100" w:right="102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b/>
                <w:color w:val="000000"/>
                <w:sz w:val="22"/>
                <w:szCs w:val="22"/>
              </w:rPr>
              <w:t>95% CI</w:t>
            </w:r>
          </w:p>
        </w:tc>
        <w:tc>
          <w:tcPr>
            <w:tcW w:w="0" w:type="auto"/>
            <w:tcBorders>
              <w:top w:val="single" w:sz="8" w:space="0" w:color="000000"/>
              <w:left w:val="none" w:sz="0" w:space="0" w:color="000000"/>
              <w:bottom w:val="single" w:sz="8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0BBDE87" w14:textId="77777777" w:rsidR="009120C1" w:rsidRPr="001E4D5B" w:rsidRDefault="009120C1" w:rsidP="009120C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40" w:after="40"/>
              <w:ind w:left="100" w:right="102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b/>
                <w:color w:val="000000"/>
                <w:sz w:val="22"/>
                <w:szCs w:val="22"/>
              </w:rPr>
              <w:t>p-value</w:t>
            </w:r>
          </w:p>
        </w:tc>
        <w:tc>
          <w:tcPr>
            <w:tcW w:w="0" w:type="auto"/>
            <w:tcBorders>
              <w:top w:val="single" w:sz="8" w:space="0" w:color="000000"/>
              <w:left w:val="none" w:sz="0" w:space="0" w:color="000000"/>
              <w:bottom w:val="single" w:sz="8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254A18E" w14:textId="77777777" w:rsidR="009120C1" w:rsidRPr="001E4D5B" w:rsidRDefault="009120C1" w:rsidP="009120C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40" w:after="40"/>
              <w:ind w:left="100" w:right="102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b/>
                <w:color w:val="000000"/>
                <w:sz w:val="22"/>
                <w:szCs w:val="22"/>
              </w:rPr>
              <w:t>HR</w:t>
            </w:r>
          </w:p>
        </w:tc>
        <w:tc>
          <w:tcPr>
            <w:tcW w:w="0" w:type="auto"/>
            <w:tcBorders>
              <w:top w:val="single" w:sz="8" w:space="0" w:color="000000"/>
              <w:left w:val="none" w:sz="0" w:space="0" w:color="000000"/>
              <w:bottom w:val="single" w:sz="8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3C6AD7C" w14:textId="77777777" w:rsidR="009120C1" w:rsidRPr="001E4D5B" w:rsidRDefault="009120C1" w:rsidP="009120C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40" w:after="40"/>
              <w:ind w:left="100" w:right="102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b/>
                <w:color w:val="000000"/>
                <w:sz w:val="22"/>
                <w:szCs w:val="22"/>
              </w:rPr>
              <w:t>95% CI</w:t>
            </w:r>
          </w:p>
        </w:tc>
        <w:tc>
          <w:tcPr>
            <w:tcW w:w="0" w:type="auto"/>
            <w:tcBorders>
              <w:top w:val="single" w:sz="8" w:space="0" w:color="000000"/>
              <w:left w:val="none" w:sz="0" w:space="0" w:color="000000"/>
              <w:bottom w:val="single" w:sz="8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7FA5346" w14:textId="77777777" w:rsidR="009120C1" w:rsidRPr="001E4D5B" w:rsidRDefault="009120C1" w:rsidP="009120C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40" w:after="40"/>
              <w:ind w:left="100" w:right="102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b/>
                <w:color w:val="000000"/>
                <w:sz w:val="22"/>
                <w:szCs w:val="22"/>
              </w:rPr>
              <w:t>p-value</w:t>
            </w:r>
          </w:p>
        </w:tc>
        <w:tc>
          <w:tcPr>
            <w:tcW w:w="0" w:type="auto"/>
            <w:tcBorders>
              <w:top w:val="single" w:sz="8" w:space="0" w:color="000000"/>
              <w:left w:val="none" w:sz="0" w:space="0" w:color="000000"/>
              <w:bottom w:val="single" w:sz="8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9598D7B" w14:textId="77777777" w:rsidR="009120C1" w:rsidRPr="001E4D5B" w:rsidRDefault="009120C1" w:rsidP="009120C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40" w:after="40"/>
              <w:ind w:left="100" w:right="102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b/>
                <w:color w:val="000000"/>
                <w:sz w:val="22"/>
                <w:szCs w:val="22"/>
              </w:rPr>
              <w:t>HR</w:t>
            </w:r>
          </w:p>
        </w:tc>
        <w:tc>
          <w:tcPr>
            <w:tcW w:w="0" w:type="auto"/>
            <w:tcBorders>
              <w:top w:val="single" w:sz="8" w:space="0" w:color="000000"/>
              <w:left w:val="none" w:sz="0" w:space="0" w:color="000000"/>
              <w:bottom w:val="single" w:sz="8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B95747C" w14:textId="77777777" w:rsidR="009120C1" w:rsidRPr="001E4D5B" w:rsidRDefault="009120C1" w:rsidP="009120C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40" w:after="40"/>
              <w:ind w:left="100" w:right="102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b/>
                <w:color w:val="000000"/>
                <w:sz w:val="22"/>
                <w:szCs w:val="22"/>
              </w:rPr>
              <w:t>95% CI</w:t>
            </w:r>
          </w:p>
        </w:tc>
        <w:tc>
          <w:tcPr>
            <w:tcW w:w="0" w:type="auto"/>
            <w:tcBorders>
              <w:top w:val="single" w:sz="8" w:space="0" w:color="000000"/>
              <w:left w:val="none" w:sz="0" w:space="0" w:color="000000"/>
              <w:bottom w:val="single" w:sz="8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FA299DA" w14:textId="77777777" w:rsidR="009120C1" w:rsidRPr="001E4D5B" w:rsidRDefault="009120C1" w:rsidP="009120C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40" w:after="40"/>
              <w:ind w:left="100" w:right="102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b/>
                <w:color w:val="000000"/>
                <w:sz w:val="22"/>
                <w:szCs w:val="22"/>
              </w:rPr>
              <w:t>p-value</w:t>
            </w:r>
          </w:p>
        </w:tc>
        <w:tc>
          <w:tcPr>
            <w:tcW w:w="0" w:type="auto"/>
            <w:tcBorders>
              <w:top w:val="single" w:sz="8" w:space="0" w:color="000000"/>
              <w:left w:val="none" w:sz="0" w:space="0" w:color="000000"/>
              <w:bottom w:val="single" w:sz="8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BF5341C" w14:textId="77777777" w:rsidR="009120C1" w:rsidRPr="001E4D5B" w:rsidRDefault="009120C1" w:rsidP="009120C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40" w:after="40"/>
              <w:ind w:left="100" w:right="102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b/>
                <w:color w:val="000000"/>
                <w:sz w:val="22"/>
                <w:szCs w:val="22"/>
              </w:rPr>
              <w:t>HR</w:t>
            </w:r>
          </w:p>
        </w:tc>
        <w:tc>
          <w:tcPr>
            <w:tcW w:w="0" w:type="auto"/>
            <w:tcBorders>
              <w:top w:val="single" w:sz="8" w:space="0" w:color="000000"/>
              <w:left w:val="none" w:sz="0" w:space="0" w:color="000000"/>
              <w:bottom w:val="single" w:sz="8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8DCF003" w14:textId="77777777" w:rsidR="009120C1" w:rsidRPr="001E4D5B" w:rsidRDefault="009120C1" w:rsidP="009120C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40" w:after="40"/>
              <w:ind w:left="100" w:right="102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b/>
                <w:color w:val="000000"/>
                <w:sz w:val="22"/>
                <w:szCs w:val="22"/>
              </w:rPr>
              <w:t>95% CI</w:t>
            </w:r>
          </w:p>
        </w:tc>
        <w:tc>
          <w:tcPr>
            <w:tcW w:w="0" w:type="auto"/>
            <w:tcBorders>
              <w:top w:val="single" w:sz="8" w:space="0" w:color="000000"/>
              <w:left w:val="none" w:sz="0" w:space="0" w:color="000000"/>
              <w:bottom w:val="single" w:sz="8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EF074C2" w14:textId="77777777" w:rsidR="009120C1" w:rsidRPr="001E4D5B" w:rsidRDefault="009120C1" w:rsidP="009120C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40" w:after="40"/>
              <w:ind w:left="100" w:right="102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b/>
                <w:color w:val="000000"/>
                <w:sz w:val="22"/>
                <w:szCs w:val="22"/>
              </w:rPr>
              <w:t>p-value</w:t>
            </w:r>
          </w:p>
        </w:tc>
      </w:tr>
      <w:tr w:rsidR="00C858C7" w:rsidRPr="001E4D5B" w14:paraId="14B5D1C6" w14:textId="77777777" w:rsidTr="00844AC2">
        <w:trPr>
          <w:jc w:val="center"/>
        </w:trPr>
        <w:tc>
          <w:tcPr>
            <w:tcW w:w="0" w:type="auto"/>
            <w:tcBorders>
              <w:top w:val="single" w:sz="8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647943BB" w14:textId="3F47E574" w:rsidR="009120C1" w:rsidRPr="001E4D5B" w:rsidRDefault="005240B4" w:rsidP="009120C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2"/>
              <w:rPr>
                <w:rFonts w:ascii="Times New Roman" w:eastAsia="DejaVu Sans" w:hAnsi="Times New Roman" w:cs="Times New Roman"/>
                <w:b/>
                <w:bCs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b/>
                <w:bCs/>
                <w:color w:val="000000"/>
                <w:sz w:val="22"/>
                <w:szCs w:val="22"/>
              </w:rPr>
              <w:t>Alzheimer's disease</w:t>
            </w:r>
          </w:p>
        </w:tc>
        <w:tc>
          <w:tcPr>
            <w:tcW w:w="0" w:type="auto"/>
            <w:tcBorders>
              <w:top w:val="single" w:sz="8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1B285605" w14:textId="77777777" w:rsidR="009120C1" w:rsidRPr="001E4D5B" w:rsidRDefault="009120C1" w:rsidP="009120C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300" w:right="102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Q1</w:t>
            </w:r>
          </w:p>
        </w:tc>
        <w:tc>
          <w:tcPr>
            <w:tcW w:w="0" w:type="auto"/>
            <w:tcBorders>
              <w:top w:val="single" w:sz="8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7578C5AB" w14:textId="77777777" w:rsidR="009120C1" w:rsidRPr="001E4D5B" w:rsidRDefault="009120C1" w:rsidP="009120C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2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—</w:t>
            </w:r>
          </w:p>
        </w:tc>
        <w:tc>
          <w:tcPr>
            <w:tcW w:w="0" w:type="auto"/>
            <w:tcBorders>
              <w:top w:val="single" w:sz="8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354438BE" w14:textId="77777777" w:rsidR="009120C1" w:rsidRPr="001E4D5B" w:rsidRDefault="009120C1" w:rsidP="009120C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2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—</w:t>
            </w:r>
          </w:p>
        </w:tc>
        <w:tc>
          <w:tcPr>
            <w:tcW w:w="0" w:type="auto"/>
            <w:tcBorders>
              <w:top w:val="single" w:sz="8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1541A22C" w14:textId="77777777" w:rsidR="009120C1" w:rsidRPr="001E4D5B" w:rsidRDefault="009120C1" w:rsidP="009120C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2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</w:p>
        </w:tc>
        <w:tc>
          <w:tcPr>
            <w:tcW w:w="0" w:type="auto"/>
            <w:tcBorders>
              <w:top w:val="single" w:sz="8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11F740F6" w14:textId="77777777" w:rsidR="009120C1" w:rsidRPr="001E4D5B" w:rsidRDefault="009120C1" w:rsidP="009120C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2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—</w:t>
            </w:r>
          </w:p>
        </w:tc>
        <w:tc>
          <w:tcPr>
            <w:tcW w:w="0" w:type="auto"/>
            <w:tcBorders>
              <w:top w:val="single" w:sz="8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5583E213" w14:textId="77777777" w:rsidR="009120C1" w:rsidRPr="001E4D5B" w:rsidRDefault="009120C1" w:rsidP="009120C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2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—</w:t>
            </w:r>
          </w:p>
        </w:tc>
        <w:tc>
          <w:tcPr>
            <w:tcW w:w="0" w:type="auto"/>
            <w:tcBorders>
              <w:top w:val="single" w:sz="8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3F84E265" w14:textId="77777777" w:rsidR="009120C1" w:rsidRPr="001E4D5B" w:rsidRDefault="009120C1" w:rsidP="009120C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2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</w:p>
        </w:tc>
        <w:tc>
          <w:tcPr>
            <w:tcW w:w="0" w:type="auto"/>
            <w:tcBorders>
              <w:top w:val="single" w:sz="8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67EE2151" w14:textId="77777777" w:rsidR="009120C1" w:rsidRPr="001E4D5B" w:rsidRDefault="009120C1" w:rsidP="009120C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2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—</w:t>
            </w:r>
          </w:p>
        </w:tc>
        <w:tc>
          <w:tcPr>
            <w:tcW w:w="0" w:type="auto"/>
            <w:tcBorders>
              <w:top w:val="single" w:sz="8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35811E75" w14:textId="77777777" w:rsidR="009120C1" w:rsidRPr="001E4D5B" w:rsidRDefault="009120C1" w:rsidP="009120C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2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—</w:t>
            </w:r>
          </w:p>
        </w:tc>
        <w:tc>
          <w:tcPr>
            <w:tcW w:w="0" w:type="auto"/>
            <w:tcBorders>
              <w:top w:val="single" w:sz="8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357A35E9" w14:textId="77777777" w:rsidR="009120C1" w:rsidRPr="001E4D5B" w:rsidRDefault="009120C1" w:rsidP="009120C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2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</w:p>
        </w:tc>
        <w:tc>
          <w:tcPr>
            <w:tcW w:w="0" w:type="auto"/>
            <w:tcBorders>
              <w:top w:val="single" w:sz="8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2C730975" w14:textId="77777777" w:rsidR="009120C1" w:rsidRPr="001E4D5B" w:rsidRDefault="009120C1" w:rsidP="009120C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2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—</w:t>
            </w:r>
          </w:p>
        </w:tc>
        <w:tc>
          <w:tcPr>
            <w:tcW w:w="0" w:type="auto"/>
            <w:tcBorders>
              <w:top w:val="single" w:sz="8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543E90DD" w14:textId="77777777" w:rsidR="009120C1" w:rsidRPr="001E4D5B" w:rsidRDefault="009120C1" w:rsidP="009120C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2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—</w:t>
            </w:r>
          </w:p>
        </w:tc>
        <w:tc>
          <w:tcPr>
            <w:tcW w:w="0" w:type="auto"/>
            <w:tcBorders>
              <w:top w:val="single" w:sz="8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7F48536F" w14:textId="77777777" w:rsidR="009120C1" w:rsidRPr="001E4D5B" w:rsidRDefault="009120C1" w:rsidP="009120C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2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</w:p>
        </w:tc>
      </w:tr>
      <w:tr w:rsidR="00C858C7" w:rsidRPr="001E4D5B" w14:paraId="3FB019C8" w14:textId="77777777" w:rsidTr="00844AC2">
        <w:trPr>
          <w:jc w:val="center"/>
        </w:trPr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1E3D4391" w14:textId="77777777" w:rsidR="009120C1" w:rsidRPr="001E4D5B" w:rsidRDefault="009120C1" w:rsidP="009120C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2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2F55D2B7" w14:textId="77777777" w:rsidR="009120C1" w:rsidRPr="001E4D5B" w:rsidRDefault="009120C1" w:rsidP="009120C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300" w:right="102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Q2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0A81836F" w14:textId="77777777" w:rsidR="009120C1" w:rsidRPr="001E4D5B" w:rsidRDefault="009120C1" w:rsidP="009120C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2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3.30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259C01B5" w14:textId="77777777" w:rsidR="009120C1" w:rsidRPr="001E4D5B" w:rsidRDefault="009120C1" w:rsidP="009120C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2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2.22, 4.90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6CFA420F" w14:textId="77777777" w:rsidR="009120C1" w:rsidRPr="001E4D5B" w:rsidRDefault="009120C1" w:rsidP="009120C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2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&lt;0.001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57C53A53" w14:textId="77777777" w:rsidR="009120C1" w:rsidRPr="001E4D5B" w:rsidRDefault="009120C1" w:rsidP="009120C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2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3.21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445B6C2D" w14:textId="77777777" w:rsidR="009120C1" w:rsidRPr="001E4D5B" w:rsidRDefault="009120C1" w:rsidP="009120C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2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2.16, 4.77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0251D504" w14:textId="77777777" w:rsidR="009120C1" w:rsidRPr="001E4D5B" w:rsidRDefault="009120C1" w:rsidP="009120C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2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&lt;0.001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1865A5B1" w14:textId="77777777" w:rsidR="009120C1" w:rsidRPr="001E4D5B" w:rsidRDefault="009120C1" w:rsidP="009120C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2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3.38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0E92235D" w14:textId="77777777" w:rsidR="009120C1" w:rsidRPr="001E4D5B" w:rsidRDefault="009120C1" w:rsidP="009120C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2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2.27, 5.03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176369C6" w14:textId="77777777" w:rsidR="009120C1" w:rsidRPr="001E4D5B" w:rsidRDefault="009120C1" w:rsidP="009120C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2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&lt;0.001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5BDD933D" w14:textId="77777777" w:rsidR="009120C1" w:rsidRPr="001E4D5B" w:rsidRDefault="009120C1" w:rsidP="009120C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2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2.75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5E6681D8" w14:textId="77777777" w:rsidR="009120C1" w:rsidRPr="001E4D5B" w:rsidRDefault="009120C1" w:rsidP="009120C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2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1.85, 4.11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1D9030E2" w14:textId="77777777" w:rsidR="009120C1" w:rsidRPr="001E4D5B" w:rsidRDefault="009120C1" w:rsidP="009120C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2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&lt;0.001</w:t>
            </w:r>
          </w:p>
        </w:tc>
      </w:tr>
      <w:tr w:rsidR="00C858C7" w:rsidRPr="001E4D5B" w14:paraId="5F205A8F" w14:textId="77777777" w:rsidTr="00844AC2">
        <w:trPr>
          <w:jc w:val="center"/>
        </w:trPr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61D9D2AA" w14:textId="77777777" w:rsidR="009120C1" w:rsidRPr="001E4D5B" w:rsidRDefault="009120C1" w:rsidP="009120C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2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7C73A8C2" w14:textId="77777777" w:rsidR="009120C1" w:rsidRPr="001E4D5B" w:rsidRDefault="009120C1" w:rsidP="009120C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300" w:right="102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Q3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7C1E14FB" w14:textId="77777777" w:rsidR="009120C1" w:rsidRPr="001E4D5B" w:rsidRDefault="009120C1" w:rsidP="009120C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2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4.59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2917E0CA" w14:textId="77777777" w:rsidR="009120C1" w:rsidRPr="001E4D5B" w:rsidRDefault="009120C1" w:rsidP="009120C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2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3.13, 6.73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141765C0" w14:textId="77777777" w:rsidR="009120C1" w:rsidRPr="001E4D5B" w:rsidRDefault="009120C1" w:rsidP="009120C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2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&lt;0.001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60A72B59" w14:textId="77777777" w:rsidR="009120C1" w:rsidRPr="001E4D5B" w:rsidRDefault="009120C1" w:rsidP="009120C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2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4.40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0836E2CE" w14:textId="77777777" w:rsidR="009120C1" w:rsidRPr="001E4D5B" w:rsidRDefault="009120C1" w:rsidP="009120C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2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3.00, 6.46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3CA7BAC6" w14:textId="77777777" w:rsidR="009120C1" w:rsidRPr="001E4D5B" w:rsidRDefault="009120C1" w:rsidP="009120C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2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&lt;0.001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09B511C7" w14:textId="77777777" w:rsidR="009120C1" w:rsidRPr="001E4D5B" w:rsidRDefault="009120C1" w:rsidP="009120C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2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4.89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0277BC97" w14:textId="77777777" w:rsidR="009120C1" w:rsidRPr="001E4D5B" w:rsidRDefault="009120C1" w:rsidP="009120C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2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3.32, 7.20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468A904C" w14:textId="77777777" w:rsidR="009120C1" w:rsidRPr="001E4D5B" w:rsidRDefault="009120C1" w:rsidP="009120C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2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&lt;0.001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4CCE8A3A" w14:textId="77777777" w:rsidR="009120C1" w:rsidRPr="001E4D5B" w:rsidRDefault="009120C1" w:rsidP="009120C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2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3.57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2A99C304" w14:textId="77777777" w:rsidR="009120C1" w:rsidRPr="001E4D5B" w:rsidRDefault="009120C1" w:rsidP="009120C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2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2.41, 5.29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67DB322A" w14:textId="77777777" w:rsidR="009120C1" w:rsidRPr="001E4D5B" w:rsidRDefault="009120C1" w:rsidP="009120C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2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&lt;0.001</w:t>
            </w:r>
          </w:p>
        </w:tc>
      </w:tr>
      <w:tr w:rsidR="00C858C7" w:rsidRPr="001E4D5B" w14:paraId="0F678512" w14:textId="77777777" w:rsidTr="00844AC2">
        <w:trPr>
          <w:jc w:val="center"/>
        </w:trPr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773F0FF7" w14:textId="77777777" w:rsidR="009120C1" w:rsidRPr="001E4D5B" w:rsidRDefault="009120C1" w:rsidP="009120C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2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495465C6" w14:textId="77777777" w:rsidR="009120C1" w:rsidRPr="001E4D5B" w:rsidRDefault="009120C1" w:rsidP="009120C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300" w:right="102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Q4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45D13E43" w14:textId="77777777" w:rsidR="009120C1" w:rsidRPr="001E4D5B" w:rsidRDefault="009120C1" w:rsidP="009120C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2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5.98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074E684F" w14:textId="77777777" w:rsidR="009120C1" w:rsidRPr="001E4D5B" w:rsidRDefault="009120C1" w:rsidP="009120C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2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4.11, 8.71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66045B9D" w14:textId="77777777" w:rsidR="009120C1" w:rsidRPr="001E4D5B" w:rsidRDefault="009120C1" w:rsidP="009120C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2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&lt;0.001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503B89B9" w14:textId="77777777" w:rsidR="009120C1" w:rsidRPr="001E4D5B" w:rsidRDefault="009120C1" w:rsidP="009120C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2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5.64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171F696F" w14:textId="77777777" w:rsidR="009120C1" w:rsidRPr="001E4D5B" w:rsidRDefault="009120C1" w:rsidP="009120C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2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3.87, 8.23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2B1C7807" w14:textId="77777777" w:rsidR="009120C1" w:rsidRPr="001E4D5B" w:rsidRDefault="009120C1" w:rsidP="009120C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2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&lt;0.001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7E3580ED" w14:textId="77777777" w:rsidR="009120C1" w:rsidRPr="001E4D5B" w:rsidRDefault="009120C1" w:rsidP="009120C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2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6.79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65A002E0" w14:textId="77777777" w:rsidR="009120C1" w:rsidRPr="001E4D5B" w:rsidRDefault="009120C1" w:rsidP="009120C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2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4.62, 9.98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469B321A" w14:textId="77777777" w:rsidR="009120C1" w:rsidRPr="001E4D5B" w:rsidRDefault="009120C1" w:rsidP="009120C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2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&lt;0.001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4ADDEA68" w14:textId="77777777" w:rsidR="009120C1" w:rsidRPr="001E4D5B" w:rsidRDefault="009120C1" w:rsidP="009120C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2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4.30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3E768540" w14:textId="77777777" w:rsidR="009120C1" w:rsidRPr="001E4D5B" w:rsidRDefault="009120C1" w:rsidP="009120C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2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2.89, 6.41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63E2D08C" w14:textId="77777777" w:rsidR="009120C1" w:rsidRPr="001E4D5B" w:rsidRDefault="009120C1" w:rsidP="009120C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2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&lt;0.001</w:t>
            </w:r>
          </w:p>
        </w:tc>
      </w:tr>
      <w:tr w:rsidR="00C858C7" w:rsidRPr="001E4D5B" w14:paraId="17B500A4" w14:textId="77777777" w:rsidTr="00844AC2">
        <w:trPr>
          <w:jc w:val="center"/>
        </w:trPr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1168C0D5" w14:textId="7CEA1FB2" w:rsidR="009120C1" w:rsidRPr="001E4D5B" w:rsidRDefault="005240B4" w:rsidP="009120C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2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hAnsi="Times New Roman" w:cs="Times New Roman"/>
                <w:b/>
                <w:bCs/>
                <w:sz w:val="22"/>
                <w:szCs w:val="22"/>
              </w:rPr>
              <w:t>Vascular dementia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7ABA752E" w14:textId="77777777" w:rsidR="009120C1" w:rsidRPr="001E4D5B" w:rsidRDefault="009120C1" w:rsidP="009120C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300" w:right="102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Q1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5E2E62B1" w14:textId="77777777" w:rsidR="009120C1" w:rsidRPr="001E4D5B" w:rsidRDefault="009120C1" w:rsidP="009120C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2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—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348CF93E" w14:textId="77777777" w:rsidR="009120C1" w:rsidRPr="001E4D5B" w:rsidRDefault="009120C1" w:rsidP="009120C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2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—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1F428A4E" w14:textId="77777777" w:rsidR="009120C1" w:rsidRPr="001E4D5B" w:rsidRDefault="009120C1" w:rsidP="009120C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2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56C09073" w14:textId="77777777" w:rsidR="009120C1" w:rsidRPr="001E4D5B" w:rsidRDefault="009120C1" w:rsidP="009120C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2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—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34727BDF" w14:textId="77777777" w:rsidR="009120C1" w:rsidRPr="001E4D5B" w:rsidRDefault="009120C1" w:rsidP="009120C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2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—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2706E9AA" w14:textId="77777777" w:rsidR="009120C1" w:rsidRPr="001E4D5B" w:rsidRDefault="009120C1" w:rsidP="009120C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2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4F3ED574" w14:textId="77777777" w:rsidR="009120C1" w:rsidRPr="001E4D5B" w:rsidRDefault="009120C1" w:rsidP="009120C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2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—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388FB3E9" w14:textId="77777777" w:rsidR="009120C1" w:rsidRPr="001E4D5B" w:rsidRDefault="009120C1" w:rsidP="009120C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2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—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7BF5B347" w14:textId="77777777" w:rsidR="009120C1" w:rsidRPr="001E4D5B" w:rsidRDefault="009120C1" w:rsidP="009120C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2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1BEBAF7E" w14:textId="77777777" w:rsidR="009120C1" w:rsidRPr="001E4D5B" w:rsidRDefault="009120C1" w:rsidP="009120C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2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—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3BB842A0" w14:textId="77777777" w:rsidR="009120C1" w:rsidRPr="001E4D5B" w:rsidRDefault="009120C1" w:rsidP="009120C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2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—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26E0C367" w14:textId="77777777" w:rsidR="009120C1" w:rsidRPr="001E4D5B" w:rsidRDefault="009120C1" w:rsidP="009120C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2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</w:p>
        </w:tc>
      </w:tr>
      <w:tr w:rsidR="00C858C7" w:rsidRPr="001E4D5B" w14:paraId="13B6D546" w14:textId="77777777" w:rsidTr="00844AC2">
        <w:trPr>
          <w:jc w:val="center"/>
        </w:trPr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15E64C3A" w14:textId="77777777" w:rsidR="009120C1" w:rsidRPr="001E4D5B" w:rsidRDefault="009120C1" w:rsidP="009120C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2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3F070CD6" w14:textId="77777777" w:rsidR="009120C1" w:rsidRPr="001E4D5B" w:rsidRDefault="009120C1" w:rsidP="009120C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300" w:right="102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Q2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0C843753" w14:textId="77777777" w:rsidR="009120C1" w:rsidRPr="001E4D5B" w:rsidRDefault="009120C1" w:rsidP="009120C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2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4.43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474B2CDD" w14:textId="77777777" w:rsidR="009120C1" w:rsidRPr="001E4D5B" w:rsidRDefault="009120C1" w:rsidP="009120C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2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2.06, 9.55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2A04FF97" w14:textId="77777777" w:rsidR="009120C1" w:rsidRPr="001E4D5B" w:rsidRDefault="009120C1" w:rsidP="009120C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2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&lt;0.001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1CCE0D83" w14:textId="77777777" w:rsidR="009120C1" w:rsidRPr="001E4D5B" w:rsidRDefault="009120C1" w:rsidP="009120C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2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4.19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27E92346" w14:textId="77777777" w:rsidR="009120C1" w:rsidRPr="001E4D5B" w:rsidRDefault="009120C1" w:rsidP="009120C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2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1.95, 9.04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35FAEF40" w14:textId="77777777" w:rsidR="009120C1" w:rsidRPr="001E4D5B" w:rsidRDefault="009120C1" w:rsidP="009120C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2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&lt;0.001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76B93447" w14:textId="77777777" w:rsidR="009120C1" w:rsidRPr="001E4D5B" w:rsidRDefault="009120C1" w:rsidP="009120C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2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4.12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3A177351" w14:textId="77777777" w:rsidR="009120C1" w:rsidRPr="001E4D5B" w:rsidRDefault="009120C1" w:rsidP="009120C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2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1.91, 8.90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30AFB714" w14:textId="77777777" w:rsidR="009120C1" w:rsidRPr="001E4D5B" w:rsidRDefault="009120C1" w:rsidP="009120C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2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&lt;0.001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600F4D22" w14:textId="77777777" w:rsidR="009120C1" w:rsidRPr="001E4D5B" w:rsidRDefault="009120C1" w:rsidP="009120C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2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3.49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460F0D82" w14:textId="77777777" w:rsidR="009120C1" w:rsidRPr="001E4D5B" w:rsidRDefault="009120C1" w:rsidP="009120C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2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1.61, 7.57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4A860D3E" w14:textId="77777777" w:rsidR="009120C1" w:rsidRPr="001E4D5B" w:rsidRDefault="009120C1" w:rsidP="009120C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2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0.002</w:t>
            </w:r>
          </w:p>
        </w:tc>
      </w:tr>
      <w:tr w:rsidR="00C858C7" w:rsidRPr="001E4D5B" w14:paraId="0DAA5B5A" w14:textId="77777777" w:rsidTr="00844AC2">
        <w:trPr>
          <w:jc w:val="center"/>
        </w:trPr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6820986C" w14:textId="77777777" w:rsidR="009120C1" w:rsidRPr="001E4D5B" w:rsidRDefault="009120C1" w:rsidP="009120C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2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458457B4" w14:textId="77777777" w:rsidR="009120C1" w:rsidRPr="001E4D5B" w:rsidRDefault="009120C1" w:rsidP="009120C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300" w:right="102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Q3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01256086" w14:textId="77777777" w:rsidR="009120C1" w:rsidRPr="001E4D5B" w:rsidRDefault="009120C1" w:rsidP="009120C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2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6.15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11F496C6" w14:textId="77777777" w:rsidR="009120C1" w:rsidRPr="001E4D5B" w:rsidRDefault="009120C1" w:rsidP="009120C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2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2.91, 13.0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6F48F635" w14:textId="77777777" w:rsidR="009120C1" w:rsidRPr="001E4D5B" w:rsidRDefault="009120C1" w:rsidP="009120C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2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&lt;0.001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5D1A3125" w14:textId="77777777" w:rsidR="009120C1" w:rsidRPr="001E4D5B" w:rsidRDefault="009120C1" w:rsidP="009120C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2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5.66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50DC519A" w14:textId="77777777" w:rsidR="009120C1" w:rsidRPr="001E4D5B" w:rsidRDefault="009120C1" w:rsidP="009120C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2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2.68, 12.0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2F334FC5" w14:textId="77777777" w:rsidR="009120C1" w:rsidRPr="001E4D5B" w:rsidRDefault="009120C1" w:rsidP="009120C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2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&lt;0.001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5E8815B3" w14:textId="77777777" w:rsidR="009120C1" w:rsidRPr="001E4D5B" w:rsidRDefault="009120C1" w:rsidP="009120C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2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5.59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25B56BC4" w14:textId="77777777" w:rsidR="009120C1" w:rsidRPr="001E4D5B" w:rsidRDefault="009120C1" w:rsidP="009120C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2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2.63, 11.9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3BF3FBB8" w14:textId="77777777" w:rsidR="009120C1" w:rsidRPr="001E4D5B" w:rsidRDefault="009120C1" w:rsidP="009120C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2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&lt;0.001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1A0CA08E" w14:textId="77777777" w:rsidR="009120C1" w:rsidRPr="001E4D5B" w:rsidRDefault="009120C1" w:rsidP="009120C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2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4.27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717831D6" w14:textId="77777777" w:rsidR="009120C1" w:rsidRPr="001E4D5B" w:rsidRDefault="009120C1" w:rsidP="009120C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2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1.98, 9.17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2B1CDF2C" w14:textId="77777777" w:rsidR="009120C1" w:rsidRPr="001E4D5B" w:rsidRDefault="009120C1" w:rsidP="009120C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2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&lt;0.001</w:t>
            </w:r>
          </w:p>
        </w:tc>
      </w:tr>
      <w:tr w:rsidR="00C858C7" w:rsidRPr="001E4D5B" w14:paraId="7F58335D" w14:textId="77777777" w:rsidTr="00844AC2">
        <w:trPr>
          <w:jc w:val="center"/>
        </w:trPr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5B7F404B" w14:textId="77777777" w:rsidR="009120C1" w:rsidRPr="001E4D5B" w:rsidRDefault="009120C1" w:rsidP="009120C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2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3BD26AB8" w14:textId="77777777" w:rsidR="009120C1" w:rsidRPr="001E4D5B" w:rsidRDefault="009120C1" w:rsidP="009120C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300" w:right="102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Q4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1254D6C9" w14:textId="77777777" w:rsidR="009120C1" w:rsidRPr="001E4D5B" w:rsidRDefault="009120C1" w:rsidP="009120C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2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9.23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5BC08A80" w14:textId="77777777" w:rsidR="009120C1" w:rsidRPr="001E4D5B" w:rsidRDefault="009120C1" w:rsidP="009120C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2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4.44, 19.2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048E3429" w14:textId="77777777" w:rsidR="009120C1" w:rsidRPr="001E4D5B" w:rsidRDefault="009120C1" w:rsidP="009120C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2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&lt;0.001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5E73AC56" w14:textId="77777777" w:rsidR="009120C1" w:rsidRPr="001E4D5B" w:rsidRDefault="009120C1" w:rsidP="009120C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2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8.18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16A735DD" w14:textId="77777777" w:rsidR="009120C1" w:rsidRPr="001E4D5B" w:rsidRDefault="009120C1" w:rsidP="009120C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2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3.93, 17.0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27CA11DD" w14:textId="77777777" w:rsidR="009120C1" w:rsidRPr="001E4D5B" w:rsidRDefault="009120C1" w:rsidP="009120C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2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&lt;0.001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0E1C1611" w14:textId="77777777" w:rsidR="009120C1" w:rsidRPr="001E4D5B" w:rsidRDefault="009120C1" w:rsidP="009120C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2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8.18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6687484A" w14:textId="77777777" w:rsidR="009120C1" w:rsidRPr="001E4D5B" w:rsidRDefault="009120C1" w:rsidP="009120C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2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3.89, 17.2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6EED2EF9" w14:textId="77777777" w:rsidR="009120C1" w:rsidRPr="001E4D5B" w:rsidRDefault="009120C1" w:rsidP="009120C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2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&lt;0.001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1C2FFC79" w14:textId="77777777" w:rsidR="009120C1" w:rsidRPr="001E4D5B" w:rsidRDefault="009120C1" w:rsidP="009120C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2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5.46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77F564BA" w14:textId="77777777" w:rsidR="009120C1" w:rsidRPr="001E4D5B" w:rsidRDefault="009120C1" w:rsidP="009120C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2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2.53, 11.8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1C262B4F" w14:textId="77777777" w:rsidR="009120C1" w:rsidRPr="001E4D5B" w:rsidRDefault="009120C1" w:rsidP="009120C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2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&lt;0.001</w:t>
            </w:r>
          </w:p>
        </w:tc>
      </w:tr>
      <w:tr w:rsidR="00C858C7" w:rsidRPr="001E4D5B" w14:paraId="7521FD96" w14:textId="77777777" w:rsidTr="00844AC2">
        <w:trPr>
          <w:jc w:val="center"/>
        </w:trPr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75B7636E" w14:textId="77777777" w:rsidR="009120C1" w:rsidRPr="001E4D5B" w:rsidRDefault="009120C1" w:rsidP="009120C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2"/>
              <w:rPr>
                <w:rFonts w:ascii="Times New Roman" w:eastAsia="DejaVu Sans" w:hAnsi="Times New Roman" w:cs="Times New Roman"/>
                <w:b/>
                <w:bCs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b/>
                <w:bCs/>
                <w:color w:val="000000"/>
                <w:sz w:val="22"/>
                <w:szCs w:val="22"/>
              </w:rPr>
              <w:t>CHD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176E5B7D" w14:textId="77777777" w:rsidR="009120C1" w:rsidRPr="001E4D5B" w:rsidRDefault="009120C1" w:rsidP="009120C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300" w:right="102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Q1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7FB88CDE" w14:textId="77777777" w:rsidR="009120C1" w:rsidRPr="001E4D5B" w:rsidRDefault="009120C1" w:rsidP="009120C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2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—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66012545" w14:textId="77777777" w:rsidR="009120C1" w:rsidRPr="001E4D5B" w:rsidRDefault="009120C1" w:rsidP="009120C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2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—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54FFB563" w14:textId="77777777" w:rsidR="009120C1" w:rsidRPr="001E4D5B" w:rsidRDefault="009120C1" w:rsidP="009120C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2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70DE7153" w14:textId="77777777" w:rsidR="009120C1" w:rsidRPr="001E4D5B" w:rsidRDefault="009120C1" w:rsidP="009120C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2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—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20AE7F9B" w14:textId="77777777" w:rsidR="009120C1" w:rsidRPr="001E4D5B" w:rsidRDefault="009120C1" w:rsidP="009120C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2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—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616219ED" w14:textId="77777777" w:rsidR="009120C1" w:rsidRPr="001E4D5B" w:rsidRDefault="009120C1" w:rsidP="009120C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2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0B8970EB" w14:textId="77777777" w:rsidR="009120C1" w:rsidRPr="001E4D5B" w:rsidRDefault="009120C1" w:rsidP="009120C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2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—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32BD965A" w14:textId="77777777" w:rsidR="009120C1" w:rsidRPr="001E4D5B" w:rsidRDefault="009120C1" w:rsidP="009120C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2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—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2E3DD044" w14:textId="77777777" w:rsidR="009120C1" w:rsidRPr="001E4D5B" w:rsidRDefault="009120C1" w:rsidP="009120C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2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146B84D1" w14:textId="77777777" w:rsidR="009120C1" w:rsidRPr="001E4D5B" w:rsidRDefault="009120C1" w:rsidP="009120C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2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—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7BD2FDAB" w14:textId="77777777" w:rsidR="009120C1" w:rsidRPr="001E4D5B" w:rsidRDefault="009120C1" w:rsidP="009120C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2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—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685A8EB7" w14:textId="77777777" w:rsidR="009120C1" w:rsidRPr="001E4D5B" w:rsidRDefault="009120C1" w:rsidP="009120C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2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</w:p>
        </w:tc>
      </w:tr>
      <w:tr w:rsidR="00C858C7" w:rsidRPr="001E4D5B" w14:paraId="01A07B23" w14:textId="77777777" w:rsidTr="00844AC2">
        <w:trPr>
          <w:jc w:val="center"/>
        </w:trPr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340A4E0B" w14:textId="77777777" w:rsidR="009120C1" w:rsidRPr="001E4D5B" w:rsidRDefault="009120C1" w:rsidP="009120C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2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0A60BADD" w14:textId="77777777" w:rsidR="009120C1" w:rsidRPr="001E4D5B" w:rsidRDefault="009120C1" w:rsidP="009120C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300" w:right="102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Q2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3BED72F9" w14:textId="77777777" w:rsidR="009120C1" w:rsidRPr="001E4D5B" w:rsidRDefault="009120C1" w:rsidP="009120C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2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2.21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1F608743" w14:textId="77777777" w:rsidR="009120C1" w:rsidRPr="001E4D5B" w:rsidRDefault="009120C1" w:rsidP="009120C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2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2.00, 2.43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5531CFC8" w14:textId="77777777" w:rsidR="009120C1" w:rsidRPr="001E4D5B" w:rsidRDefault="009120C1" w:rsidP="009120C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2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&lt;0.001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72FD1F91" w14:textId="77777777" w:rsidR="009120C1" w:rsidRPr="001E4D5B" w:rsidRDefault="009120C1" w:rsidP="009120C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2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2.19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73B0FDCD" w14:textId="77777777" w:rsidR="009120C1" w:rsidRPr="001E4D5B" w:rsidRDefault="009120C1" w:rsidP="009120C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2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1.98, 2.41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680592B0" w14:textId="77777777" w:rsidR="009120C1" w:rsidRPr="001E4D5B" w:rsidRDefault="009120C1" w:rsidP="009120C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2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&lt;0.001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38D95576" w14:textId="77777777" w:rsidR="009120C1" w:rsidRPr="001E4D5B" w:rsidRDefault="009120C1" w:rsidP="009120C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2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2.08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04B05C73" w14:textId="77777777" w:rsidR="009120C1" w:rsidRPr="001E4D5B" w:rsidRDefault="009120C1" w:rsidP="009120C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2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1.88, 2.29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7CD74D50" w14:textId="77777777" w:rsidR="009120C1" w:rsidRPr="001E4D5B" w:rsidRDefault="009120C1" w:rsidP="009120C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2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&lt;0.001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6ABDF656" w14:textId="77777777" w:rsidR="009120C1" w:rsidRPr="001E4D5B" w:rsidRDefault="009120C1" w:rsidP="009120C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2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1.75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14A04040" w14:textId="77777777" w:rsidR="009120C1" w:rsidRPr="001E4D5B" w:rsidRDefault="009120C1" w:rsidP="009120C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2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1.59, 1.93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62CD8627" w14:textId="77777777" w:rsidR="009120C1" w:rsidRPr="001E4D5B" w:rsidRDefault="009120C1" w:rsidP="009120C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2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&lt;0.001</w:t>
            </w:r>
          </w:p>
        </w:tc>
      </w:tr>
      <w:tr w:rsidR="00C858C7" w:rsidRPr="001E4D5B" w14:paraId="52E92535" w14:textId="77777777" w:rsidTr="00844AC2">
        <w:trPr>
          <w:jc w:val="center"/>
        </w:trPr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04A08F96" w14:textId="77777777" w:rsidR="009120C1" w:rsidRPr="001E4D5B" w:rsidRDefault="009120C1" w:rsidP="009120C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2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1EB124DE" w14:textId="77777777" w:rsidR="009120C1" w:rsidRPr="001E4D5B" w:rsidRDefault="009120C1" w:rsidP="009120C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300" w:right="102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Q3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0CE0208A" w14:textId="77777777" w:rsidR="009120C1" w:rsidRPr="001E4D5B" w:rsidRDefault="009120C1" w:rsidP="009120C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2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3.18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0D4D180E" w14:textId="77777777" w:rsidR="009120C1" w:rsidRPr="001E4D5B" w:rsidRDefault="009120C1" w:rsidP="009120C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2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2.90, 3.49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61A0789C" w14:textId="77777777" w:rsidR="009120C1" w:rsidRPr="001E4D5B" w:rsidRDefault="009120C1" w:rsidP="009120C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2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&lt;0.001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643FDE9C" w14:textId="77777777" w:rsidR="009120C1" w:rsidRPr="001E4D5B" w:rsidRDefault="009120C1" w:rsidP="009120C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2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3.13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014BF86B" w14:textId="77777777" w:rsidR="009120C1" w:rsidRPr="001E4D5B" w:rsidRDefault="009120C1" w:rsidP="009120C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2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2.85, 3.43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5A85CA01" w14:textId="77777777" w:rsidR="009120C1" w:rsidRPr="001E4D5B" w:rsidRDefault="009120C1" w:rsidP="009120C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2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&lt;0.001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59A37DDA" w14:textId="77777777" w:rsidR="009120C1" w:rsidRPr="001E4D5B" w:rsidRDefault="009120C1" w:rsidP="009120C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2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2.87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701FF24D" w14:textId="77777777" w:rsidR="009120C1" w:rsidRPr="001E4D5B" w:rsidRDefault="009120C1" w:rsidP="009120C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2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2.62, 3.15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149F7993" w14:textId="77777777" w:rsidR="009120C1" w:rsidRPr="001E4D5B" w:rsidRDefault="009120C1" w:rsidP="009120C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2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&lt;0.001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4507AAC8" w14:textId="77777777" w:rsidR="009120C1" w:rsidRPr="001E4D5B" w:rsidRDefault="009120C1" w:rsidP="009120C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2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2.19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522FA534" w14:textId="77777777" w:rsidR="009120C1" w:rsidRPr="001E4D5B" w:rsidRDefault="009120C1" w:rsidP="009120C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2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1.99, 2.41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08E1A0F9" w14:textId="77777777" w:rsidR="009120C1" w:rsidRPr="001E4D5B" w:rsidRDefault="009120C1" w:rsidP="009120C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2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&lt;0.001</w:t>
            </w:r>
          </w:p>
        </w:tc>
      </w:tr>
      <w:tr w:rsidR="00C858C7" w:rsidRPr="001E4D5B" w14:paraId="67727456" w14:textId="77777777" w:rsidTr="00844AC2">
        <w:trPr>
          <w:jc w:val="center"/>
        </w:trPr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5545374C" w14:textId="77777777" w:rsidR="009120C1" w:rsidRPr="001E4D5B" w:rsidRDefault="009120C1" w:rsidP="009120C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2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5B673EAB" w14:textId="77777777" w:rsidR="009120C1" w:rsidRPr="001E4D5B" w:rsidRDefault="009120C1" w:rsidP="009120C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300" w:right="102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Q4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22DBFAB8" w14:textId="77777777" w:rsidR="009120C1" w:rsidRPr="001E4D5B" w:rsidRDefault="009120C1" w:rsidP="009120C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2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4.49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6C2E1B17" w14:textId="77777777" w:rsidR="009120C1" w:rsidRPr="001E4D5B" w:rsidRDefault="009120C1" w:rsidP="009120C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2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4.11, 4.91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3FD22EAD" w14:textId="77777777" w:rsidR="009120C1" w:rsidRPr="001E4D5B" w:rsidRDefault="009120C1" w:rsidP="009120C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2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&lt;0.001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7D557D48" w14:textId="77777777" w:rsidR="009120C1" w:rsidRPr="001E4D5B" w:rsidRDefault="009120C1" w:rsidP="009120C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2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4.36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53B43C93" w14:textId="77777777" w:rsidR="009120C1" w:rsidRPr="001E4D5B" w:rsidRDefault="009120C1" w:rsidP="009120C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2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3.98, 4.76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4484B256" w14:textId="77777777" w:rsidR="009120C1" w:rsidRPr="001E4D5B" w:rsidRDefault="009120C1" w:rsidP="009120C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2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&lt;0.001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31BA6C67" w14:textId="77777777" w:rsidR="009120C1" w:rsidRPr="001E4D5B" w:rsidRDefault="009120C1" w:rsidP="009120C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2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3.82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57DD791E" w14:textId="77777777" w:rsidR="009120C1" w:rsidRPr="001E4D5B" w:rsidRDefault="009120C1" w:rsidP="009120C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2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3.48, 4.18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667C5B99" w14:textId="77777777" w:rsidR="009120C1" w:rsidRPr="001E4D5B" w:rsidRDefault="009120C1" w:rsidP="009120C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2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&lt;0.001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4BD2E568" w14:textId="77777777" w:rsidR="009120C1" w:rsidRPr="001E4D5B" w:rsidRDefault="009120C1" w:rsidP="009120C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2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2.55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74B7A50A" w14:textId="77777777" w:rsidR="009120C1" w:rsidRPr="001E4D5B" w:rsidRDefault="009120C1" w:rsidP="009120C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2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2.31, 2.81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44435DCE" w14:textId="77777777" w:rsidR="009120C1" w:rsidRPr="001E4D5B" w:rsidRDefault="009120C1" w:rsidP="009120C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2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&lt;0.001</w:t>
            </w:r>
          </w:p>
        </w:tc>
      </w:tr>
      <w:tr w:rsidR="00C858C7" w:rsidRPr="001E4D5B" w14:paraId="4F255777" w14:textId="77777777" w:rsidTr="00844AC2">
        <w:trPr>
          <w:jc w:val="center"/>
        </w:trPr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2CE5F28A" w14:textId="7D42B542" w:rsidR="009120C1" w:rsidRPr="001E4D5B" w:rsidRDefault="005240B4" w:rsidP="009120C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2"/>
              <w:rPr>
                <w:rFonts w:ascii="Times New Roman" w:hAnsi="Times New Roman" w:cs="Times New Roman"/>
                <w:b/>
                <w:bCs/>
                <w:color w:val="000000"/>
                <w:sz w:val="22"/>
                <w:szCs w:val="22"/>
              </w:rPr>
            </w:pPr>
            <w:r w:rsidRPr="001E4D5B">
              <w:rPr>
                <w:rFonts w:ascii="Times New Roman" w:hAnsi="Times New Roman" w:cs="Times New Roman"/>
                <w:b/>
                <w:bCs/>
                <w:color w:val="000000"/>
                <w:sz w:val="22"/>
                <w:szCs w:val="22"/>
              </w:rPr>
              <w:t>Heart failure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0C96762C" w14:textId="77777777" w:rsidR="009120C1" w:rsidRPr="001E4D5B" w:rsidRDefault="009120C1" w:rsidP="009120C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300" w:right="102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Q1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034027E4" w14:textId="77777777" w:rsidR="009120C1" w:rsidRPr="001E4D5B" w:rsidRDefault="009120C1" w:rsidP="009120C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2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—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4F470841" w14:textId="77777777" w:rsidR="009120C1" w:rsidRPr="001E4D5B" w:rsidRDefault="009120C1" w:rsidP="009120C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2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—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731488D1" w14:textId="77777777" w:rsidR="009120C1" w:rsidRPr="001E4D5B" w:rsidRDefault="009120C1" w:rsidP="009120C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2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75D1BDA6" w14:textId="77777777" w:rsidR="009120C1" w:rsidRPr="001E4D5B" w:rsidRDefault="009120C1" w:rsidP="009120C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2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—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0A656FBC" w14:textId="77777777" w:rsidR="009120C1" w:rsidRPr="001E4D5B" w:rsidRDefault="009120C1" w:rsidP="009120C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2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—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707C3E75" w14:textId="77777777" w:rsidR="009120C1" w:rsidRPr="001E4D5B" w:rsidRDefault="009120C1" w:rsidP="009120C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2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6975136D" w14:textId="77777777" w:rsidR="009120C1" w:rsidRPr="001E4D5B" w:rsidRDefault="009120C1" w:rsidP="009120C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2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—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4B771F6D" w14:textId="77777777" w:rsidR="009120C1" w:rsidRPr="001E4D5B" w:rsidRDefault="009120C1" w:rsidP="009120C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2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—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33FD88D7" w14:textId="77777777" w:rsidR="009120C1" w:rsidRPr="001E4D5B" w:rsidRDefault="009120C1" w:rsidP="009120C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2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20777DB1" w14:textId="77777777" w:rsidR="009120C1" w:rsidRPr="001E4D5B" w:rsidRDefault="009120C1" w:rsidP="009120C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2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—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231DC41F" w14:textId="77777777" w:rsidR="009120C1" w:rsidRPr="001E4D5B" w:rsidRDefault="009120C1" w:rsidP="009120C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2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—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47F9A46A" w14:textId="77777777" w:rsidR="009120C1" w:rsidRPr="001E4D5B" w:rsidRDefault="009120C1" w:rsidP="009120C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2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</w:p>
        </w:tc>
      </w:tr>
      <w:tr w:rsidR="00C858C7" w:rsidRPr="001E4D5B" w14:paraId="4A9FDC08" w14:textId="77777777" w:rsidTr="00844AC2">
        <w:trPr>
          <w:jc w:val="center"/>
        </w:trPr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66994BB7" w14:textId="77777777" w:rsidR="009120C1" w:rsidRPr="001E4D5B" w:rsidRDefault="009120C1" w:rsidP="009120C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2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21FAA35E" w14:textId="77777777" w:rsidR="009120C1" w:rsidRPr="001E4D5B" w:rsidRDefault="009120C1" w:rsidP="009120C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300" w:right="102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Q2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275A189A" w14:textId="77777777" w:rsidR="009120C1" w:rsidRPr="001E4D5B" w:rsidRDefault="009120C1" w:rsidP="009120C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2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2.36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466EA26A" w14:textId="77777777" w:rsidR="009120C1" w:rsidRPr="001E4D5B" w:rsidRDefault="009120C1" w:rsidP="009120C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2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1.91, 2.91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1D598783" w14:textId="77777777" w:rsidR="009120C1" w:rsidRPr="001E4D5B" w:rsidRDefault="009120C1" w:rsidP="009120C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2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&lt;0.001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0EB07F9D" w14:textId="77777777" w:rsidR="009120C1" w:rsidRPr="001E4D5B" w:rsidRDefault="009120C1" w:rsidP="009120C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2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2.33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241C6767" w14:textId="77777777" w:rsidR="009120C1" w:rsidRPr="001E4D5B" w:rsidRDefault="009120C1" w:rsidP="009120C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2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1.89, 2.87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70B7AB30" w14:textId="77777777" w:rsidR="009120C1" w:rsidRPr="001E4D5B" w:rsidRDefault="009120C1" w:rsidP="009120C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2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&lt;0.001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512F494C" w14:textId="77777777" w:rsidR="009120C1" w:rsidRPr="001E4D5B" w:rsidRDefault="009120C1" w:rsidP="009120C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2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2.15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1E1BC200" w14:textId="77777777" w:rsidR="009120C1" w:rsidRPr="001E4D5B" w:rsidRDefault="009120C1" w:rsidP="009120C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2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1.74, 2.65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29EE483A" w14:textId="77777777" w:rsidR="009120C1" w:rsidRPr="001E4D5B" w:rsidRDefault="009120C1" w:rsidP="009120C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2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&lt;0.001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3555A4D3" w14:textId="77777777" w:rsidR="009120C1" w:rsidRPr="001E4D5B" w:rsidRDefault="009120C1" w:rsidP="009120C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2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1.93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31A0FEA1" w14:textId="77777777" w:rsidR="009120C1" w:rsidRPr="001E4D5B" w:rsidRDefault="009120C1" w:rsidP="009120C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2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1.56, 2.39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08554760" w14:textId="77777777" w:rsidR="009120C1" w:rsidRPr="001E4D5B" w:rsidRDefault="009120C1" w:rsidP="009120C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2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&lt;0.001</w:t>
            </w:r>
          </w:p>
        </w:tc>
      </w:tr>
      <w:tr w:rsidR="00C858C7" w:rsidRPr="001E4D5B" w14:paraId="6D815739" w14:textId="77777777" w:rsidTr="00844AC2">
        <w:trPr>
          <w:jc w:val="center"/>
        </w:trPr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71C8F48C" w14:textId="77777777" w:rsidR="009120C1" w:rsidRPr="001E4D5B" w:rsidRDefault="009120C1" w:rsidP="009120C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2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455A904D" w14:textId="77777777" w:rsidR="009120C1" w:rsidRPr="001E4D5B" w:rsidRDefault="009120C1" w:rsidP="009120C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300" w:right="102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Q3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3E5EB41D" w14:textId="77777777" w:rsidR="009120C1" w:rsidRPr="001E4D5B" w:rsidRDefault="009120C1" w:rsidP="009120C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2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4.52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523083B7" w14:textId="77777777" w:rsidR="009120C1" w:rsidRPr="001E4D5B" w:rsidRDefault="009120C1" w:rsidP="009120C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2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3.72, 5.48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2A39F2C0" w14:textId="77777777" w:rsidR="009120C1" w:rsidRPr="001E4D5B" w:rsidRDefault="009120C1" w:rsidP="009120C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2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&lt;0.001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0C227F7A" w14:textId="77777777" w:rsidR="009120C1" w:rsidRPr="001E4D5B" w:rsidRDefault="009120C1" w:rsidP="009120C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2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4.41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228128FD" w14:textId="77777777" w:rsidR="009120C1" w:rsidRPr="001E4D5B" w:rsidRDefault="009120C1" w:rsidP="009120C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2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3.64, 5.36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500E3831" w14:textId="77777777" w:rsidR="009120C1" w:rsidRPr="001E4D5B" w:rsidRDefault="009120C1" w:rsidP="009120C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2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&lt;0.001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4C8E982D" w14:textId="77777777" w:rsidR="009120C1" w:rsidRPr="001E4D5B" w:rsidRDefault="009120C1" w:rsidP="009120C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2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3.87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1570D12A" w14:textId="77777777" w:rsidR="009120C1" w:rsidRPr="001E4D5B" w:rsidRDefault="009120C1" w:rsidP="009120C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2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3.18, 4.70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2414F16E" w14:textId="77777777" w:rsidR="009120C1" w:rsidRPr="001E4D5B" w:rsidRDefault="009120C1" w:rsidP="009120C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2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&lt;0.001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527ED324" w14:textId="77777777" w:rsidR="009120C1" w:rsidRPr="001E4D5B" w:rsidRDefault="009120C1" w:rsidP="009120C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2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3.21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6676DF2C" w14:textId="77777777" w:rsidR="009120C1" w:rsidRPr="001E4D5B" w:rsidRDefault="009120C1" w:rsidP="009120C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2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2.63, 3.91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795C85AE" w14:textId="77777777" w:rsidR="009120C1" w:rsidRPr="001E4D5B" w:rsidRDefault="009120C1" w:rsidP="009120C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2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&lt;0.001</w:t>
            </w:r>
          </w:p>
        </w:tc>
      </w:tr>
      <w:tr w:rsidR="00C858C7" w:rsidRPr="001E4D5B" w14:paraId="45D2E69C" w14:textId="77777777" w:rsidTr="00844AC2">
        <w:trPr>
          <w:jc w:val="center"/>
        </w:trPr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15FC1F05" w14:textId="77777777" w:rsidR="009120C1" w:rsidRPr="001E4D5B" w:rsidRDefault="009120C1" w:rsidP="009120C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2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043EB94B" w14:textId="77777777" w:rsidR="009120C1" w:rsidRPr="001E4D5B" w:rsidRDefault="009120C1" w:rsidP="009120C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300" w:right="102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Q4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755727BE" w14:textId="77777777" w:rsidR="009120C1" w:rsidRPr="001E4D5B" w:rsidRDefault="009120C1" w:rsidP="009120C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2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7.41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2B9C9863" w14:textId="77777777" w:rsidR="009120C1" w:rsidRPr="001E4D5B" w:rsidRDefault="009120C1" w:rsidP="009120C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2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6.15, 8.94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318EEB40" w14:textId="77777777" w:rsidR="009120C1" w:rsidRPr="001E4D5B" w:rsidRDefault="009120C1" w:rsidP="009120C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2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&lt;0.001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52E3D58F" w14:textId="77777777" w:rsidR="009120C1" w:rsidRPr="001E4D5B" w:rsidRDefault="009120C1" w:rsidP="009120C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2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7.10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0984AA97" w14:textId="77777777" w:rsidR="009120C1" w:rsidRPr="001E4D5B" w:rsidRDefault="009120C1" w:rsidP="009120C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2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5.89, 8.56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41911BF3" w14:textId="77777777" w:rsidR="009120C1" w:rsidRPr="001E4D5B" w:rsidRDefault="009120C1" w:rsidP="009120C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2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&lt;0.001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76EA22D9" w14:textId="77777777" w:rsidR="009120C1" w:rsidRPr="001E4D5B" w:rsidRDefault="009120C1" w:rsidP="009120C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2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5.85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0F47DC6A" w14:textId="77777777" w:rsidR="009120C1" w:rsidRPr="001E4D5B" w:rsidRDefault="009120C1" w:rsidP="009120C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2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4.84, 7.08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52DF9278" w14:textId="77777777" w:rsidR="009120C1" w:rsidRPr="001E4D5B" w:rsidRDefault="009120C1" w:rsidP="009120C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2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&lt;0.001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6602D5C4" w14:textId="77777777" w:rsidR="009120C1" w:rsidRPr="001E4D5B" w:rsidRDefault="009120C1" w:rsidP="009120C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2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4.34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15CFA7AF" w14:textId="77777777" w:rsidR="009120C1" w:rsidRPr="001E4D5B" w:rsidRDefault="009120C1" w:rsidP="009120C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2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3.56, 5.29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5A609221" w14:textId="77777777" w:rsidR="009120C1" w:rsidRPr="001E4D5B" w:rsidRDefault="009120C1" w:rsidP="009120C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2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&lt;0.001</w:t>
            </w:r>
          </w:p>
        </w:tc>
      </w:tr>
      <w:tr w:rsidR="00C858C7" w:rsidRPr="001E4D5B" w14:paraId="7E3B56D1" w14:textId="77777777" w:rsidTr="00844AC2">
        <w:trPr>
          <w:jc w:val="center"/>
        </w:trPr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46E5DAB8" w14:textId="77777777" w:rsidR="009120C1" w:rsidRPr="001E4D5B" w:rsidRDefault="009120C1" w:rsidP="009120C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2"/>
              <w:rPr>
                <w:rFonts w:ascii="Times New Roman" w:eastAsia="DejaVu Sans" w:hAnsi="Times New Roman" w:cs="Times New Roman"/>
                <w:b/>
                <w:bCs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b/>
                <w:bCs/>
                <w:color w:val="000000"/>
                <w:sz w:val="22"/>
                <w:szCs w:val="22"/>
              </w:rPr>
              <w:t>Stroke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7B049BD5" w14:textId="77777777" w:rsidR="009120C1" w:rsidRPr="001E4D5B" w:rsidRDefault="009120C1" w:rsidP="009120C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300" w:right="102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Q1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7ADB3628" w14:textId="77777777" w:rsidR="009120C1" w:rsidRPr="001E4D5B" w:rsidRDefault="009120C1" w:rsidP="009120C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2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—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46B99F6E" w14:textId="77777777" w:rsidR="009120C1" w:rsidRPr="001E4D5B" w:rsidRDefault="009120C1" w:rsidP="009120C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2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—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5A262563" w14:textId="77777777" w:rsidR="009120C1" w:rsidRPr="001E4D5B" w:rsidRDefault="009120C1" w:rsidP="009120C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2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04752C6C" w14:textId="77777777" w:rsidR="009120C1" w:rsidRPr="001E4D5B" w:rsidRDefault="009120C1" w:rsidP="009120C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2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—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1E35DC77" w14:textId="77777777" w:rsidR="009120C1" w:rsidRPr="001E4D5B" w:rsidRDefault="009120C1" w:rsidP="009120C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2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—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135781AC" w14:textId="77777777" w:rsidR="009120C1" w:rsidRPr="001E4D5B" w:rsidRDefault="009120C1" w:rsidP="009120C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2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1F165F0E" w14:textId="77777777" w:rsidR="009120C1" w:rsidRPr="001E4D5B" w:rsidRDefault="009120C1" w:rsidP="009120C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2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—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38495F13" w14:textId="77777777" w:rsidR="009120C1" w:rsidRPr="001E4D5B" w:rsidRDefault="009120C1" w:rsidP="009120C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2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—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71D11E36" w14:textId="77777777" w:rsidR="009120C1" w:rsidRPr="001E4D5B" w:rsidRDefault="009120C1" w:rsidP="009120C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2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7E80F44D" w14:textId="77777777" w:rsidR="009120C1" w:rsidRPr="001E4D5B" w:rsidRDefault="009120C1" w:rsidP="009120C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2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—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34292363" w14:textId="77777777" w:rsidR="009120C1" w:rsidRPr="001E4D5B" w:rsidRDefault="009120C1" w:rsidP="009120C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2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—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293F58B8" w14:textId="77777777" w:rsidR="009120C1" w:rsidRPr="001E4D5B" w:rsidRDefault="009120C1" w:rsidP="009120C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2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</w:p>
        </w:tc>
      </w:tr>
      <w:tr w:rsidR="00C858C7" w:rsidRPr="001E4D5B" w14:paraId="12E6108D" w14:textId="77777777" w:rsidTr="00844AC2">
        <w:trPr>
          <w:jc w:val="center"/>
        </w:trPr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457E972C" w14:textId="77777777" w:rsidR="009120C1" w:rsidRPr="001E4D5B" w:rsidRDefault="009120C1" w:rsidP="009120C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2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247A4795" w14:textId="77777777" w:rsidR="009120C1" w:rsidRPr="001E4D5B" w:rsidRDefault="009120C1" w:rsidP="009120C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300" w:right="102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Q2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0218D562" w14:textId="77777777" w:rsidR="009120C1" w:rsidRPr="001E4D5B" w:rsidRDefault="009120C1" w:rsidP="009120C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2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1.67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0DBEB133" w14:textId="77777777" w:rsidR="009120C1" w:rsidRPr="001E4D5B" w:rsidRDefault="009120C1" w:rsidP="009120C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2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1.39, 2.00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67A0A587" w14:textId="77777777" w:rsidR="009120C1" w:rsidRPr="001E4D5B" w:rsidRDefault="009120C1" w:rsidP="009120C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2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&lt;0.001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18FB1F23" w14:textId="77777777" w:rsidR="009120C1" w:rsidRPr="001E4D5B" w:rsidRDefault="009120C1" w:rsidP="009120C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2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1.65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74E63530" w14:textId="77777777" w:rsidR="009120C1" w:rsidRPr="001E4D5B" w:rsidRDefault="009120C1" w:rsidP="009120C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2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1.38, 1.98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3E936A79" w14:textId="77777777" w:rsidR="009120C1" w:rsidRPr="001E4D5B" w:rsidRDefault="009120C1" w:rsidP="009120C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2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&lt;0.001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38687D7F" w14:textId="77777777" w:rsidR="009120C1" w:rsidRPr="001E4D5B" w:rsidRDefault="009120C1" w:rsidP="009120C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2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1.64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1BA34D4D" w14:textId="77777777" w:rsidR="009120C1" w:rsidRPr="001E4D5B" w:rsidRDefault="009120C1" w:rsidP="009120C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2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1.36, 1.96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62D9467B" w14:textId="77777777" w:rsidR="009120C1" w:rsidRPr="001E4D5B" w:rsidRDefault="009120C1" w:rsidP="009120C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2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&lt;0.001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4471CFC6" w14:textId="77777777" w:rsidR="009120C1" w:rsidRPr="001E4D5B" w:rsidRDefault="009120C1" w:rsidP="009120C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2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1.44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5D3CB8C4" w14:textId="77777777" w:rsidR="009120C1" w:rsidRPr="001E4D5B" w:rsidRDefault="009120C1" w:rsidP="009120C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2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1.20, 1.73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7D892F3C" w14:textId="77777777" w:rsidR="009120C1" w:rsidRPr="001E4D5B" w:rsidRDefault="009120C1" w:rsidP="009120C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2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&lt;0.001</w:t>
            </w:r>
          </w:p>
        </w:tc>
      </w:tr>
      <w:tr w:rsidR="00C858C7" w:rsidRPr="001E4D5B" w14:paraId="17D95A9B" w14:textId="77777777" w:rsidTr="00844AC2">
        <w:trPr>
          <w:jc w:val="center"/>
        </w:trPr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1F15BF86" w14:textId="77777777" w:rsidR="009120C1" w:rsidRPr="001E4D5B" w:rsidRDefault="009120C1" w:rsidP="009120C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2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20614A67" w14:textId="77777777" w:rsidR="009120C1" w:rsidRPr="001E4D5B" w:rsidRDefault="009120C1" w:rsidP="009120C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300" w:right="102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Q3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4F701946" w14:textId="77777777" w:rsidR="009120C1" w:rsidRPr="001E4D5B" w:rsidRDefault="009120C1" w:rsidP="009120C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2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2.39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1A8673B0" w14:textId="77777777" w:rsidR="009120C1" w:rsidRPr="001E4D5B" w:rsidRDefault="009120C1" w:rsidP="009120C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2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2.02, 2.84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3310F7F0" w14:textId="77777777" w:rsidR="009120C1" w:rsidRPr="001E4D5B" w:rsidRDefault="009120C1" w:rsidP="009120C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2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&lt;0.001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2D04733A" w14:textId="77777777" w:rsidR="009120C1" w:rsidRPr="001E4D5B" w:rsidRDefault="009120C1" w:rsidP="009120C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2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2.36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1EC54506" w14:textId="77777777" w:rsidR="009120C1" w:rsidRPr="001E4D5B" w:rsidRDefault="009120C1" w:rsidP="009120C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2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1.98, 2.80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10F5BF90" w14:textId="77777777" w:rsidR="009120C1" w:rsidRPr="001E4D5B" w:rsidRDefault="009120C1" w:rsidP="009120C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2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&lt;0.001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3EC2BC9F" w14:textId="77777777" w:rsidR="009120C1" w:rsidRPr="001E4D5B" w:rsidRDefault="009120C1" w:rsidP="009120C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2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2.33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4FCAFA46" w14:textId="77777777" w:rsidR="009120C1" w:rsidRPr="001E4D5B" w:rsidRDefault="009120C1" w:rsidP="009120C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2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1.96, 2.77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38F03974" w14:textId="77777777" w:rsidR="009120C1" w:rsidRPr="001E4D5B" w:rsidRDefault="009120C1" w:rsidP="009120C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2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&lt;0.001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72D8F1CD" w14:textId="77777777" w:rsidR="009120C1" w:rsidRPr="001E4D5B" w:rsidRDefault="009120C1" w:rsidP="009120C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2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1.89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07C13D70" w14:textId="77777777" w:rsidR="009120C1" w:rsidRPr="001E4D5B" w:rsidRDefault="009120C1" w:rsidP="009120C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2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1.59, 2.26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1B5E9DD3" w14:textId="77777777" w:rsidR="009120C1" w:rsidRPr="001E4D5B" w:rsidRDefault="009120C1" w:rsidP="009120C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2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&lt;0.001</w:t>
            </w:r>
          </w:p>
        </w:tc>
      </w:tr>
      <w:tr w:rsidR="00C858C7" w:rsidRPr="001E4D5B" w14:paraId="0CF0E297" w14:textId="77777777" w:rsidTr="00844AC2">
        <w:trPr>
          <w:jc w:val="center"/>
        </w:trPr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single" w:sz="8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0875B392" w14:textId="77777777" w:rsidR="009120C1" w:rsidRPr="001E4D5B" w:rsidRDefault="009120C1" w:rsidP="009120C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2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single" w:sz="8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2676918D" w14:textId="77777777" w:rsidR="009120C1" w:rsidRPr="001E4D5B" w:rsidRDefault="009120C1" w:rsidP="009120C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300" w:right="102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Q4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single" w:sz="8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2DBA99D4" w14:textId="77777777" w:rsidR="009120C1" w:rsidRPr="001E4D5B" w:rsidRDefault="009120C1" w:rsidP="009120C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2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4.16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single" w:sz="8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6AAC180E" w14:textId="77777777" w:rsidR="009120C1" w:rsidRPr="001E4D5B" w:rsidRDefault="009120C1" w:rsidP="009120C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2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3.55, 4.89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single" w:sz="8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6723BA35" w14:textId="77777777" w:rsidR="009120C1" w:rsidRPr="001E4D5B" w:rsidRDefault="009120C1" w:rsidP="009120C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2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&lt;0.001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single" w:sz="8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60AB7D63" w14:textId="77777777" w:rsidR="009120C1" w:rsidRPr="001E4D5B" w:rsidRDefault="009120C1" w:rsidP="009120C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2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4.06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single" w:sz="8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2DF61BA7" w14:textId="77777777" w:rsidR="009120C1" w:rsidRPr="001E4D5B" w:rsidRDefault="009120C1" w:rsidP="009120C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2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3.45, 4.77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single" w:sz="8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558FA398" w14:textId="77777777" w:rsidR="009120C1" w:rsidRPr="001E4D5B" w:rsidRDefault="009120C1" w:rsidP="009120C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2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&lt;0.001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single" w:sz="8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0283D477" w14:textId="77777777" w:rsidR="009120C1" w:rsidRPr="001E4D5B" w:rsidRDefault="009120C1" w:rsidP="009120C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2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3.99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single" w:sz="8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167A8F55" w14:textId="77777777" w:rsidR="009120C1" w:rsidRPr="001E4D5B" w:rsidRDefault="009120C1" w:rsidP="009120C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2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3.38, 4.71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single" w:sz="8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76D968E6" w14:textId="77777777" w:rsidR="009120C1" w:rsidRPr="001E4D5B" w:rsidRDefault="009120C1" w:rsidP="009120C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2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&lt;0.001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single" w:sz="8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0D9A392B" w14:textId="77777777" w:rsidR="009120C1" w:rsidRPr="001E4D5B" w:rsidRDefault="009120C1" w:rsidP="009120C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2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2.97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single" w:sz="8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708FD29A" w14:textId="77777777" w:rsidR="009120C1" w:rsidRPr="001E4D5B" w:rsidRDefault="009120C1" w:rsidP="009120C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2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2.49, 3.54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single" w:sz="8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588F4FAF" w14:textId="77777777" w:rsidR="009120C1" w:rsidRPr="001E4D5B" w:rsidRDefault="009120C1" w:rsidP="009120C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2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&lt;0.001</w:t>
            </w:r>
          </w:p>
        </w:tc>
      </w:tr>
      <w:tr w:rsidR="00C858C7" w:rsidRPr="001E4D5B" w14:paraId="059C02DE" w14:textId="77777777" w:rsidTr="00844AC2">
        <w:trPr>
          <w:jc w:val="center"/>
        </w:trPr>
        <w:tc>
          <w:tcPr>
            <w:tcW w:w="0" w:type="auto"/>
            <w:gridSpan w:val="14"/>
            <w:tcBorders>
              <w:top w:val="single" w:sz="8" w:space="0" w:color="000000"/>
              <w:left w:val="none" w:sz="0" w:space="0" w:color="FFFFFF"/>
              <w:bottom w:val="none" w:sz="0" w:space="0" w:color="FFFFFF"/>
              <w:right w:val="none" w:sz="0" w:space="0" w:color="FFFFFF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041BF15" w14:textId="3AF7614B" w:rsidR="00C858C7" w:rsidRPr="001E4D5B" w:rsidRDefault="00C858C7" w:rsidP="00C858C7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line="480" w:lineRule="auto"/>
              <w:rPr>
                <w:rFonts w:ascii="Times New Roman" w:hAnsi="Times New Roman" w:cs="Times New Roman"/>
                <w:sz w:val="22"/>
                <w:szCs w:val="22"/>
              </w:rPr>
            </w:pPr>
            <w:r w:rsidRPr="001E4D5B">
              <w:rPr>
                <w:rFonts w:ascii="Times New Roman" w:hAnsi="Times New Roman" w:cs="Times New Roman"/>
                <w:sz w:val="22"/>
                <w:szCs w:val="22"/>
              </w:rPr>
              <w:t>Abbreviations: CI</w:t>
            </w:r>
            <w:r w:rsidR="005240B4" w:rsidRPr="001E4D5B">
              <w:rPr>
                <w:rFonts w:ascii="Times New Roman" w:hAnsi="Times New Roman" w:cs="Times New Roman"/>
                <w:sz w:val="22"/>
                <w:szCs w:val="22"/>
              </w:rPr>
              <w:t xml:space="preserve">, </w:t>
            </w:r>
            <w:r w:rsidRPr="001E4D5B">
              <w:rPr>
                <w:rFonts w:ascii="Times New Roman" w:hAnsi="Times New Roman" w:cs="Times New Roman"/>
                <w:sz w:val="22"/>
                <w:szCs w:val="22"/>
              </w:rPr>
              <w:t>Confidence Interval</w:t>
            </w:r>
            <w:r w:rsidR="005240B4" w:rsidRPr="001E4D5B">
              <w:rPr>
                <w:rFonts w:ascii="Times New Roman" w:hAnsi="Times New Roman" w:cs="Times New Roman"/>
                <w:sz w:val="22"/>
                <w:szCs w:val="22"/>
              </w:rPr>
              <w:t>;</w:t>
            </w:r>
            <w:r w:rsidRPr="001E4D5B">
              <w:rPr>
                <w:rFonts w:ascii="Times New Roman" w:hAnsi="Times New Roman" w:cs="Times New Roman"/>
                <w:sz w:val="22"/>
                <w:szCs w:val="22"/>
              </w:rPr>
              <w:t xml:space="preserve"> HR</w:t>
            </w:r>
            <w:r w:rsidR="005240B4" w:rsidRPr="001E4D5B">
              <w:rPr>
                <w:rFonts w:ascii="Times New Roman" w:hAnsi="Times New Roman" w:cs="Times New Roman"/>
                <w:sz w:val="22"/>
                <w:szCs w:val="22"/>
              </w:rPr>
              <w:t xml:space="preserve">, </w:t>
            </w:r>
            <w:r w:rsidRPr="001E4D5B">
              <w:rPr>
                <w:rFonts w:ascii="Times New Roman" w:hAnsi="Times New Roman" w:cs="Times New Roman"/>
                <w:sz w:val="22"/>
                <w:szCs w:val="22"/>
              </w:rPr>
              <w:t>Hazard Ratio</w:t>
            </w:r>
            <w:r w:rsidR="005240B4" w:rsidRPr="001E4D5B">
              <w:rPr>
                <w:rFonts w:ascii="Times New Roman" w:hAnsi="Times New Roman" w:cs="Times New Roman"/>
                <w:sz w:val="22"/>
                <w:szCs w:val="22"/>
              </w:rPr>
              <w:t xml:space="preserve">; CHD, coronary heart disease; </w:t>
            </w:r>
          </w:p>
          <w:p w14:paraId="622AB114" w14:textId="77777777" w:rsidR="00C858C7" w:rsidRPr="001E4D5B" w:rsidRDefault="00C858C7" w:rsidP="00C858C7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line="480" w:lineRule="auto"/>
              <w:rPr>
                <w:rFonts w:ascii="Times New Roman" w:hAnsi="Times New Roman" w:cs="Times New Roman"/>
                <w:sz w:val="22"/>
                <w:szCs w:val="22"/>
              </w:rPr>
            </w:pPr>
            <w:r w:rsidRPr="001E4D5B">
              <w:rPr>
                <w:rFonts w:ascii="Times New Roman" w:hAnsi="Times New Roman" w:cs="Times New Roman"/>
                <w:sz w:val="22"/>
                <w:szCs w:val="22"/>
              </w:rPr>
              <w:t xml:space="preserve">Model 1 was adjusted for none. </w:t>
            </w:r>
          </w:p>
          <w:p w14:paraId="71E443D9" w14:textId="77777777" w:rsidR="00C858C7" w:rsidRPr="001E4D5B" w:rsidRDefault="00C858C7" w:rsidP="00C858C7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line="480" w:lineRule="auto"/>
              <w:rPr>
                <w:rFonts w:ascii="Times New Roman" w:hAnsi="Times New Roman" w:cs="Times New Roman"/>
                <w:sz w:val="22"/>
                <w:szCs w:val="22"/>
              </w:rPr>
            </w:pPr>
            <w:r w:rsidRPr="001E4D5B">
              <w:rPr>
                <w:rFonts w:ascii="Times New Roman" w:hAnsi="Times New Roman" w:cs="Times New Roman"/>
                <w:sz w:val="22"/>
                <w:szCs w:val="22"/>
              </w:rPr>
              <w:t xml:space="preserve">Model 2 was adjusted for ethnicity, TDI, and education. </w:t>
            </w:r>
          </w:p>
          <w:p w14:paraId="29028E18" w14:textId="77777777" w:rsidR="00C858C7" w:rsidRPr="001E4D5B" w:rsidRDefault="00C858C7" w:rsidP="00C858C7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line="480" w:lineRule="auto"/>
              <w:rPr>
                <w:rFonts w:ascii="Times New Roman" w:hAnsi="Times New Roman" w:cs="Times New Roman"/>
                <w:sz w:val="22"/>
                <w:szCs w:val="22"/>
              </w:rPr>
            </w:pPr>
            <w:r w:rsidRPr="001E4D5B">
              <w:rPr>
                <w:rFonts w:ascii="Times New Roman" w:hAnsi="Times New Roman" w:cs="Times New Roman"/>
                <w:sz w:val="22"/>
                <w:szCs w:val="22"/>
              </w:rPr>
              <w:t xml:space="preserve">Model 3 was adjusted for Model 2 plus vegetable serving, fruit serving, sedentary duration and BMI. </w:t>
            </w:r>
          </w:p>
          <w:p w14:paraId="7862E945" w14:textId="74516EA8" w:rsidR="00FD6564" w:rsidRPr="001E4D5B" w:rsidRDefault="00C858C7" w:rsidP="00C858C7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line="480" w:lineRule="auto"/>
              <w:rPr>
                <w:rFonts w:ascii="Times New Roman" w:hAnsi="Times New Roman" w:cs="Times New Roman"/>
                <w:sz w:val="22"/>
                <w:szCs w:val="22"/>
              </w:rPr>
            </w:pPr>
            <w:r w:rsidRPr="001E4D5B">
              <w:rPr>
                <w:rFonts w:ascii="Times New Roman" w:hAnsi="Times New Roman" w:cs="Times New Roman"/>
                <w:sz w:val="22"/>
                <w:szCs w:val="22"/>
              </w:rPr>
              <w:t>Model 4 was further adjusted for cholesterol medication, blood pressure medication, LDL-c, TG, SBP, and DBP.</w:t>
            </w:r>
          </w:p>
        </w:tc>
      </w:tr>
    </w:tbl>
    <w:p w14:paraId="58BA8A12" w14:textId="77777777" w:rsidR="009120C1" w:rsidRPr="001E4D5B" w:rsidRDefault="009120C1">
      <w:pPr>
        <w:rPr>
          <w:rFonts w:ascii="Times New Roman" w:hAnsi="Times New Roman" w:cs="Times New Roman"/>
          <w:sz w:val="22"/>
          <w:szCs w:val="22"/>
        </w:rPr>
        <w:sectPr w:rsidR="009120C1" w:rsidRPr="001E4D5B" w:rsidSect="009120C1">
          <w:pgSz w:w="16838" w:h="11906" w:orient="landscape"/>
          <w:pgMar w:top="1800" w:right="1440" w:bottom="1800" w:left="1440" w:header="851" w:footer="992" w:gutter="0"/>
          <w:cols w:space="425"/>
          <w:docGrid w:type="lines" w:linePitch="312"/>
        </w:sectPr>
      </w:pPr>
    </w:p>
    <w:p w14:paraId="19A790F8" w14:textId="1DA75D49" w:rsidR="009120C1" w:rsidRPr="001E4D5B" w:rsidRDefault="009120C1" w:rsidP="009120C1">
      <w:pPr>
        <w:rPr>
          <w:rFonts w:ascii="Times New Roman" w:hAnsi="Times New Roman" w:cs="Times New Roman"/>
          <w:b/>
          <w:bCs/>
          <w:sz w:val="22"/>
          <w:szCs w:val="22"/>
        </w:rPr>
      </w:pPr>
      <w:r w:rsidRPr="001E4D5B">
        <w:rPr>
          <w:rFonts w:ascii="Times New Roman" w:hAnsi="Times New Roman" w:cs="Times New Roman"/>
          <w:b/>
          <w:bCs/>
          <w:sz w:val="22"/>
          <w:szCs w:val="22"/>
        </w:rPr>
        <w:lastRenderedPageBreak/>
        <w:t>Table S</w:t>
      </w:r>
      <w:r w:rsidR="005E1380">
        <w:rPr>
          <w:rFonts w:ascii="Times New Roman" w:hAnsi="Times New Roman" w:cs="Times New Roman" w:hint="eastAsia"/>
          <w:b/>
          <w:bCs/>
          <w:sz w:val="22"/>
          <w:szCs w:val="22"/>
        </w:rPr>
        <w:t>6</w:t>
      </w:r>
      <w:r w:rsidRPr="001E4D5B">
        <w:rPr>
          <w:rFonts w:ascii="Times New Roman" w:hAnsi="Times New Roman" w:cs="Times New Roman"/>
          <w:b/>
          <w:bCs/>
          <w:sz w:val="22"/>
          <w:szCs w:val="22"/>
        </w:rPr>
        <w:t xml:space="preserve">. Association of the </w:t>
      </w:r>
      <w:proofErr w:type="spellStart"/>
      <w:r w:rsidRPr="001E4D5B">
        <w:rPr>
          <w:rFonts w:ascii="Times New Roman" w:hAnsi="Times New Roman" w:cs="Times New Roman"/>
          <w:b/>
          <w:bCs/>
          <w:sz w:val="22"/>
          <w:szCs w:val="22"/>
        </w:rPr>
        <w:t>ClivD</w:t>
      </w:r>
      <w:r w:rsidRPr="001E4D5B">
        <w:rPr>
          <w:rFonts w:ascii="Times New Roman" w:hAnsi="Times New Roman" w:cs="Times New Roman"/>
          <w:b/>
          <w:bCs/>
          <w:sz w:val="22"/>
          <w:szCs w:val="22"/>
          <w:vertAlign w:val="subscript"/>
        </w:rPr>
        <w:t>nonlab</w:t>
      </w:r>
      <w:proofErr w:type="spellEnd"/>
      <w:r w:rsidRPr="001E4D5B">
        <w:rPr>
          <w:rFonts w:ascii="Times New Roman" w:hAnsi="Times New Roman" w:cs="Times New Roman"/>
          <w:b/>
          <w:bCs/>
          <w:sz w:val="22"/>
          <w:szCs w:val="22"/>
        </w:rPr>
        <w:t xml:space="preserve"> with </w:t>
      </w:r>
      <w:r w:rsidR="005240B4" w:rsidRPr="001E4D5B">
        <w:rPr>
          <w:rFonts w:ascii="Times New Roman" w:hAnsi="Times New Roman" w:cs="Times New Roman"/>
          <w:b/>
          <w:bCs/>
          <w:sz w:val="22"/>
          <w:szCs w:val="22"/>
        </w:rPr>
        <w:t>Alzheimer's disease, vascular dementia, coronary heart disease, heart failure and stroke</w:t>
      </w:r>
      <w:r w:rsidRPr="001E4D5B">
        <w:rPr>
          <w:rFonts w:ascii="Times New Roman" w:hAnsi="Times New Roman" w:cs="Times New Roman"/>
          <w:b/>
          <w:bCs/>
          <w:sz w:val="22"/>
          <w:szCs w:val="22"/>
        </w:rPr>
        <w:t>.</w:t>
      </w:r>
    </w:p>
    <w:tbl>
      <w:tblPr>
        <w:tblW w:w="0" w:type="auto"/>
        <w:jc w:val="center"/>
        <w:tblCellMar>
          <w:left w:w="0" w:type="dxa"/>
          <w:right w:w="0" w:type="dxa"/>
        </w:tblCellMar>
        <w:tblLook w:val="0420" w:firstRow="1" w:lastRow="0" w:firstColumn="0" w:lastColumn="0" w:noHBand="0" w:noVBand="1"/>
      </w:tblPr>
      <w:tblGrid>
        <w:gridCol w:w="2040"/>
        <w:gridCol w:w="1544"/>
        <w:gridCol w:w="585"/>
        <w:gridCol w:w="1080"/>
        <w:gridCol w:w="897"/>
        <w:gridCol w:w="585"/>
        <w:gridCol w:w="1080"/>
        <w:gridCol w:w="897"/>
        <w:gridCol w:w="585"/>
        <w:gridCol w:w="1080"/>
        <w:gridCol w:w="897"/>
        <w:gridCol w:w="585"/>
        <w:gridCol w:w="1080"/>
        <w:gridCol w:w="897"/>
      </w:tblGrid>
      <w:tr w:rsidR="009120C1" w:rsidRPr="001E4D5B" w14:paraId="65FE15C7" w14:textId="77777777" w:rsidTr="00844AC2">
        <w:trPr>
          <w:tblHeader/>
          <w:jc w:val="center"/>
        </w:trPr>
        <w:tc>
          <w:tcPr>
            <w:tcW w:w="0" w:type="auto"/>
            <w:gridSpan w:val="2"/>
            <w:tcBorders>
              <w:top w:val="single" w:sz="8" w:space="0" w:color="000000"/>
              <w:left w:val="none" w:sz="0" w:space="0" w:color="000000"/>
              <w:bottom w:val="single" w:sz="8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7BB239A" w14:textId="77777777" w:rsidR="009120C1" w:rsidRPr="001E4D5B" w:rsidRDefault="009120C1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40" w:after="40"/>
              <w:ind w:left="100" w:right="100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</w:p>
        </w:tc>
        <w:tc>
          <w:tcPr>
            <w:tcW w:w="0" w:type="auto"/>
            <w:gridSpan w:val="3"/>
            <w:tcBorders>
              <w:top w:val="single" w:sz="8" w:space="0" w:color="000000"/>
              <w:left w:val="none" w:sz="0" w:space="0" w:color="000000"/>
              <w:bottom w:val="single" w:sz="8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1518757" w14:textId="77777777" w:rsidR="009120C1" w:rsidRPr="001E4D5B" w:rsidRDefault="009120C1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40" w:after="4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Model 1</w:t>
            </w:r>
          </w:p>
        </w:tc>
        <w:tc>
          <w:tcPr>
            <w:tcW w:w="0" w:type="auto"/>
            <w:gridSpan w:val="3"/>
            <w:tcBorders>
              <w:top w:val="single" w:sz="8" w:space="0" w:color="000000"/>
              <w:left w:val="none" w:sz="0" w:space="0" w:color="000000"/>
              <w:bottom w:val="single" w:sz="8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FC1D785" w14:textId="77777777" w:rsidR="009120C1" w:rsidRPr="001E4D5B" w:rsidRDefault="009120C1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40" w:after="4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Model 2</w:t>
            </w:r>
          </w:p>
        </w:tc>
        <w:tc>
          <w:tcPr>
            <w:tcW w:w="0" w:type="auto"/>
            <w:gridSpan w:val="3"/>
            <w:tcBorders>
              <w:top w:val="single" w:sz="8" w:space="0" w:color="000000"/>
              <w:left w:val="none" w:sz="0" w:space="0" w:color="000000"/>
              <w:bottom w:val="single" w:sz="8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A75C4A8" w14:textId="77777777" w:rsidR="009120C1" w:rsidRPr="001E4D5B" w:rsidRDefault="009120C1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40" w:after="4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Model 3</w:t>
            </w:r>
          </w:p>
        </w:tc>
        <w:tc>
          <w:tcPr>
            <w:tcW w:w="0" w:type="auto"/>
            <w:gridSpan w:val="3"/>
            <w:tcBorders>
              <w:top w:val="single" w:sz="8" w:space="0" w:color="000000"/>
              <w:left w:val="none" w:sz="0" w:space="0" w:color="000000"/>
              <w:bottom w:val="single" w:sz="8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3065BD7" w14:textId="77777777" w:rsidR="009120C1" w:rsidRPr="001E4D5B" w:rsidRDefault="009120C1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40" w:after="4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Model 4</w:t>
            </w:r>
          </w:p>
        </w:tc>
      </w:tr>
      <w:tr w:rsidR="009120C1" w:rsidRPr="001E4D5B" w14:paraId="27B56780" w14:textId="77777777" w:rsidTr="00844AC2">
        <w:trPr>
          <w:tblHeader/>
          <w:jc w:val="center"/>
        </w:trPr>
        <w:tc>
          <w:tcPr>
            <w:tcW w:w="0" w:type="auto"/>
            <w:tcBorders>
              <w:top w:val="single" w:sz="8" w:space="0" w:color="000000"/>
              <w:left w:val="none" w:sz="0" w:space="0" w:color="000000"/>
              <w:bottom w:val="single" w:sz="8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F9668DB" w14:textId="77777777" w:rsidR="009120C1" w:rsidRPr="001E4D5B" w:rsidRDefault="009120C1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40" w:after="40"/>
              <w:ind w:left="100" w:right="100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b/>
                <w:color w:val="000000"/>
                <w:sz w:val="22"/>
                <w:szCs w:val="22"/>
              </w:rPr>
              <w:t>Group</w:t>
            </w:r>
          </w:p>
        </w:tc>
        <w:tc>
          <w:tcPr>
            <w:tcW w:w="0" w:type="auto"/>
            <w:tcBorders>
              <w:top w:val="single" w:sz="8" w:space="0" w:color="000000"/>
              <w:left w:val="none" w:sz="0" w:space="0" w:color="000000"/>
              <w:bottom w:val="single" w:sz="8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841732D" w14:textId="77777777" w:rsidR="009120C1" w:rsidRPr="001E4D5B" w:rsidRDefault="009120C1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40" w:after="40"/>
              <w:ind w:left="100" w:right="100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b/>
                <w:color w:val="000000"/>
                <w:sz w:val="22"/>
                <w:szCs w:val="22"/>
              </w:rPr>
              <w:t>Characteristic</w:t>
            </w:r>
          </w:p>
        </w:tc>
        <w:tc>
          <w:tcPr>
            <w:tcW w:w="0" w:type="auto"/>
            <w:tcBorders>
              <w:top w:val="single" w:sz="8" w:space="0" w:color="000000"/>
              <w:left w:val="none" w:sz="0" w:space="0" w:color="000000"/>
              <w:bottom w:val="single" w:sz="8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1EC421D" w14:textId="77777777" w:rsidR="009120C1" w:rsidRPr="001E4D5B" w:rsidRDefault="009120C1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40" w:after="4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b/>
                <w:color w:val="000000"/>
                <w:sz w:val="22"/>
                <w:szCs w:val="22"/>
              </w:rPr>
              <w:t>HR</w:t>
            </w:r>
          </w:p>
        </w:tc>
        <w:tc>
          <w:tcPr>
            <w:tcW w:w="0" w:type="auto"/>
            <w:tcBorders>
              <w:top w:val="single" w:sz="8" w:space="0" w:color="000000"/>
              <w:left w:val="none" w:sz="0" w:space="0" w:color="000000"/>
              <w:bottom w:val="single" w:sz="8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FB1384B" w14:textId="77777777" w:rsidR="009120C1" w:rsidRPr="001E4D5B" w:rsidRDefault="009120C1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40" w:after="4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b/>
                <w:color w:val="000000"/>
                <w:sz w:val="22"/>
                <w:szCs w:val="22"/>
              </w:rPr>
              <w:t>95% CI</w:t>
            </w:r>
          </w:p>
        </w:tc>
        <w:tc>
          <w:tcPr>
            <w:tcW w:w="0" w:type="auto"/>
            <w:tcBorders>
              <w:top w:val="single" w:sz="8" w:space="0" w:color="000000"/>
              <w:left w:val="none" w:sz="0" w:space="0" w:color="000000"/>
              <w:bottom w:val="single" w:sz="8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CC93C23" w14:textId="77777777" w:rsidR="009120C1" w:rsidRPr="001E4D5B" w:rsidRDefault="009120C1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40" w:after="4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b/>
                <w:color w:val="000000"/>
                <w:sz w:val="22"/>
                <w:szCs w:val="22"/>
              </w:rPr>
              <w:t>p-value</w:t>
            </w:r>
          </w:p>
        </w:tc>
        <w:tc>
          <w:tcPr>
            <w:tcW w:w="0" w:type="auto"/>
            <w:tcBorders>
              <w:top w:val="single" w:sz="8" w:space="0" w:color="000000"/>
              <w:left w:val="none" w:sz="0" w:space="0" w:color="000000"/>
              <w:bottom w:val="single" w:sz="8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F14C89A" w14:textId="77777777" w:rsidR="009120C1" w:rsidRPr="001E4D5B" w:rsidRDefault="009120C1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40" w:after="4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b/>
                <w:color w:val="000000"/>
                <w:sz w:val="22"/>
                <w:szCs w:val="22"/>
              </w:rPr>
              <w:t>HR</w:t>
            </w:r>
          </w:p>
        </w:tc>
        <w:tc>
          <w:tcPr>
            <w:tcW w:w="0" w:type="auto"/>
            <w:tcBorders>
              <w:top w:val="single" w:sz="8" w:space="0" w:color="000000"/>
              <w:left w:val="none" w:sz="0" w:space="0" w:color="000000"/>
              <w:bottom w:val="single" w:sz="8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B60BD80" w14:textId="77777777" w:rsidR="009120C1" w:rsidRPr="001E4D5B" w:rsidRDefault="009120C1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40" w:after="4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b/>
                <w:color w:val="000000"/>
                <w:sz w:val="22"/>
                <w:szCs w:val="22"/>
              </w:rPr>
              <w:t>95% CI</w:t>
            </w:r>
          </w:p>
        </w:tc>
        <w:tc>
          <w:tcPr>
            <w:tcW w:w="0" w:type="auto"/>
            <w:tcBorders>
              <w:top w:val="single" w:sz="8" w:space="0" w:color="000000"/>
              <w:left w:val="none" w:sz="0" w:space="0" w:color="000000"/>
              <w:bottom w:val="single" w:sz="8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9528D3A" w14:textId="77777777" w:rsidR="009120C1" w:rsidRPr="001E4D5B" w:rsidRDefault="009120C1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40" w:after="4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b/>
                <w:color w:val="000000"/>
                <w:sz w:val="22"/>
                <w:szCs w:val="22"/>
              </w:rPr>
              <w:t>p-value</w:t>
            </w:r>
          </w:p>
        </w:tc>
        <w:tc>
          <w:tcPr>
            <w:tcW w:w="0" w:type="auto"/>
            <w:tcBorders>
              <w:top w:val="single" w:sz="8" w:space="0" w:color="000000"/>
              <w:left w:val="none" w:sz="0" w:space="0" w:color="000000"/>
              <w:bottom w:val="single" w:sz="8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F00A69E" w14:textId="77777777" w:rsidR="009120C1" w:rsidRPr="001E4D5B" w:rsidRDefault="009120C1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40" w:after="4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b/>
                <w:color w:val="000000"/>
                <w:sz w:val="22"/>
                <w:szCs w:val="22"/>
              </w:rPr>
              <w:t>HR</w:t>
            </w:r>
          </w:p>
        </w:tc>
        <w:tc>
          <w:tcPr>
            <w:tcW w:w="0" w:type="auto"/>
            <w:tcBorders>
              <w:top w:val="single" w:sz="8" w:space="0" w:color="000000"/>
              <w:left w:val="none" w:sz="0" w:space="0" w:color="000000"/>
              <w:bottom w:val="single" w:sz="8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704A5E2" w14:textId="77777777" w:rsidR="009120C1" w:rsidRPr="001E4D5B" w:rsidRDefault="009120C1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40" w:after="4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b/>
                <w:color w:val="000000"/>
                <w:sz w:val="22"/>
                <w:szCs w:val="22"/>
              </w:rPr>
              <w:t>95% CI</w:t>
            </w:r>
          </w:p>
        </w:tc>
        <w:tc>
          <w:tcPr>
            <w:tcW w:w="0" w:type="auto"/>
            <w:tcBorders>
              <w:top w:val="single" w:sz="8" w:space="0" w:color="000000"/>
              <w:left w:val="none" w:sz="0" w:space="0" w:color="000000"/>
              <w:bottom w:val="single" w:sz="8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85CA890" w14:textId="77777777" w:rsidR="009120C1" w:rsidRPr="001E4D5B" w:rsidRDefault="009120C1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40" w:after="4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b/>
                <w:color w:val="000000"/>
                <w:sz w:val="22"/>
                <w:szCs w:val="22"/>
              </w:rPr>
              <w:t>p-value</w:t>
            </w:r>
          </w:p>
        </w:tc>
        <w:tc>
          <w:tcPr>
            <w:tcW w:w="0" w:type="auto"/>
            <w:tcBorders>
              <w:top w:val="single" w:sz="8" w:space="0" w:color="000000"/>
              <w:left w:val="none" w:sz="0" w:space="0" w:color="000000"/>
              <w:bottom w:val="single" w:sz="8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5BB97DF" w14:textId="77777777" w:rsidR="009120C1" w:rsidRPr="001E4D5B" w:rsidRDefault="009120C1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40" w:after="4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b/>
                <w:color w:val="000000"/>
                <w:sz w:val="22"/>
                <w:szCs w:val="22"/>
              </w:rPr>
              <w:t>HR</w:t>
            </w:r>
          </w:p>
        </w:tc>
        <w:tc>
          <w:tcPr>
            <w:tcW w:w="0" w:type="auto"/>
            <w:tcBorders>
              <w:top w:val="single" w:sz="8" w:space="0" w:color="000000"/>
              <w:left w:val="none" w:sz="0" w:space="0" w:color="000000"/>
              <w:bottom w:val="single" w:sz="8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8BE0DB8" w14:textId="77777777" w:rsidR="009120C1" w:rsidRPr="001E4D5B" w:rsidRDefault="009120C1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40" w:after="4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b/>
                <w:color w:val="000000"/>
                <w:sz w:val="22"/>
                <w:szCs w:val="22"/>
              </w:rPr>
              <w:t>95% CI</w:t>
            </w:r>
          </w:p>
        </w:tc>
        <w:tc>
          <w:tcPr>
            <w:tcW w:w="0" w:type="auto"/>
            <w:tcBorders>
              <w:top w:val="single" w:sz="8" w:space="0" w:color="000000"/>
              <w:left w:val="none" w:sz="0" w:space="0" w:color="000000"/>
              <w:bottom w:val="single" w:sz="8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E211F2B" w14:textId="77777777" w:rsidR="009120C1" w:rsidRPr="001E4D5B" w:rsidRDefault="009120C1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40" w:after="4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b/>
                <w:color w:val="000000"/>
                <w:sz w:val="22"/>
                <w:szCs w:val="22"/>
              </w:rPr>
              <w:t>p-value</w:t>
            </w:r>
          </w:p>
        </w:tc>
      </w:tr>
      <w:tr w:rsidR="005240B4" w:rsidRPr="001E4D5B" w14:paraId="1D3A917E" w14:textId="77777777" w:rsidTr="00844AC2">
        <w:trPr>
          <w:jc w:val="center"/>
        </w:trPr>
        <w:tc>
          <w:tcPr>
            <w:tcW w:w="0" w:type="auto"/>
            <w:tcBorders>
              <w:top w:val="single" w:sz="8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755059C9" w14:textId="363F2F08" w:rsidR="005240B4" w:rsidRPr="001E4D5B" w:rsidRDefault="005240B4" w:rsidP="005240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b/>
                <w:bCs/>
                <w:color w:val="000000"/>
                <w:sz w:val="22"/>
                <w:szCs w:val="22"/>
              </w:rPr>
              <w:t>Alzheimer's disease</w:t>
            </w:r>
          </w:p>
        </w:tc>
        <w:tc>
          <w:tcPr>
            <w:tcW w:w="0" w:type="auto"/>
            <w:tcBorders>
              <w:top w:val="single" w:sz="8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26916E61" w14:textId="77777777" w:rsidR="005240B4" w:rsidRPr="001E4D5B" w:rsidRDefault="005240B4" w:rsidP="005240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300" w:right="100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Q1</w:t>
            </w:r>
          </w:p>
        </w:tc>
        <w:tc>
          <w:tcPr>
            <w:tcW w:w="0" w:type="auto"/>
            <w:tcBorders>
              <w:top w:val="single" w:sz="8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34444A8B" w14:textId="77777777" w:rsidR="005240B4" w:rsidRPr="001E4D5B" w:rsidRDefault="005240B4" w:rsidP="005240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—</w:t>
            </w:r>
          </w:p>
        </w:tc>
        <w:tc>
          <w:tcPr>
            <w:tcW w:w="0" w:type="auto"/>
            <w:tcBorders>
              <w:top w:val="single" w:sz="8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3AEC7F07" w14:textId="77777777" w:rsidR="005240B4" w:rsidRPr="001E4D5B" w:rsidRDefault="005240B4" w:rsidP="005240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—</w:t>
            </w:r>
          </w:p>
        </w:tc>
        <w:tc>
          <w:tcPr>
            <w:tcW w:w="0" w:type="auto"/>
            <w:tcBorders>
              <w:top w:val="single" w:sz="8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1DD202CA" w14:textId="77777777" w:rsidR="005240B4" w:rsidRPr="001E4D5B" w:rsidRDefault="005240B4" w:rsidP="005240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</w:p>
        </w:tc>
        <w:tc>
          <w:tcPr>
            <w:tcW w:w="0" w:type="auto"/>
            <w:tcBorders>
              <w:top w:val="single" w:sz="8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1CC1D1A8" w14:textId="77777777" w:rsidR="005240B4" w:rsidRPr="001E4D5B" w:rsidRDefault="005240B4" w:rsidP="005240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—</w:t>
            </w:r>
          </w:p>
        </w:tc>
        <w:tc>
          <w:tcPr>
            <w:tcW w:w="0" w:type="auto"/>
            <w:tcBorders>
              <w:top w:val="single" w:sz="8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5294DE71" w14:textId="77777777" w:rsidR="005240B4" w:rsidRPr="001E4D5B" w:rsidRDefault="005240B4" w:rsidP="005240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—</w:t>
            </w:r>
          </w:p>
        </w:tc>
        <w:tc>
          <w:tcPr>
            <w:tcW w:w="0" w:type="auto"/>
            <w:tcBorders>
              <w:top w:val="single" w:sz="8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342668AC" w14:textId="77777777" w:rsidR="005240B4" w:rsidRPr="001E4D5B" w:rsidRDefault="005240B4" w:rsidP="005240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</w:p>
        </w:tc>
        <w:tc>
          <w:tcPr>
            <w:tcW w:w="0" w:type="auto"/>
            <w:tcBorders>
              <w:top w:val="single" w:sz="8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408A5D3C" w14:textId="77777777" w:rsidR="005240B4" w:rsidRPr="001E4D5B" w:rsidRDefault="005240B4" w:rsidP="005240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—</w:t>
            </w:r>
          </w:p>
        </w:tc>
        <w:tc>
          <w:tcPr>
            <w:tcW w:w="0" w:type="auto"/>
            <w:tcBorders>
              <w:top w:val="single" w:sz="8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17279CF8" w14:textId="77777777" w:rsidR="005240B4" w:rsidRPr="001E4D5B" w:rsidRDefault="005240B4" w:rsidP="005240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—</w:t>
            </w:r>
          </w:p>
        </w:tc>
        <w:tc>
          <w:tcPr>
            <w:tcW w:w="0" w:type="auto"/>
            <w:tcBorders>
              <w:top w:val="single" w:sz="8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65BD8539" w14:textId="77777777" w:rsidR="005240B4" w:rsidRPr="001E4D5B" w:rsidRDefault="005240B4" w:rsidP="005240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</w:p>
        </w:tc>
        <w:tc>
          <w:tcPr>
            <w:tcW w:w="0" w:type="auto"/>
            <w:tcBorders>
              <w:top w:val="single" w:sz="8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32ACBF37" w14:textId="77777777" w:rsidR="005240B4" w:rsidRPr="001E4D5B" w:rsidRDefault="005240B4" w:rsidP="005240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—</w:t>
            </w:r>
          </w:p>
        </w:tc>
        <w:tc>
          <w:tcPr>
            <w:tcW w:w="0" w:type="auto"/>
            <w:tcBorders>
              <w:top w:val="single" w:sz="8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28305CDA" w14:textId="77777777" w:rsidR="005240B4" w:rsidRPr="001E4D5B" w:rsidRDefault="005240B4" w:rsidP="005240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—</w:t>
            </w:r>
          </w:p>
        </w:tc>
        <w:tc>
          <w:tcPr>
            <w:tcW w:w="0" w:type="auto"/>
            <w:tcBorders>
              <w:top w:val="single" w:sz="8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6266CFB1" w14:textId="77777777" w:rsidR="005240B4" w:rsidRPr="001E4D5B" w:rsidRDefault="005240B4" w:rsidP="005240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</w:p>
        </w:tc>
      </w:tr>
      <w:tr w:rsidR="005240B4" w:rsidRPr="001E4D5B" w14:paraId="2946EB19" w14:textId="77777777" w:rsidTr="00844AC2">
        <w:trPr>
          <w:jc w:val="center"/>
        </w:trPr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6AEC6098" w14:textId="77777777" w:rsidR="005240B4" w:rsidRPr="001E4D5B" w:rsidRDefault="005240B4" w:rsidP="005240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09428E8C" w14:textId="77777777" w:rsidR="005240B4" w:rsidRPr="001E4D5B" w:rsidRDefault="005240B4" w:rsidP="005240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300" w:right="100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Q2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596356EB" w14:textId="77777777" w:rsidR="005240B4" w:rsidRPr="001E4D5B" w:rsidRDefault="005240B4" w:rsidP="005240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2.48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530A48D7" w14:textId="77777777" w:rsidR="005240B4" w:rsidRPr="001E4D5B" w:rsidRDefault="005240B4" w:rsidP="005240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1.72, 3.59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4C994748" w14:textId="77777777" w:rsidR="005240B4" w:rsidRPr="001E4D5B" w:rsidRDefault="005240B4" w:rsidP="005240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&lt;0.001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2F507391" w14:textId="77777777" w:rsidR="005240B4" w:rsidRPr="001E4D5B" w:rsidRDefault="005240B4" w:rsidP="005240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2.42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3C6E566C" w14:textId="77777777" w:rsidR="005240B4" w:rsidRPr="001E4D5B" w:rsidRDefault="005240B4" w:rsidP="005240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1.67, 3.49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6FF6316B" w14:textId="77777777" w:rsidR="005240B4" w:rsidRPr="001E4D5B" w:rsidRDefault="005240B4" w:rsidP="005240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&lt;0.001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52D2BAF3" w14:textId="77777777" w:rsidR="005240B4" w:rsidRPr="001E4D5B" w:rsidRDefault="005240B4" w:rsidP="005240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2.50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795AD776" w14:textId="77777777" w:rsidR="005240B4" w:rsidRPr="001E4D5B" w:rsidRDefault="005240B4" w:rsidP="005240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1.73, 3.62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2D08CC3E" w14:textId="77777777" w:rsidR="005240B4" w:rsidRPr="001E4D5B" w:rsidRDefault="005240B4" w:rsidP="005240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&lt;0.001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45904276" w14:textId="77777777" w:rsidR="005240B4" w:rsidRPr="001E4D5B" w:rsidRDefault="005240B4" w:rsidP="005240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2.08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4A527DD6" w14:textId="77777777" w:rsidR="005240B4" w:rsidRPr="001E4D5B" w:rsidRDefault="005240B4" w:rsidP="005240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1.43, 3.01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59B253D5" w14:textId="77777777" w:rsidR="005240B4" w:rsidRPr="001E4D5B" w:rsidRDefault="005240B4" w:rsidP="005240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&lt;0.001</w:t>
            </w:r>
          </w:p>
        </w:tc>
      </w:tr>
      <w:tr w:rsidR="005240B4" w:rsidRPr="001E4D5B" w14:paraId="76A4490A" w14:textId="77777777" w:rsidTr="00844AC2">
        <w:trPr>
          <w:jc w:val="center"/>
        </w:trPr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20B5D3F5" w14:textId="77777777" w:rsidR="005240B4" w:rsidRPr="001E4D5B" w:rsidRDefault="005240B4" w:rsidP="005240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7A91287B" w14:textId="77777777" w:rsidR="005240B4" w:rsidRPr="001E4D5B" w:rsidRDefault="005240B4" w:rsidP="005240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300" w:right="100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Q3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2DCAE5A7" w14:textId="77777777" w:rsidR="005240B4" w:rsidRPr="001E4D5B" w:rsidRDefault="005240B4" w:rsidP="005240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3.51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5BD911F5" w14:textId="77777777" w:rsidR="005240B4" w:rsidRPr="001E4D5B" w:rsidRDefault="005240B4" w:rsidP="005240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2.47, 4.99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3192B920" w14:textId="77777777" w:rsidR="005240B4" w:rsidRPr="001E4D5B" w:rsidRDefault="005240B4" w:rsidP="005240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&lt;0.001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64D4C149" w14:textId="77777777" w:rsidR="005240B4" w:rsidRPr="001E4D5B" w:rsidRDefault="005240B4" w:rsidP="005240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3.37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5108045B" w14:textId="77777777" w:rsidR="005240B4" w:rsidRPr="001E4D5B" w:rsidRDefault="005240B4" w:rsidP="005240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2.37, 4.79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3B9BF40C" w14:textId="77777777" w:rsidR="005240B4" w:rsidRPr="001E4D5B" w:rsidRDefault="005240B4" w:rsidP="005240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&lt;0.001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68EE33CB" w14:textId="77777777" w:rsidR="005240B4" w:rsidRPr="001E4D5B" w:rsidRDefault="005240B4" w:rsidP="005240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3.64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1545DEDF" w14:textId="77777777" w:rsidR="005240B4" w:rsidRPr="001E4D5B" w:rsidRDefault="005240B4" w:rsidP="005240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2.55, 5.20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3483C89C" w14:textId="77777777" w:rsidR="005240B4" w:rsidRPr="001E4D5B" w:rsidRDefault="005240B4" w:rsidP="005240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&lt;0.001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3EB3D9F8" w14:textId="77777777" w:rsidR="005240B4" w:rsidRPr="001E4D5B" w:rsidRDefault="005240B4" w:rsidP="005240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2.71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14BDDC02" w14:textId="77777777" w:rsidR="005240B4" w:rsidRPr="001E4D5B" w:rsidRDefault="005240B4" w:rsidP="005240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1.89, 3.89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52ADF531" w14:textId="77777777" w:rsidR="005240B4" w:rsidRPr="001E4D5B" w:rsidRDefault="005240B4" w:rsidP="005240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&lt;0.001</w:t>
            </w:r>
          </w:p>
        </w:tc>
      </w:tr>
      <w:tr w:rsidR="005240B4" w:rsidRPr="001E4D5B" w14:paraId="4649D749" w14:textId="77777777" w:rsidTr="00844AC2">
        <w:trPr>
          <w:jc w:val="center"/>
        </w:trPr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17930896" w14:textId="77777777" w:rsidR="005240B4" w:rsidRPr="001E4D5B" w:rsidRDefault="005240B4" w:rsidP="005240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7EBD1105" w14:textId="77777777" w:rsidR="005240B4" w:rsidRPr="001E4D5B" w:rsidRDefault="005240B4" w:rsidP="005240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300" w:right="100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Q4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3642E54D" w14:textId="77777777" w:rsidR="005240B4" w:rsidRPr="001E4D5B" w:rsidRDefault="005240B4" w:rsidP="005240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4.87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3F6397CF" w14:textId="77777777" w:rsidR="005240B4" w:rsidRPr="001E4D5B" w:rsidRDefault="005240B4" w:rsidP="005240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3.46, 6.86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6AC3BC0F" w14:textId="77777777" w:rsidR="005240B4" w:rsidRPr="001E4D5B" w:rsidRDefault="005240B4" w:rsidP="005240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&lt;0.001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72127FCF" w14:textId="77777777" w:rsidR="005240B4" w:rsidRPr="001E4D5B" w:rsidRDefault="005240B4" w:rsidP="005240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4.59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4ABE2BC6" w14:textId="77777777" w:rsidR="005240B4" w:rsidRPr="001E4D5B" w:rsidRDefault="005240B4" w:rsidP="005240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3.26, 6.47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7CA22344" w14:textId="77777777" w:rsidR="005240B4" w:rsidRPr="001E4D5B" w:rsidRDefault="005240B4" w:rsidP="005240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&lt;0.001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732FEDD2" w14:textId="77777777" w:rsidR="005240B4" w:rsidRPr="001E4D5B" w:rsidRDefault="005240B4" w:rsidP="005240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5.27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10C396E4" w14:textId="77777777" w:rsidR="005240B4" w:rsidRPr="001E4D5B" w:rsidRDefault="005240B4" w:rsidP="005240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3.71, 7.47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3A805736" w14:textId="77777777" w:rsidR="005240B4" w:rsidRPr="001E4D5B" w:rsidRDefault="005240B4" w:rsidP="005240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&lt;0.001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689E76CD" w14:textId="77777777" w:rsidR="005240B4" w:rsidRPr="001E4D5B" w:rsidRDefault="005240B4" w:rsidP="005240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3.42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22407B8E" w14:textId="77777777" w:rsidR="005240B4" w:rsidRPr="001E4D5B" w:rsidRDefault="005240B4" w:rsidP="005240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2.38, 4.90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1ED0AB56" w14:textId="77777777" w:rsidR="005240B4" w:rsidRPr="001E4D5B" w:rsidRDefault="005240B4" w:rsidP="005240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&lt;0.001</w:t>
            </w:r>
          </w:p>
        </w:tc>
      </w:tr>
      <w:tr w:rsidR="005240B4" w:rsidRPr="001E4D5B" w14:paraId="42ABC0D6" w14:textId="77777777" w:rsidTr="00844AC2">
        <w:trPr>
          <w:jc w:val="center"/>
        </w:trPr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19D4EB95" w14:textId="511BCDEC" w:rsidR="005240B4" w:rsidRPr="001E4D5B" w:rsidRDefault="005240B4" w:rsidP="005240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hAnsi="Times New Roman" w:cs="Times New Roman"/>
                <w:b/>
                <w:bCs/>
                <w:sz w:val="22"/>
                <w:szCs w:val="22"/>
              </w:rPr>
              <w:t>Vascular dementia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185E615D" w14:textId="77777777" w:rsidR="005240B4" w:rsidRPr="001E4D5B" w:rsidRDefault="005240B4" w:rsidP="005240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300" w:right="100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Q1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77C9E308" w14:textId="77777777" w:rsidR="005240B4" w:rsidRPr="001E4D5B" w:rsidRDefault="005240B4" w:rsidP="005240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—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1717973B" w14:textId="77777777" w:rsidR="005240B4" w:rsidRPr="001E4D5B" w:rsidRDefault="005240B4" w:rsidP="005240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—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7F116681" w14:textId="77777777" w:rsidR="005240B4" w:rsidRPr="001E4D5B" w:rsidRDefault="005240B4" w:rsidP="005240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59966C48" w14:textId="77777777" w:rsidR="005240B4" w:rsidRPr="001E4D5B" w:rsidRDefault="005240B4" w:rsidP="005240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—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7AC4E516" w14:textId="77777777" w:rsidR="005240B4" w:rsidRPr="001E4D5B" w:rsidRDefault="005240B4" w:rsidP="005240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—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6E958283" w14:textId="77777777" w:rsidR="005240B4" w:rsidRPr="001E4D5B" w:rsidRDefault="005240B4" w:rsidP="005240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78BCCFCD" w14:textId="77777777" w:rsidR="005240B4" w:rsidRPr="001E4D5B" w:rsidRDefault="005240B4" w:rsidP="005240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—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7E7CE12E" w14:textId="77777777" w:rsidR="005240B4" w:rsidRPr="001E4D5B" w:rsidRDefault="005240B4" w:rsidP="005240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—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17D7AFB4" w14:textId="77777777" w:rsidR="005240B4" w:rsidRPr="001E4D5B" w:rsidRDefault="005240B4" w:rsidP="005240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487C47F5" w14:textId="77777777" w:rsidR="005240B4" w:rsidRPr="001E4D5B" w:rsidRDefault="005240B4" w:rsidP="005240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—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62E16B5A" w14:textId="77777777" w:rsidR="005240B4" w:rsidRPr="001E4D5B" w:rsidRDefault="005240B4" w:rsidP="005240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—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7CE0445E" w14:textId="77777777" w:rsidR="005240B4" w:rsidRPr="001E4D5B" w:rsidRDefault="005240B4" w:rsidP="005240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</w:p>
        </w:tc>
      </w:tr>
      <w:tr w:rsidR="009120C1" w:rsidRPr="001E4D5B" w14:paraId="7723A242" w14:textId="77777777" w:rsidTr="00844AC2">
        <w:trPr>
          <w:jc w:val="center"/>
        </w:trPr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5211A0CA" w14:textId="77777777" w:rsidR="009120C1" w:rsidRPr="001E4D5B" w:rsidRDefault="009120C1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0952576D" w14:textId="77777777" w:rsidR="009120C1" w:rsidRPr="001E4D5B" w:rsidRDefault="009120C1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300" w:right="100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Q2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36F0B59C" w14:textId="77777777" w:rsidR="009120C1" w:rsidRPr="001E4D5B" w:rsidRDefault="009120C1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4.05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4B73E050" w14:textId="77777777" w:rsidR="009120C1" w:rsidRPr="001E4D5B" w:rsidRDefault="009120C1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1.95, 8.40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37713135" w14:textId="77777777" w:rsidR="009120C1" w:rsidRPr="001E4D5B" w:rsidRDefault="009120C1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&lt;0.001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0C79976C" w14:textId="77777777" w:rsidR="009120C1" w:rsidRPr="001E4D5B" w:rsidRDefault="009120C1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3.85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2FB2C38E" w14:textId="77777777" w:rsidR="009120C1" w:rsidRPr="001E4D5B" w:rsidRDefault="009120C1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1.85, 7.99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7804F6B3" w14:textId="77777777" w:rsidR="009120C1" w:rsidRPr="001E4D5B" w:rsidRDefault="009120C1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&lt;0.001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7179223E" w14:textId="77777777" w:rsidR="009120C1" w:rsidRPr="001E4D5B" w:rsidRDefault="009120C1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3.76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4F23900C" w14:textId="77777777" w:rsidR="009120C1" w:rsidRPr="001E4D5B" w:rsidRDefault="009120C1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1.81, 7.83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2259E903" w14:textId="77777777" w:rsidR="009120C1" w:rsidRPr="001E4D5B" w:rsidRDefault="009120C1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&lt;0.001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6E4CEAF5" w14:textId="77777777" w:rsidR="009120C1" w:rsidRPr="001E4D5B" w:rsidRDefault="009120C1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3.19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17DEB52A" w14:textId="77777777" w:rsidR="009120C1" w:rsidRPr="001E4D5B" w:rsidRDefault="009120C1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1.53, 6.67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55D8BEFC" w14:textId="77777777" w:rsidR="009120C1" w:rsidRPr="001E4D5B" w:rsidRDefault="009120C1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0.002</w:t>
            </w:r>
          </w:p>
        </w:tc>
      </w:tr>
      <w:tr w:rsidR="009120C1" w:rsidRPr="001E4D5B" w14:paraId="5953D69C" w14:textId="77777777" w:rsidTr="00844AC2">
        <w:trPr>
          <w:jc w:val="center"/>
        </w:trPr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2D14C094" w14:textId="77777777" w:rsidR="009120C1" w:rsidRPr="001E4D5B" w:rsidRDefault="009120C1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102CB853" w14:textId="77777777" w:rsidR="009120C1" w:rsidRPr="001E4D5B" w:rsidRDefault="009120C1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300" w:right="100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Q3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1EA7F15E" w14:textId="77777777" w:rsidR="009120C1" w:rsidRPr="001E4D5B" w:rsidRDefault="009120C1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5.57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2BE352E1" w14:textId="77777777" w:rsidR="009120C1" w:rsidRPr="001E4D5B" w:rsidRDefault="009120C1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2.73, 11.3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4AEF5043" w14:textId="77777777" w:rsidR="009120C1" w:rsidRPr="001E4D5B" w:rsidRDefault="009120C1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&lt;0.001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59E701F7" w14:textId="77777777" w:rsidR="009120C1" w:rsidRPr="001E4D5B" w:rsidRDefault="009120C1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5.15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0E434297" w14:textId="77777777" w:rsidR="009120C1" w:rsidRPr="001E4D5B" w:rsidRDefault="009120C1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2.53, 10.5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455E56DF" w14:textId="77777777" w:rsidR="009120C1" w:rsidRPr="001E4D5B" w:rsidRDefault="009120C1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&lt;0.001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4F3795CF" w14:textId="77777777" w:rsidR="009120C1" w:rsidRPr="001E4D5B" w:rsidRDefault="009120C1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5.03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227AF626" w14:textId="77777777" w:rsidR="009120C1" w:rsidRPr="001E4D5B" w:rsidRDefault="009120C1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2.46, 10.3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6241E260" w14:textId="77777777" w:rsidR="009120C1" w:rsidRPr="001E4D5B" w:rsidRDefault="009120C1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&lt;0.001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14965D29" w14:textId="77777777" w:rsidR="009120C1" w:rsidRPr="001E4D5B" w:rsidRDefault="009120C1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3.83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6780B107" w14:textId="77777777" w:rsidR="009120C1" w:rsidRPr="001E4D5B" w:rsidRDefault="009120C1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1.85, 7.90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4F145027" w14:textId="77777777" w:rsidR="009120C1" w:rsidRPr="001E4D5B" w:rsidRDefault="009120C1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&lt;0.001</w:t>
            </w:r>
          </w:p>
        </w:tc>
      </w:tr>
      <w:tr w:rsidR="009120C1" w:rsidRPr="001E4D5B" w14:paraId="6E2F0EDC" w14:textId="77777777" w:rsidTr="00844AC2">
        <w:trPr>
          <w:jc w:val="center"/>
        </w:trPr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005D14D7" w14:textId="77777777" w:rsidR="009120C1" w:rsidRPr="001E4D5B" w:rsidRDefault="009120C1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0DF51A61" w14:textId="77777777" w:rsidR="009120C1" w:rsidRPr="001E4D5B" w:rsidRDefault="009120C1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300" w:right="100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Q4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0F01BD68" w14:textId="77777777" w:rsidR="009120C1" w:rsidRPr="001E4D5B" w:rsidRDefault="009120C1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7.82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50CBE92C" w14:textId="77777777" w:rsidR="009120C1" w:rsidRPr="001E4D5B" w:rsidRDefault="009120C1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3.90, 15.7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39BD1754" w14:textId="77777777" w:rsidR="009120C1" w:rsidRPr="001E4D5B" w:rsidRDefault="009120C1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&lt;0.001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2634D579" w14:textId="77777777" w:rsidR="009120C1" w:rsidRPr="001E4D5B" w:rsidRDefault="009120C1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6.98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53EE4245" w14:textId="77777777" w:rsidR="009120C1" w:rsidRPr="001E4D5B" w:rsidRDefault="009120C1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3.48, 14.0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76713D8F" w14:textId="77777777" w:rsidR="009120C1" w:rsidRPr="001E4D5B" w:rsidRDefault="009120C1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&lt;0.001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715397C0" w14:textId="77777777" w:rsidR="009120C1" w:rsidRPr="001E4D5B" w:rsidRDefault="009120C1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6.83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2EF183E2" w14:textId="77777777" w:rsidR="009120C1" w:rsidRPr="001E4D5B" w:rsidRDefault="009120C1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3.37, 13.8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025D3492" w14:textId="77777777" w:rsidR="009120C1" w:rsidRPr="001E4D5B" w:rsidRDefault="009120C1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&lt;0.001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4CB672BF" w14:textId="77777777" w:rsidR="009120C1" w:rsidRPr="001E4D5B" w:rsidRDefault="009120C1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4.51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0E5CDB97" w14:textId="77777777" w:rsidR="009120C1" w:rsidRPr="001E4D5B" w:rsidRDefault="009120C1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2.19, 9.31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1B60DDF0" w14:textId="77777777" w:rsidR="009120C1" w:rsidRPr="001E4D5B" w:rsidRDefault="009120C1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&lt;0.001</w:t>
            </w:r>
          </w:p>
        </w:tc>
      </w:tr>
      <w:tr w:rsidR="009120C1" w:rsidRPr="001E4D5B" w14:paraId="761B3FE6" w14:textId="77777777" w:rsidTr="00844AC2">
        <w:trPr>
          <w:jc w:val="center"/>
        </w:trPr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1E5A037D" w14:textId="77777777" w:rsidR="009120C1" w:rsidRPr="001E4D5B" w:rsidRDefault="009120C1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DejaVu Sans" w:hAnsi="Times New Roman" w:cs="Times New Roman"/>
                <w:b/>
                <w:bCs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b/>
                <w:bCs/>
                <w:color w:val="000000"/>
                <w:sz w:val="22"/>
                <w:szCs w:val="22"/>
              </w:rPr>
              <w:t>CHD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7E4485BC" w14:textId="77777777" w:rsidR="009120C1" w:rsidRPr="001E4D5B" w:rsidRDefault="009120C1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300" w:right="100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Q1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25CB6766" w14:textId="77777777" w:rsidR="009120C1" w:rsidRPr="001E4D5B" w:rsidRDefault="009120C1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—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074A6F54" w14:textId="77777777" w:rsidR="009120C1" w:rsidRPr="001E4D5B" w:rsidRDefault="009120C1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—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4D9D90A1" w14:textId="77777777" w:rsidR="009120C1" w:rsidRPr="001E4D5B" w:rsidRDefault="009120C1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30C24349" w14:textId="77777777" w:rsidR="009120C1" w:rsidRPr="001E4D5B" w:rsidRDefault="009120C1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—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279C1659" w14:textId="77777777" w:rsidR="009120C1" w:rsidRPr="001E4D5B" w:rsidRDefault="009120C1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—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2A120B1B" w14:textId="77777777" w:rsidR="009120C1" w:rsidRPr="001E4D5B" w:rsidRDefault="009120C1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1140DC2F" w14:textId="77777777" w:rsidR="009120C1" w:rsidRPr="001E4D5B" w:rsidRDefault="009120C1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—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004BB498" w14:textId="77777777" w:rsidR="009120C1" w:rsidRPr="001E4D5B" w:rsidRDefault="009120C1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—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735BE390" w14:textId="77777777" w:rsidR="009120C1" w:rsidRPr="001E4D5B" w:rsidRDefault="009120C1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2735FBEF" w14:textId="77777777" w:rsidR="009120C1" w:rsidRPr="001E4D5B" w:rsidRDefault="009120C1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—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5D0EC1FC" w14:textId="77777777" w:rsidR="009120C1" w:rsidRPr="001E4D5B" w:rsidRDefault="009120C1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—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1A34C94D" w14:textId="77777777" w:rsidR="009120C1" w:rsidRPr="001E4D5B" w:rsidRDefault="009120C1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</w:p>
        </w:tc>
      </w:tr>
      <w:tr w:rsidR="009120C1" w:rsidRPr="001E4D5B" w14:paraId="788CA9C9" w14:textId="77777777" w:rsidTr="00844AC2">
        <w:trPr>
          <w:jc w:val="center"/>
        </w:trPr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0E6F4BDA" w14:textId="77777777" w:rsidR="009120C1" w:rsidRPr="001E4D5B" w:rsidRDefault="009120C1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5EBD8FE2" w14:textId="77777777" w:rsidR="009120C1" w:rsidRPr="001E4D5B" w:rsidRDefault="009120C1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300" w:right="100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Q2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2945B8F4" w14:textId="77777777" w:rsidR="009120C1" w:rsidRPr="001E4D5B" w:rsidRDefault="009120C1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1.93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72D53909" w14:textId="77777777" w:rsidR="009120C1" w:rsidRPr="001E4D5B" w:rsidRDefault="009120C1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1.76, 2.11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78FA0AA6" w14:textId="77777777" w:rsidR="009120C1" w:rsidRPr="001E4D5B" w:rsidRDefault="009120C1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&lt;0.001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2B77703A" w14:textId="77777777" w:rsidR="009120C1" w:rsidRPr="001E4D5B" w:rsidRDefault="009120C1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1.91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20192688" w14:textId="77777777" w:rsidR="009120C1" w:rsidRPr="001E4D5B" w:rsidRDefault="009120C1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1.75, 2.09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7FE7F17D" w14:textId="77777777" w:rsidR="009120C1" w:rsidRPr="001E4D5B" w:rsidRDefault="009120C1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&lt;0.001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0028508F" w14:textId="77777777" w:rsidR="009120C1" w:rsidRPr="001E4D5B" w:rsidRDefault="009120C1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1.82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25A73313" w14:textId="77777777" w:rsidR="009120C1" w:rsidRPr="001E4D5B" w:rsidRDefault="009120C1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1.66, 2.00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1A5F316E" w14:textId="77777777" w:rsidR="009120C1" w:rsidRPr="001E4D5B" w:rsidRDefault="009120C1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&lt;0.001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50F7FC70" w14:textId="77777777" w:rsidR="009120C1" w:rsidRPr="001E4D5B" w:rsidRDefault="009120C1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1.56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549C265C" w14:textId="77777777" w:rsidR="009120C1" w:rsidRPr="001E4D5B" w:rsidRDefault="009120C1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1.42, 1.71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057870D1" w14:textId="77777777" w:rsidR="009120C1" w:rsidRPr="001E4D5B" w:rsidRDefault="009120C1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&lt;0.001</w:t>
            </w:r>
          </w:p>
        </w:tc>
      </w:tr>
      <w:tr w:rsidR="009120C1" w:rsidRPr="001E4D5B" w14:paraId="4A8643CA" w14:textId="77777777" w:rsidTr="00844AC2">
        <w:trPr>
          <w:jc w:val="center"/>
        </w:trPr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475A7623" w14:textId="77777777" w:rsidR="009120C1" w:rsidRPr="001E4D5B" w:rsidRDefault="009120C1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7472E8C4" w14:textId="77777777" w:rsidR="009120C1" w:rsidRPr="001E4D5B" w:rsidRDefault="009120C1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300" w:right="100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Q3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77588F0D" w14:textId="77777777" w:rsidR="009120C1" w:rsidRPr="001E4D5B" w:rsidRDefault="009120C1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2.52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1B74DCA3" w14:textId="77777777" w:rsidR="009120C1" w:rsidRPr="001E4D5B" w:rsidRDefault="009120C1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2.31, 2.75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6D4116E1" w14:textId="77777777" w:rsidR="009120C1" w:rsidRPr="001E4D5B" w:rsidRDefault="009120C1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&lt;0.001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7517A262" w14:textId="77777777" w:rsidR="009120C1" w:rsidRPr="001E4D5B" w:rsidRDefault="009120C1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2.48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26BD7221" w14:textId="77777777" w:rsidR="009120C1" w:rsidRPr="001E4D5B" w:rsidRDefault="009120C1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2.27, 2.71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4CD01E73" w14:textId="77777777" w:rsidR="009120C1" w:rsidRPr="001E4D5B" w:rsidRDefault="009120C1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&lt;0.001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672D0009" w14:textId="77777777" w:rsidR="009120C1" w:rsidRPr="001E4D5B" w:rsidRDefault="009120C1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2.28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44674671" w14:textId="77777777" w:rsidR="009120C1" w:rsidRPr="001E4D5B" w:rsidRDefault="009120C1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2.08, 2.49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4906297A" w14:textId="77777777" w:rsidR="009120C1" w:rsidRPr="001E4D5B" w:rsidRDefault="009120C1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&lt;0.001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0C7211A7" w14:textId="77777777" w:rsidR="009120C1" w:rsidRPr="001E4D5B" w:rsidRDefault="009120C1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1.77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0F1BEF77" w14:textId="77777777" w:rsidR="009120C1" w:rsidRPr="001E4D5B" w:rsidRDefault="009120C1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1.62, 1.94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3DBE59C2" w14:textId="77777777" w:rsidR="009120C1" w:rsidRPr="001E4D5B" w:rsidRDefault="009120C1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&lt;0.001</w:t>
            </w:r>
          </w:p>
        </w:tc>
      </w:tr>
      <w:tr w:rsidR="009120C1" w:rsidRPr="001E4D5B" w14:paraId="22466D37" w14:textId="77777777" w:rsidTr="00844AC2">
        <w:trPr>
          <w:jc w:val="center"/>
        </w:trPr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1BE36DD5" w14:textId="77777777" w:rsidR="009120C1" w:rsidRPr="001E4D5B" w:rsidRDefault="009120C1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7EF948DC" w14:textId="77777777" w:rsidR="009120C1" w:rsidRPr="001E4D5B" w:rsidRDefault="009120C1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300" w:right="100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Q4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3C6D20E0" w14:textId="77777777" w:rsidR="009120C1" w:rsidRPr="001E4D5B" w:rsidRDefault="009120C1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3.69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4192FC14" w14:textId="77777777" w:rsidR="009120C1" w:rsidRPr="001E4D5B" w:rsidRDefault="009120C1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3.39, 4.01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3EDD68C7" w14:textId="77777777" w:rsidR="009120C1" w:rsidRPr="001E4D5B" w:rsidRDefault="009120C1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&lt;0.001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4F096825" w14:textId="77777777" w:rsidR="009120C1" w:rsidRPr="001E4D5B" w:rsidRDefault="009120C1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3.59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36ED22B7" w14:textId="77777777" w:rsidR="009120C1" w:rsidRPr="001E4D5B" w:rsidRDefault="009120C1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3.30, 3.91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4259A710" w14:textId="77777777" w:rsidR="009120C1" w:rsidRPr="001E4D5B" w:rsidRDefault="009120C1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&lt;0.001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046AEFD3" w14:textId="77777777" w:rsidR="009120C1" w:rsidRPr="001E4D5B" w:rsidRDefault="009120C1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3.15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157F316B" w14:textId="77777777" w:rsidR="009120C1" w:rsidRPr="001E4D5B" w:rsidRDefault="009120C1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2.89, 3.44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4B979F73" w14:textId="77777777" w:rsidR="009120C1" w:rsidRPr="001E4D5B" w:rsidRDefault="009120C1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&lt;0.001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12CCE6DB" w14:textId="77777777" w:rsidR="009120C1" w:rsidRPr="001E4D5B" w:rsidRDefault="009120C1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2.17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59C11E7F" w14:textId="77777777" w:rsidR="009120C1" w:rsidRPr="001E4D5B" w:rsidRDefault="009120C1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1.99, 2.38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60BBDE27" w14:textId="77777777" w:rsidR="009120C1" w:rsidRPr="001E4D5B" w:rsidRDefault="009120C1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&lt;0.001</w:t>
            </w:r>
          </w:p>
        </w:tc>
      </w:tr>
      <w:tr w:rsidR="009120C1" w:rsidRPr="001E4D5B" w14:paraId="134AB536" w14:textId="77777777" w:rsidTr="00844AC2">
        <w:trPr>
          <w:jc w:val="center"/>
        </w:trPr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02D891CE" w14:textId="20A7D0D6" w:rsidR="009120C1" w:rsidRPr="001E4D5B" w:rsidRDefault="005240B4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hAnsi="Times New Roman" w:cs="Times New Roman"/>
                <w:b/>
                <w:bCs/>
                <w:color w:val="000000"/>
                <w:sz w:val="22"/>
                <w:szCs w:val="22"/>
              </w:rPr>
              <w:t>Heart failure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495E2F80" w14:textId="77777777" w:rsidR="009120C1" w:rsidRPr="001E4D5B" w:rsidRDefault="009120C1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300" w:right="100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Q1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3D512D06" w14:textId="77777777" w:rsidR="009120C1" w:rsidRPr="001E4D5B" w:rsidRDefault="009120C1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—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6E3922C2" w14:textId="77777777" w:rsidR="009120C1" w:rsidRPr="001E4D5B" w:rsidRDefault="009120C1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—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20F755AE" w14:textId="77777777" w:rsidR="009120C1" w:rsidRPr="001E4D5B" w:rsidRDefault="009120C1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4B9EA896" w14:textId="77777777" w:rsidR="009120C1" w:rsidRPr="001E4D5B" w:rsidRDefault="009120C1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—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20B65B0F" w14:textId="77777777" w:rsidR="009120C1" w:rsidRPr="001E4D5B" w:rsidRDefault="009120C1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—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0ED01CC1" w14:textId="77777777" w:rsidR="009120C1" w:rsidRPr="001E4D5B" w:rsidRDefault="009120C1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60EBC478" w14:textId="77777777" w:rsidR="009120C1" w:rsidRPr="001E4D5B" w:rsidRDefault="009120C1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—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4FDD1DD0" w14:textId="77777777" w:rsidR="009120C1" w:rsidRPr="001E4D5B" w:rsidRDefault="009120C1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—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70CD95D1" w14:textId="77777777" w:rsidR="009120C1" w:rsidRPr="001E4D5B" w:rsidRDefault="009120C1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19F96A4A" w14:textId="77777777" w:rsidR="009120C1" w:rsidRPr="001E4D5B" w:rsidRDefault="009120C1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—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106F5A00" w14:textId="77777777" w:rsidR="009120C1" w:rsidRPr="001E4D5B" w:rsidRDefault="009120C1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—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1ADC5F8F" w14:textId="77777777" w:rsidR="009120C1" w:rsidRPr="001E4D5B" w:rsidRDefault="009120C1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</w:p>
        </w:tc>
      </w:tr>
      <w:tr w:rsidR="009120C1" w:rsidRPr="001E4D5B" w14:paraId="0F555F32" w14:textId="77777777" w:rsidTr="00844AC2">
        <w:trPr>
          <w:jc w:val="center"/>
        </w:trPr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34169E4D" w14:textId="77777777" w:rsidR="009120C1" w:rsidRPr="001E4D5B" w:rsidRDefault="009120C1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62C3C6F6" w14:textId="77777777" w:rsidR="009120C1" w:rsidRPr="001E4D5B" w:rsidRDefault="009120C1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300" w:right="100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Q2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0BB4C727" w14:textId="77777777" w:rsidR="009120C1" w:rsidRPr="001E4D5B" w:rsidRDefault="009120C1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2.29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3148D958" w14:textId="77777777" w:rsidR="009120C1" w:rsidRPr="001E4D5B" w:rsidRDefault="009120C1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1.88, 2.79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52C6C4F5" w14:textId="77777777" w:rsidR="009120C1" w:rsidRPr="001E4D5B" w:rsidRDefault="009120C1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&lt;0.001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2E7EC97D" w14:textId="77777777" w:rsidR="009120C1" w:rsidRPr="001E4D5B" w:rsidRDefault="009120C1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2.26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51049C1F" w14:textId="77777777" w:rsidR="009120C1" w:rsidRPr="001E4D5B" w:rsidRDefault="009120C1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1.86, 2.75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38E637B0" w14:textId="77777777" w:rsidR="009120C1" w:rsidRPr="001E4D5B" w:rsidRDefault="009120C1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&lt;0.001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72F34063" w14:textId="77777777" w:rsidR="009120C1" w:rsidRPr="001E4D5B" w:rsidRDefault="009120C1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2.10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78FA13EB" w14:textId="77777777" w:rsidR="009120C1" w:rsidRPr="001E4D5B" w:rsidRDefault="009120C1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1.73, 2.56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2CDB0540" w14:textId="77777777" w:rsidR="009120C1" w:rsidRPr="001E4D5B" w:rsidRDefault="009120C1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&lt;0.001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69652ADC" w14:textId="77777777" w:rsidR="009120C1" w:rsidRPr="001E4D5B" w:rsidRDefault="009120C1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1.88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692A261E" w14:textId="77777777" w:rsidR="009120C1" w:rsidRPr="001E4D5B" w:rsidRDefault="009120C1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1.54, 2.29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110531D4" w14:textId="77777777" w:rsidR="009120C1" w:rsidRPr="001E4D5B" w:rsidRDefault="009120C1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&lt;0.001</w:t>
            </w:r>
          </w:p>
        </w:tc>
      </w:tr>
      <w:tr w:rsidR="009120C1" w:rsidRPr="001E4D5B" w14:paraId="457E2FD1" w14:textId="77777777" w:rsidTr="00844AC2">
        <w:trPr>
          <w:jc w:val="center"/>
        </w:trPr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5931B816" w14:textId="77777777" w:rsidR="009120C1" w:rsidRPr="001E4D5B" w:rsidRDefault="009120C1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6370034D" w14:textId="77777777" w:rsidR="009120C1" w:rsidRPr="001E4D5B" w:rsidRDefault="009120C1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300" w:right="100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Q3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5B3B7C9C" w14:textId="77777777" w:rsidR="009120C1" w:rsidRPr="001E4D5B" w:rsidRDefault="009120C1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3.61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14284C22" w14:textId="77777777" w:rsidR="009120C1" w:rsidRPr="001E4D5B" w:rsidRDefault="009120C1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3.00, 4.34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68FD778F" w14:textId="77777777" w:rsidR="009120C1" w:rsidRPr="001E4D5B" w:rsidRDefault="009120C1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&lt;0.001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5EE0A687" w14:textId="77777777" w:rsidR="009120C1" w:rsidRPr="001E4D5B" w:rsidRDefault="009120C1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3.53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6B61735D" w14:textId="77777777" w:rsidR="009120C1" w:rsidRPr="001E4D5B" w:rsidRDefault="009120C1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2.94, 4.25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1493AD53" w14:textId="77777777" w:rsidR="009120C1" w:rsidRPr="001E4D5B" w:rsidRDefault="009120C1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&lt;0.001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006D0A6B" w14:textId="77777777" w:rsidR="009120C1" w:rsidRPr="001E4D5B" w:rsidRDefault="009120C1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3.11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7235665D" w14:textId="77777777" w:rsidR="009120C1" w:rsidRPr="001E4D5B" w:rsidRDefault="009120C1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2.58, 3.75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05A4E02C" w14:textId="77777777" w:rsidR="009120C1" w:rsidRPr="001E4D5B" w:rsidRDefault="009120C1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&lt;0.001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2138A3AB" w14:textId="77777777" w:rsidR="009120C1" w:rsidRPr="001E4D5B" w:rsidRDefault="009120C1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2.55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14EBACFE" w14:textId="77777777" w:rsidR="009120C1" w:rsidRPr="001E4D5B" w:rsidRDefault="009120C1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2.11, 3.09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305845E5" w14:textId="77777777" w:rsidR="009120C1" w:rsidRPr="001E4D5B" w:rsidRDefault="009120C1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&lt;0.001</w:t>
            </w:r>
          </w:p>
        </w:tc>
      </w:tr>
      <w:tr w:rsidR="009120C1" w:rsidRPr="001E4D5B" w14:paraId="3AE19FEC" w14:textId="77777777" w:rsidTr="00844AC2">
        <w:trPr>
          <w:jc w:val="center"/>
        </w:trPr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14FD45A9" w14:textId="77777777" w:rsidR="009120C1" w:rsidRPr="001E4D5B" w:rsidRDefault="009120C1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53662AFA" w14:textId="77777777" w:rsidR="009120C1" w:rsidRPr="001E4D5B" w:rsidRDefault="009120C1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300" w:right="100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Q4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118B96B5" w14:textId="77777777" w:rsidR="009120C1" w:rsidRPr="001E4D5B" w:rsidRDefault="009120C1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6.44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33216815" w14:textId="77777777" w:rsidR="009120C1" w:rsidRPr="001E4D5B" w:rsidRDefault="009120C1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5.40, 7.68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23A2CEAA" w14:textId="77777777" w:rsidR="009120C1" w:rsidRPr="001E4D5B" w:rsidRDefault="009120C1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&lt;0.001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37DF0BDA" w14:textId="77777777" w:rsidR="009120C1" w:rsidRPr="001E4D5B" w:rsidRDefault="009120C1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6.21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02D6779A" w14:textId="77777777" w:rsidR="009120C1" w:rsidRPr="001E4D5B" w:rsidRDefault="009120C1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5.20, 7.41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78B6F468" w14:textId="77777777" w:rsidR="009120C1" w:rsidRPr="001E4D5B" w:rsidRDefault="009120C1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&lt;0.001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1DCB3318" w14:textId="77777777" w:rsidR="009120C1" w:rsidRPr="001E4D5B" w:rsidRDefault="009120C1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5.15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1773ED1F" w14:textId="77777777" w:rsidR="009120C1" w:rsidRPr="001E4D5B" w:rsidRDefault="009120C1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4.31, 6.16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555C8A17" w14:textId="77777777" w:rsidR="009120C1" w:rsidRPr="001E4D5B" w:rsidRDefault="009120C1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&lt;0.001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5A2A674D" w14:textId="77777777" w:rsidR="009120C1" w:rsidRPr="001E4D5B" w:rsidRDefault="009120C1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3.74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27C9D1BC" w14:textId="77777777" w:rsidR="009120C1" w:rsidRPr="001E4D5B" w:rsidRDefault="009120C1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3.11, 4.51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047FEE32" w14:textId="77777777" w:rsidR="009120C1" w:rsidRPr="001E4D5B" w:rsidRDefault="009120C1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&lt;0.001</w:t>
            </w:r>
          </w:p>
        </w:tc>
      </w:tr>
      <w:tr w:rsidR="009120C1" w:rsidRPr="001E4D5B" w14:paraId="1EB097B2" w14:textId="77777777" w:rsidTr="00844AC2">
        <w:trPr>
          <w:jc w:val="center"/>
        </w:trPr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7CC0FD91" w14:textId="77777777" w:rsidR="009120C1" w:rsidRPr="001E4D5B" w:rsidRDefault="009120C1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DejaVu Sans" w:hAnsi="Times New Roman" w:cs="Times New Roman"/>
                <w:b/>
                <w:bCs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b/>
                <w:bCs/>
                <w:color w:val="000000"/>
                <w:sz w:val="22"/>
                <w:szCs w:val="22"/>
              </w:rPr>
              <w:t>Stroke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12CCA5E7" w14:textId="77777777" w:rsidR="009120C1" w:rsidRPr="001E4D5B" w:rsidRDefault="009120C1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300" w:right="100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Q1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50055D11" w14:textId="77777777" w:rsidR="009120C1" w:rsidRPr="001E4D5B" w:rsidRDefault="009120C1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—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78D04052" w14:textId="77777777" w:rsidR="009120C1" w:rsidRPr="001E4D5B" w:rsidRDefault="009120C1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—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68408040" w14:textId="77777777" w:rsidR="009120C1" w:rsidRPr="001E4D5B" w:rsidRDefault="009120C1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0D84F7D6" w14:textId="77777777" w:rsidR="009120C1" w:rsidRPr="001E4D5B" w:rsidRDefault="009120C1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—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41248563" w14:textId="77777777" w:rsidR="009120C1" w:rsidRPr="001E4D5B" w:rsidRDefault="009120C1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—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311E0D18" w14:textId="77777777" w:rsidR="009120C1" w:rsidRPr="001E4D5B" w:rsidRDefault="009120C1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68E91B4C" w14:textId="77777777" w:rsidR="009120C1" w:rsidRPr="001E4D5B" w:rsidRDefault="009120C1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—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51C91AAF" w14:textId="77777777" w:rsidR="009120C1" w:rsidRPr="001E4D5B" w:rsidRDefault="009120C1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—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2B1190E1" w14:textId="77777777" w:rsidR="009120C1" w:rsidRPr="001E4D5B" w:rsidRDefault="009120C1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5BEFD164" w14:textId="77777777" w:rsidR="009120C1" w:rsidRPr="001E4D5B" w:rsidRDefault="009120C1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—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1A40D860" w14:textId="77777777" w:rsidR="009120C1" w:rsidRPr="001E4D5B" w:rsidRDefault="009120C1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—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44B995B2" w14:textId="77777777" w:rsidR="009120C1" w:rsidRPr="001E4D5B" w:rsidRDefault="009120C1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</w:p>
        </w:tc>
      </w:tr>
      <w:tr w:rsidR="009120C1" w:rsidRPr="001E4D5B" w14:paraId="3C7128D5" w14:textId="77777777" w:rsidTr="00844AC2">
        <w:trPr>
          <w:jc w:val="center"/>
        </w:trPr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77B84CD2" w14:textId="77777777" w:rsidR="009120C1" w:rsidRPr="001E4D5B" w:rsidRDefault="009120C1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7468073A" w14:textId="77777777" w:rsidR="009120C1" w:rsidRPr="001E4D5B" w:rsidRDefault="009120C1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300" w:right="100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Q2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55EA2E7C" w14:textId="77777777" w:rsidR="009120C1" w:rsidRPr="001E4D5B" w:rsidRDefault="009120C1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1.64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140632FA" w14:textId="77777777" w:rsidR="009120C1" w:rsidRPr="001E4D5B" w:rsidRDefault="009120C1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1.38, 1.96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4CDE51D3" w14:textId="77777777" w:rsidR="009120C1" w:rsidRPr="001E4D5B" w:rsidRDefault="009120C1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&lt;0.001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07F5DD8D" w14:textId="77777777" w:rsidR="009120C1" w:rsidRPr="001E4D5B" w:rsidRDefault="009120C1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1.63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7E413226" w14:textId="77777777" w:rsidR="009120C1" w:rsidRPr="001E4D5B" w:rsidRDefault="009120C1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1.36, 1.94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262DEA65" w14:textId="77777777" w:rsidR="009120C1" w:rsidRPr="001E4D5B" w:rsidRDefault="009120C1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&lt;0.001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4A85F1A4" w14:textId="77777777" w:rsidR="009120C1" w:rsidRPr="001E4D5B" w:rsidRDefault="009120C1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1.60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0F940F53" w14:textId="77777777" w:rsidR="009120C1" w:rsidRPr="001E4D5B" w:rsidRDefault="009120C1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1.35, 1.91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3E1CA876" w14:textId="77777777" w:rsidR="009120C1" w:rsidRPr="001E4D5B" w:rsidRDefault="009120C1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&lt;0.001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6C779161" w14:textId="77777777" w:rsidR="009120C1" w:rsidRPr="001E4D5B" w:rsidRDefault="009120C1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1.42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42112043" w14:textId="77777777" w:rsidR="009120C1" w:rsidRPr="001E4D5B" w:rsidRDefault="009120C1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1.19, 1.70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260F8514" w14:textId="77777777" w:rsidR="009120C1" w:rsidRPr="001E4D5B" w:rsidRDefault="009120C1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&lt;0.001</w:t>
            </w:r>
          </w:p>
        </w:tc>
      </w:tr>
      <w:tr w:rsidR="009120C1" w:rsidRPr="001E4D5B" w14:paraId="7140B307" w14:textId="77777777" w:rsidTr="00844AC2">
        <w:trPr>
          <w:jc w:val="center"/>
        </w:trPr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5C3841AD" w14:textId="77777777" w:rsidR="009120C1" w:rsidRPr="001E4D5B" w:rsidRDefault="009120C1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753C82EE" w14:textId="77777777" w:rsidR="009120C1" w:rsidRPr="001E4D5B" w:rsidRDefault="009120C1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300" w:right="100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Q3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2D77D2AF" w14:textId="77777777" w:rsidR="009120C1" w:rsidRPr="001E4D5B" w:rsidRDefault="009120C1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2.20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68DA3E8A" w14:textId="77777777" w:rsidR="009120C1" w:rsidRPr="001E4D5B" w:rsidRDefault="009120C1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1.86, 2.60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179E3277" w14:textId="77777777" w:rsidR="009120C1" w:rsidRPr="001E4D5B" w:rsidRDefault="009120C1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&lt;0.001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2B02BC26" w14:textId="77777777" w:rsidR="009120C1" w:rsidRPr="001E4D5B" w:rsidRDefault="009120C1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2.17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22F8CB22" w14:textId="77777777" w:rsidR="009120C1" w:rsidRPr="001E4D5B" w:rsidRDefault="009120C1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1.83, 2.56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3D959C36" w14:textId="77777777" w:rsidR="009120C1" w:rsidRPr="001E4D5B" w:rsidRDefault="009120C1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&lt;0.001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2F969AAF" w14:textId="77777777" w:rsidR="009120C1" w:rsidRPr="001E4D5B" w:rsidRDefault="009120C1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2.12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3FB907F6" w14:textId="77777777" w:rsidR="009120C1" w:rsidRPr="001E4D5B" w:rsidRDefault="009120C1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1.79, 2.51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387340C9" w14:textId="77777777" w:rsidR="009120C1" w:rsidRPr="001E4D5B" w:rsidRDefault="009120C1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&lt;0.001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38891F62" w14:textId="77777777" w:rsidR="009120C1" w:rsidRPr="001E4D5B" w:rsidRDefault="009120C1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1.74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7F85CD90" w14:textId="77777777" w:rsidR="009120C1" w:rsidRPr="001E4D5B" w:rsidRDefault="009120C1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1.46, 2.06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4B2BFAC8" w14:textId="77777777" w:rsidR="009120C1" w:rsidRPr="001E4D5B" w:rsidRDefault="009120C1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&lt;0.001</w:t>
            </w:r>
          </w:p>
        </w:tc>
      </w:tr>
      <w:tr w:rsidR="009120C1" w:rsidRPr="001E4D5B" w14:paraId="7C98CDDC" w14:textId="77777777" w:rsidTr="00844AC2">
        <w:trPr>
          <w:jc w:val="center"/>
        </w:trPr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single" w:sz="8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5A2114B8" w14:textId="77777777" w:rsidR="009120C1" w:rsidRPr="001E4D5B" w:rsidRDefault="009120C1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single" w:sz="8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4224B661" w14:textId="77777777" w:rsidR="009120C1" w:rsidRPr="001E4D5B" w:rsidRDefault="009120C1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300" w:right="100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Q4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single" w:sz="8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1575716C" w14:textId="77777777" w:rsidR="009120C1" w:rsidRPr="001E4D5B" w:rsidRDefault="009120C1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3.72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single" w:sz="8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558CE8F7" w14:textId="77777777" w:rsidR="009120C1" w:rsidRPr="001E4D5B" w:rsidRDefault="009120C1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3.18, 4.35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single" w:sz="8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19D2366E" w14:textId="77777777" w:rsidR="009120C1" w:rsidRPr="001E4D5B" w:rsidRDefault="009120C1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&lt;0.001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single" w:sz="8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307EE69D" w14:textId="77777777" w:rsidR="009120C1" w:rsidRPr="001E4D5B" w:rsidRDefault="009120C1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3.63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single" w:sz="8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0F61E7E9" w14:textId="77777777" w:rsidR="009120C1" w:rsidRPr="001E4D5B" w:rsidRDefault="009120C1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3.11, 4.25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single" w:sz="8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3A0A8513" w14:textId="77777777" w:rsidR="009120C1" w:rsidRPr="001E4D5B" w:rsidRDefault="009120C1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&lt;0.001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single" w:sz="8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40A002EB" w14:textId="77777777" w:rsidR="009120C1" w:rsidRPr="001E4D5B" w:rsidRDefault="009120C1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3.52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single" w:sz="8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559CC31E" w14:textId="77777777" w:rsidR="009120C1" w:rsidRPr="001E4D5B" w:rsidRDefault="009120C1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2.99, 4.13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single" w:sz="8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79F63641" w14:textId="77777777" w:rsidR="009120C1" w:rsidRPr="001E4D5B" w:rsidRDefault="009120C1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&lt;0.001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single" w:sz="8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758C4C14" w14:textId="77777777" w:rsidR="009120C1" w:rsidRPr="001E4D5B" w:rsidRDefault="009120C1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2.63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single" w:sz="8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224F8DD5" w14:textId="77777777" w:rsidR="009120C1" w:rsidRPr="001E4D5B" w:rsidRDefault="009120C1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2.22, 3.11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single" w:sz="8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6100F3E0" w14:textId="77777777" w:rsidR="009120C1" w:rsidRPr="001E4D5B" w:rsidRDefault="009120C1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&lt;0.001</w:t>
            </w:r>
          </w:p>
        </w:tc>
      </w:tr>
      <w:tr w:rsidR="009120C1" w:rsidRPr="001E4D5B" w14:paraId="62D2B6C9" w14:textId="77777777" w:rsidTr="00844AC2">
        <w:trPr>
          <w:jc w:val="center"/>
        </w:trPr>
        <w:tc>
          <w:tcPr>
            <w:tcW w:w="0" w:type="auto"/>
            <w:gridSpan w:val="14"/>
            <w:tcBorders>
              <w:top w:val="single" w:sz="8" w:space="0" w:color="000000"/>
              <w:left w:val="none" w:sz="0" w:space="0" w:color="FFFFFF"/>
              <w:bottom w:val="none" w:sz="0" w:space="0" w:color="FFFFFF"/>
              <w:right w:val="none" w:sz="0" w:space="0" w:color="FFFFFF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E42B1EA" w14:textId="04BA7390" w:rsidR="00C858C7" w:rsidRPr="001E4D5B" w:rsidRDefault="00C858C7" w:rsidP="00C858C7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line="480" w:lineRule="auto"/>
              <w:rPr>
                <w:rFonts w:ascii="Times New Roman" w:hAnsi="Times New Roman" w:cs="Times New Roman"/>
                <w:sz w:val="22"/>
                <w:szCs w:val="22"/>
              </w:rPr>
            </w:pPr>
            <w:r w:rsidRPr="001E4D5B">
              <w:rPr>
                <w:rFonts w:ascii="Times New Roman" w:hAnsi="Times New Roman" w:cs="Times New Roman"/>
                <w:sz w:val="22"/>
                <w:szCs w:val="22"/>
              </w:rPr>
              <w:t xml:space="preserve">Abbreviations: </w:t>
            </w:r>
            <w:r w:rsidR="005240B4" w:rsidRPr="001E4D5B">
              <w:rPr>
                <w:rFonts w:ascii="Times New Roman" w:hAnsi="Times New Roman" w:cs="Times New Roman"/>
                <w:sz w:val="22"/>
                <w:szCs w:val="22"/>
              </w:rPr>
              <w:t>CI, Confidence Interval; HR, Hazard Ratio; CHD, coronary heart disease;</w:t>
            </w:r>
          </w:p>
          <w:p w14:paraId="3FB0439C" w14:textId="77777777" w:rsidR="00C858C7" w:rsidRPr="001E4D5B" w:rsidRDefault="00C858C7" w:rsidP="00C858C7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line="480" w:lineRule="auto"/>
              <w:rPr>
                <w:rFonts w:ascii="Times New Roman" w:hAnsi="Times New Roman" w:cs="Times New Roman"/>
                <w:sz w:val="22"/>
                <w:szCs w:val="22"/>
              </w:rPr>
            </w:pPr>
            <w:r w:rsidRPr="001E4D5B">
              <w:rPr>
                <w:rFonts w:ascii="Times New Roman" w:hAnsi="Times New Roman" w:cs="Times New Roman"/>
                <w:sz w:val="22"/>
                <w:szCs w:val="22"/>
              </w:rPr>
              <w:t xml:space="preserve">Model 1 was adjusted for none. </w:t>
            </w:r>
          </w:p>
          <w:p w14:paraId="681E9D33" w14:textId="77777777" w:rsidR="00C858C7" w:rsidRPr="001E4D5B" w:rsidRDefault="00C858C7" w:rsidP="00C858C7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line="480" w:lineRule="auto"/>
              <w:rPr>
                <w:rFonts w:ascii="Times New Roman" w:hAnsi="Times New Roman" w:cs="Times New Roman"/>
                <w:sz w:val="22"/>
                <w:szCs w:val="22"/>
              </w:rPr>
            </w:pPr>
            <w:r w:rsidRPr="001E4D5B">
              <w:rPr>
                <w:rFonts w:ascii="Times New Roman" w:hAnsi="Times New Roman" w:cs="Times New Roman"/>
                <w:sz w:val="22"/>
                <w:szCs w:val="22"/>
              </w:rPr>
              <w:t xml:space="preserve">Model 2 was adjusted for ethnicity, TDI, and education. </w:t>
            </w:r>
          </w:p>
          <w:p w14:paraId="79818C15" w14:textId="77777777" w:rsidR="00C858C7" w:rsidRPr="001E4D5B" w:rsidRDefault="00C858C7" w:rsidP="00C858C7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line="480" w:lineRule="auto"/>
              <w:rPr>
                <w:rFonts w:ascii="Times New Roman" w:hAnsi="Times New Roman" w:cs="Times New Roman"/>
                <w:sz w:val="22"/>
                <w:szCs w:val="22"/>
              </w:rPr>
            </w:pPr>
            <w:r w:rsidRPr="001E4D5B">
              <w:rPr>
                <w:rFonts w:ascii="Times New Roman" w:hAnsi="Times New Roman" w:cs="Times New Roman"/>
                <w:sz w:val="22"/>
                <w:szCs w:val="22"/>
              </w:rPr>
              <w:t xml:space="preserve">Model 3 was adjusted for Model 2 plus vegetable serving, fruit serving, sedentary duration and BMI. </w:t>
            </w:r>
          </w:p>
          <w:p w14:paraId="0D1E69EF" w14:textId="245202CB" w:rsidR="00FD6564" w:rsidRPr="001E4D5B" w:rsidRDefault="00C858C7" w:rsidP="00FD656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line="480" w:lineRule="auto"/>
              <w:rPr>
                <w:rFonts w:ascii="Times New Roman" w:hAnsi="Times New Roman" w:cs="Times New Roman"/>
                <w:sz w:val="22"/>
                <w:szCs w:val="22"/>
              </w:rPr>
            </w:pPr>
            <w:r w:rsidRPr="001E4D5B">
              <w:rPr>
                <w:rFonts w:ascii="Times New Roman" w:hAnsi="Times New Roman" w:cs="Times New Roman"/>
                <w:sz w:val="22"/>
                <w:szCs w:val="22"/>
              </w:rPr>
              <w:t>Model 4 was further adjusted for cholesterol medication, blood pressure medication, LDL-c, TG, SBP, and DBP.</w:t>
            </w:r>
          </w:p>
        </w:tc>
      </w:tr>
    </w:tbl>
    <w:p w14:paraId="15F44874" w14:textId="77777777" w:rsidR="009120C1" w:rsidRPr="001E4D5B" w:rsidRDefault="009120C1">
      <w:pPr>
        <w:rPr>
          <w:rFonts w:ascii="Times New Roman" w:hAnsi="Times New Roman" w:cs="Times New Roman"/>
          <w:sz w:val="22"/>
          <w:szCs w:val="22"/>
        </w:rPr>
        <w:sectPr w:rsidR="009120C1" w:rsidRPr="001E4D5B" w:rsidSect="009120C1">
          <w:pgSz w:w="16838" w:h="11906" w:orient="landscape"/>
          <w:pgMar w:top="1800" w:right="1440" w:bottom="1800" w:left="1440" w:header="851" w:footer="992" w:gutter="0"/>
          <w:cols w:space="425"/>
          <w:docGrid w:type="lines" w:linePitch="312"/>
        </w:sectPr>
      </w:pPr>
    </w:p>
    <w:p w14:paraId="57D619BF" w14:textId="2F5CEC33" w:rsidR="009120C1" w:rsidRPr="001E4D5B" w:rsidRDefault="009120C1" w:rsidP="009120C1">
      <w:pPr>
        <w:rPr>
          <w:rFonts w:ascii="Times New Roman" w:hAnsi="Times New Roman" w:cs="Times New Roman"/>
          <w:b/>
          <w:bCs/>
          <w:sz w:val="22"/>
          <w:szCs w:val="22"/>
        </w:rPr>
      </w:pPr>
      <w:r w:rsidRPr="001E4D5B">
        <w:rPr>
          <w:rFonts w:ascii="Times New Roman" w:hAnsi="Times New Roman" w:cs="Times New Roman"/>
          <w:b/>
          <w:bCs/>
          <w:sz w:val="22"/>
          <w:szCs w:val="22"/>
        </w:rPr>
        <w:lastRenderedPageBreak/>
        <w:t>Table S</w:t>
      </w:r>
      <w:r w:rsidR="005E1380">
        <w:rPr>
          <w:rFonts w:ascii="Times New Roman" w:hAnsi="Times New Roman" w:cs="Times New Roman" w:hint="eastAsia"/>
          <w:b/>
          <w:bCs/>
          <w:sz w:val="22"/>
          <w:szCs w:val="22"/>
        </w:rPr>
        <w:t>7</w:t>
      </w:r>
      <w:r w:rsidRPr="001E4D5B">
        <w:rPr>
          <w:rFonts w:ascii="Times New Roman" w:hAnsi="Times New Roman" w:cs="Times New Roman"/>
          <w:b/>
          <w:bCs/>
          <w:sz w:val="22"/>
          <w:szCs w:val="22"/>
        </w:rPr>
        <w:t xml:space="preserve">. Association of the </w:t>
      </w:r>
      <w:proofErr w:type="spellStart"/>
      <w:r w:rsidRPr="001E4D5B">
        <w:rPr>
          <w:rFonts w:ascii="Times New Roman" w:hAnsi="Times New Roman" w:cs="Times New Roman"/>
          <w:b/>
          <w:bCs/>
          <w:sz w:val="22"/>
          <w:szCs w:val="22"/>
        </w:rPr>
        <w:t>ClivD</w:t>
      </w:r>
      <w:r w:rsidR="00E77578" w:rsidRPr="001E4D5B">
        <w:rPr>
          <w:rFonts w:ascii="Times New Roman" w:hAnsi="Times New Roman" w:cs="Times New Roman"/>
          <w:b/>
          <w:bCs/>
          <w:sz w:val="22"/>
          <w:szCs w:val="22"/>
          <w:vertAlign w:val="subscript"/>
        </w:rPr>
        <w:t>lab</w:t>
      </w:r>
      <w:proofErr w:type="spellEnd"/>
      <w:r w:rsidR="00E77578" w:rsidRPr="001E4D5B">
        <w:rPr>
          <w:rFonts w:ascii="Times New Roman" w:hAnsi="Times New Roman" w:cs="Times New Roman"/>
          <w:b/>
          <w:bCs/>
          <w:sz w:val="22"/>
          <w:szCs w:val="22"/>
        </w:rPr>
        <w:t xml:space="preserve"> </w:t>
      </w:r>
      <w:r w:rsidRPr="001E4D5B">
        <w:rPr>
          <w:rFonts w:ascii="Times New Roman" w:hAnsi="Times New Roman" w:cs="Times New Roman"/>
          <w:b/>
          <w:bCs/>
          <w:sz w:val="22"/>
          <w:szCs w:val="22"/>
        </w:rPr>
        <w:t xml:space="preserve">with </w:t>
      </w:r>
      <w:r w:rsidR="005240B4" w:rsidRPr="001E4D5B">
        <w:rPr>
          <w:rFonts w:ascii="Times New Roman" w:hAnsi="Times New Roman" w:cs="Times New Roman"/>
          <w:b/>
          <w:bCs/>
          <w:sz w:val="22"/>
          <w:szCs w:val="22"/>
        </w:rPr>
        <w:t>dementia, cardiovascular disease,</w:t>
      </w:r>
      <w:r w:rsidR="0087759C" w:rsidRPr="001E4D5B">
        <w:rPr>
          <w:rFonts w:ascii="Times New Roman" w:hAnsi="Times New Roman" w:cs="Times New Roman"/>
          <w:b/>
          <w:bCs/>
          <w:sz w:val="22"/>
          <w:szCs w:val="22"/>
        </w:rPr>
        <w:t xml:space="preserve"> cancer and </w:t>
      </w:r>
      <w:r w:rsidRPr="001E4D5B">
        <w:rPr>
          <w:rFonts w:ascii="Times New Roman" w:hAnsi="Times New Roman" w:cs="Times New Roman"/>
          <w:b/>
          <w:bCs/>
          <w:sz w:val="22"/>
          <w:szCs w:val="22"/>
        </w:rPr>
        <w:t xml:space="preserve">all-cause mortality (exclusion of participants with diseases and death events in the first 2 years of follow up). </w:t>
      </w:r>
    </w:p>
    <w:tbl>
      <w:tblPr>
        <w:tblW w:w="5000" w:type="pct"/>
        <w:jc w:val="center"/>
        <w:tblCellMar>
          <w:left w:w="0" w:type="dxa"/>
          <w:right w:w="0" w:type="dxa"/>
        </w:tblCellMar>
        <w:tblLook w:val="0420" w:firstRow="1" w:lastRow="0" w:firstColumn="0" w:lastColumn="0" w:noHBand="0" w:noVBand="1"/>
      </w:tblPr>
      <w:tblGrid>
        <w:gridCol w:w="2250"/>
        <w:gridCol w:w="820"/>
        <w:gridCol w:w="617"/>
        <w:gridCol w:w="1153"/>
        <w:gridCol w:w="954"/>
        <w:gridCol w:w="617"/>
        <w:gridCol w:w="1153"/>
        <w:gridCol w:w="954"/>
        <w:gridCol w:w="617"/>
        <w:gridCol w:w="1153"/>
        <w:gridCol w:w="954"/>
        <w:gridCol w:w="617"/>
        <w:gridCol w:w="1153"/>
        <w:gridCol w:w="946"/>
      </w:tblGrid>
      <w:tr w:rsidR="00E77578" w:rsidRPr="001E4D5B" w14:paraId="1A71755C" w14:textId="77777777" w:rsidTr="00777855">
        <w:trPr>
          <w:tblHeader/>
          <w:jc w:val="center"/>
        </w:trPr>
        <w:tc>
          <w:tcPr>
            <w:tcW w:w="1027" w:type="pct"/>
            <w:gridSpan w:val="2"/>
            <w:tcBorders>
              <w:top w:val="single" w:sz="8" w:space="0" w:color="000000"/>
              <w:left w:val="none" w:sz="0" w:space="0" w:color="000000"/>
              <w:bottom w:val="single" w:sz="8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1A0AC81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40" w:after="40"/>
              <w:ind w:left="100" w:right="100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</w:p>
        </w:tc>
        <w:tc>
          <w:tcPr>
            <w:tcW w:w="994" w:type="pct"/>
            <w:gridSpan w:val="3"/>
            <w:tcBorders>
              <w:top w:val="single" w:sz="8" w:space="0" w:color="000000"/>
              <w:left w:val="none" w:sz="0" w:space="0" w:color="000000"/>
              <w:bottom w:val="single" w:sz="8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C067774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40" w:after="4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Model 1</w:t>
            </w:r>
          </w:p>
        </w:tc>
        <w:tc>
          <w:tcPr>
            <w:tcW w:w="994" w:type="pct"/>
            <w:gridSpan w:val="3"/>
            <w:tcBorders>
              <w:top w:val="single" w:sz="8" w:space="0" w:color="000000"/>
              <w:left w:val="none" w:sz="0" w:space="0" w:color="000000"/>
              <w:bottom w:val="single" w:sz="8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F216585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40" w:after="4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Model 2</w:t>
            </w:r>
          </w:p>
        </w:tc>
        <w:tc>
          <w:tcPr>
            <w:tcW w:w="994" w:type="pct"/>
            <w:gridSpan w:val="3"/>
            <w:tcBorders>
              <w:top w:val="single" w:sz="8" w:space="0" w:color="000000"/>
              <w:left w:val="none" w:sz="0" w:space="0" w:color="000000"/>
              <w:bottom w:val="single" w:sz="8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F40967D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40" w:after="4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Model 3</w:t>
            </w:r>
          </w:p>
        </w:tc>
        <w:tc>
          <w:tcPr>
            <w:tcW w:w="991" w:type="pct"/>
            <w:gridSpan w:val="3"/>
            <w:tcBorders>
              <w:top w:val="single" w:sz="8" w:space="0" w:color="000000"/>
              <w:left w:val="none" w:sz="0" w:space="0" w:color="000000"/>
              <w:bottom w:val="single" w:sz="8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BDA22B0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40" w:after="4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Model 4</w:t>
            </w:r>
          </w:p>
        </w:tc>
      </w:tr>
      <w:tr w:rsidR="00777855" w:rsidRPr="001E4D5B" w14:paraId="28C36295" w14:textId="77777777" w:rsidTr="00777855">
        <w:trPr>
          <w:tblHeader/>
          <w:jc w:val="center"/>
        </w:trPr>
        <w:tc>
          <w:tcPr>
            <w:tcW w:w="812" w:type="pct"/>
            <w:tcBorders>
              <w:top w:val="single" w:sz="8" w:space="0" w:color="000000"/>
              <w:left w:val="none" w:sz="0" w:space="0" w:color="000000"/>
              <w:bottom w:val="single" w:sz="8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DAFFF79" w14:textId="2174B86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40" w:after="40"/>
              <w:ind w:left="100" w:right="100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</w:p>
        </w:tc>
        <w:tc>
          <w:tcPr>
            <w:tcW w:w="214" w:type="pct"/>
            <w:tcBorders>
              <w:top w:val="single" w:sz="8" w:space="0" w:color="000000"/>
              <w:left w:val="none" w:sz="0" w:space="0" w:color="000000"/>
              <w:bottom w:val="single" w:sz="8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3E88F83" w14:textId="15D304F0" w:rsidR="00E77578" w:rsidRPr="001E4D5B" w:rsidRDefault="00777855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40" w:after="40"/>
              <w:ind w:left="100" w:right="100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b/>
                <w:color w:val="000000"/>
                <w:sz w:val="22"/>
                <w:szCs w:val="22"/>
              </w:rPr>
              <w:t>Group</w:t>
            </w:r>
          </w:p>
        </w:tc>
        <w:tc>
          <w:tcPr>
            <w:tcW w:w="227" w:type="pct"/>
            <w:tcBorders>
              <w:top w:val="single" w:sz="8" w:space="0" w:color="000000"/>
              <w:left w:val="none" w:sz="0" w:space="0" w:color="000000"/>
              <w:bottom w:val="single" w:sz="8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BD66429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40" w:after="4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b/>
                <w:color w:val="000000"/>
                <w:sz w:val="22"/>
                <w:szCs w:val="22"/>
              </w:rPr>
              <w:t>HR</w:t>
            </w:r>
          </w:p>
        </w:tc>
        <w:tc>
          <w:tcPr>
            <w:tcW w:w="419" w:type="pct"/>
            <w:tcBorders>
              <w:top w:val="single" w:sz="8" w:space="0" w:color="000000"/>
              <w:left w:val="none" w:sz="0" w:space="0" w:color="000000"/>
              <w:bottom w:val="single" w:sz="8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ACD7559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40" w:after="4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b/>
                <w:color w:val="000000"/>
                <w:sz w:val="22"/>
                <w:szCs w:val="22"/>
              </w:rPr>
              <w:t>95% CI</w:t>
            </w:r>
          </w:p>
        </w:tc>
        <w:tc>
          <w:tcPr>
            <w:tcW w:w="348" w:type="pct"/>
            <w:tcBorders>
              <w:top w:val="single" w:sz="8" w:space="0" w:color="000000"/>
              <w:left w:val="none" w:sz="0" w:space="0" w:color="000000"/>
              <w:bottom w:val="single" w:sz="8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71BCC4B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40" w:after="4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b/>
                <w:color w:val="000000"/>
                <w:sz w:val="22"/>
                <w:szCs w:val="22"/>
              </w:rPr>
              <w:t>p-value</w:t>
            </w:r>
          </w:p>
        </w:tc>
        <w:tc>
          <w:tcPr>
            <w:tcW w:w="227" w:type="pct"/>
            <w:tcBorders>
              <w:top w:val="single" w:sz="8" w:space="0" w:color="000000"/>
              <w:left w:val="none" w:sz="0" w:space="0" w:color="000000"/>
              <w:bottom w:val="single" w:sz="8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07947EB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40" w:after="4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b/>
                <w:color w:val="000000"/>
                <w:sz w:val="22"/>
                <w:szCs w:val="22"/>
              </w:rPr>
              <w:t>HR</w:t>
            </w:r>
          </w:p>
        </w:tc>
        <w:tc>
          <w:tcPr>
            <w:tcW w:w="419" w:type="pct"/>
            <w:tcBorders>
              <w:top w:val="single" w:sz="8" w:space="0" w:color="000000"/>
              <w:left w:val="none" w:sz="0" w:space="0" w:color="000000"/>
              <w:bottom w:val="single" w:sz="8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7C8C0B6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40" w:after="4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b/>
                <w:color w:val="000000"/>
                <w:sz w:val="22"/>
                <w:szCs w:val="22"/>
              </w:rPr>
              <w:t>95% CI</w:t>
            </w:r>
          </w:p>
        </w:tc>
        <w:tc>
          <w:tcPr>
            <w:tcW w:w="348" w:type="pct"/>
            <w:tcBorders>
              <w:top w:val="single" w:sz="8" w:space="0" w:color="000000"/>
              <w:left w:val="none" w:sz="0" w:space="0" w:color="000000"/>
              <w:bottom w:val="single" w:sz="8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B95E4C1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40" w:after="4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b/>
                <w:color w:val="000000"/>
                <w:sz w:val="22"/>
                <w:szCs w:val="22"/>
              </w:rPr>
              <w:t>p-value</w:t>
            </w:r>
          </w:p>
        </w:tc>
        <w:tc>
          <w:tcPr>
            <w:tcW w:w="227" w:type="pct"/>
            <w:tcBorders>
              <w:top w:val="single" w:sz="8" w:space="0" w:color="000000"/>
              <w:left w:val="none" w:sz="0" w:space="0" w:color="000000"/>
              <w:bottom w:val="single" w:sz="8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0758366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40" w:after="4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b/>
                <w:color w:val="000000"/>
                <w:sz w:val="22"/>
                <w:szCs w:val="22"/>
              </w:rPr>
              <w:t>HR</w:t>
            </w:r>
          </w:p>
        </w:tc>
        <w:tc>
          <w:tcPr>
            <w:tcW w:w="419" w:type="pct"/>
            <w:tcBorders>
              <w:top w:val="single" w:sz="8" w:space="0" w:color="000000"/>
              <w:left w:val="none" w:sz="0" w:space="0" w:color="000000"/>
              <w:bottom w:val="single" w:sz="8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73EBE3E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40" w:after="4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b/>
                <w:color w:val="000000"/>
                <w:sz w:val="22"/>
                <w:szCs w:val="22"/>
              </w:rPr>
              <w:t>95% CI</w:t>
            </w:r>
          </w:p>
        </w:tc>
        <w:tc>
          <w:tcPr>
            <w:tcW w:w="348" w:type="pct"/>
            <w:tcBorders>
              <w:top w:val="single" w:sz="8" w:space="0" w:color="000000"/>
              <w:left w:val="none" w:sz="0" w:space="0" w:color="000000"/>
              <w:bottom w:val="single" w:sz="8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D15105D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40" w:after="4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b/>
                <w:color w:val="000000"/>
                <w:sz w:val="22"/>
                <w:szCs w:val="22"/>
              </w:rPr>
              <w:t>p-value</w:t>
            </w:r>
          </w:p>
        </w:tc>
        <w:tc>
          <w:tcPr>
            <w:tcW w:w="227" w:type="pct"/>
            <w:tcBorders>
              <w:top w:val="single" w:sz="8" w:space="0" w:color="000000"/>
              <w:left w:val="none" w:sz="0" w:space="0" w:color="000000"/>
              <w:bottom w:val="single" w:sz="8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C219056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40" w:after="4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b/>
                <w:color w:val="000000"/>
                <w:sz w:val="22"/>
                <w:szCs w:val="22"/>
              </w:rPr>
              <w:t>HR</w:t>
            </w:r>
          </w:p>
        </w:tc>
        <w:tc>
          <w:tcPr>
            <w:tcW w:w="419" w:type="pct"/>
            <w:tcBorders>
              <w:top w:val="single" w:sz="8" w:space="0" w:color="000000"/>
              <w:left w:val="none" w:sz="0" w:space="0" w:color="000000"/>
              <w:bottom w:val="single" w:sz="8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EAAF0D5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40" w:after="4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b/>
                <w:color w:val="000000"/>
                <w:sz w:val="22"/>
                <w:szCs w:val="22"/>
              </w:rPr>
              <w:t>95% CI</w:t>
            </w:r>
          </w:p>
        </w:tc>
        <w:tc>
          <w:tcPr>
            <w:tcW w:w="345" w:type="pct"/>
            <w:tcBorders>
              <w:top w:val="single" w:sz="8" w:space="0" w:color="000000"/>
              <w:left w:val="none" w:sz="0" w:space="0" w:color="000000"/>
              <w:bottom w:val="single" w:sz="8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EE6010F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40" w:after="4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b/>
                <w:color w:val="000000"/>
                <w:sz w:val="22"/>
                <w:szCs w:val="22"/>
              </w:rPr>
              <w:t>p-value</w:t>
            </w:r>
          </w:p>
        </w:tc>
      </w:tr>
      <w:tr w:rsidR="00777855" w:rsidRPr="001E4D5B" w14:paraId="4C7A133F" w14:textId="77777777" w:rsidTr="00777855">
        <w:trPr>
          <w:jc w:val="center"/>
        </w:trPr>
        <w:tc>
          <w:tcPr>
            <w:tcW w:w="812" w:type="pct"/>
            <w:tcBorders>
              <w:top w:val="single" w:sz="8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6AA9C891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DejaVu Sans" w:hAnsi="Times New Roman" w:cs="Times New Roman"/>
                <w:b/>
                <w:bCs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b/>
                <w:bCs/>
                <w:color w:val="000000"/>
                <w:sz w:val="22"/>
                <w:szCs w:val="22"/>
              </w:rPr>
              <w:t>Dementia</w:t>
            </w:r>
          </w:p>
        </w:tc>
        <w:tc>
          <w:tcPr>
            <w:tcW w:w="214" w:type="pct"/>
            <w:tcBorders>
              <w:top w:val="single" w:sz="8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0E8045BC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300" w:right="100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Q1</w:t>
            </w:r>
          </w:p>
        </w:tc>
        <w:tc>
          <w:tcPr>
            <w:tcW w:w="227" w:type="pct"/>
            <w:tcBorders>
              <w:top w:val="single" w:sz="8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69FFF5B7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—</w:t>
            </w:r>
          </w:p>
        </w:tc>
        <w:tc>
          <w:tcPr>
            <w:tcW w:w="419" w:type="pct"/>
            <w:tcBorders>
              <w:top w:val="single" w:sz="8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1B826512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—</w:t>
            </w:r>
          </w:p>
        </w:tc>
        <w:tc>
          <w:tcPr>
            <w:tcW w:w="348" w:type="pct"/>
            <w:tcBorders>
              <w:top w:val="single" w:sz="8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746C131E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</w:p>
        </w:tc>
        <w:tc>
          <w:tcPr>
            <w:tcW w:w="227" w:type="pct"/>
            <w:tcBorders>
              <w:top w:val="single" w:sz="8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71264CD9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—</w:t>
            </w:r>
          </w:p>
        </w:tc>
        <w:tc>
          <w:tcPr>
            <w:tcW w:w="419" w:type="pct"/>
            <w:tcBorders>
              <w:top w:val="single" w:sz="8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655F10D9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—</w:t>
            </w:r>
          </w:p>
        </w:tc>
        <w:tc>
          <w:tcPr>
            <w:tcW w:w="348" w:type="pct"/>
            <w:tcBorders>
              <w:top w:val="single" w:sz="8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0B1643F4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</w:p>
        </w:tc>
        <w:tc>
          <w:tcPr>
            <w:tcW w:w="227" w:type="pct"/>
            <w:tcBorders>
              <w:top w:val="single" w:sz="8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7039A96D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—</w:t>
            </w:r>
          </w:p>
        </w:tc>
        <w:tc>
          <w:tcPr>
            <w:tcW w:w="419" w:type="pct"/>
            <w:tcBorders>
              <w:top w:val="single" w:sz="8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6F25A6DE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—</w:t>
            </w:r>
          </w:p>
        </w:tc>
        <w:tc>
          <w:tcPr>
            <w:tcW w:w="348" w:type="pct"/>
            <w:tcBorders>
              <w:top w:val="single" w:sz="8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127F7EA0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</w:p>
        </w:tc>
        <w:tc>
          <w:tcPr>
            <w:tcW w:w="227" w:type="pct"/>
            <w:tcBorders>
              <w:top w:val="single" w:sz="8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402969DC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—</w:t>
            </w:r>
          </w:p>
        </w:tc>
        <w:tc>
          <w:tcPr>
            <w:tcW w:w="419" w:type="pct"/>
            <w:tcBorders>
              <w:top w:val="single" w:sz="8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0FCEFD6F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—</w:t>
            </w:r>
          </w:p>
        </w:tc>
        <w:tc>
          <w:tcPr>
            <w:tcW w:w="345" w:type="pct"/>
            <w:tcBorders>
              <w:top w:val="single" w:sz="8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12DD3D01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</w:p>
        </w:tc>
      </w:tr>
      <w:tr w:rsidR="00777855" w:rsidRPr="001E4D5B" w14:paraId="328EEAC3" w14:textId="77777777" w:rsidTr="00777855">
        <w:trPr>
          <w:jc w:val="center"/>
        </w:trPr>
        <w:tc>
          <w:tcPr>
            <w:tcW w:w="812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02414776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</w:p>
        </w:tc>
        <w:tc>
          <w:tcPr>
            <w:tcW w:w="214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1D5F18BD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300" w:right="100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Q2</w:t>
            </w:r>
          </w:p>
        </w:tc>
        <w:tc>
          <w:tcPr>
            <w:tcW w:w="227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6444DE35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2.95</w:t>
            </w:r>
          </w:p>
        </w:tc>
        <w:tc>
          <w:tcPr>
            <w:tcW w:w="419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410D760A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2.24, 3.88</w:t>
            </w:r>
          </w:p>
        </w:tc>
        <w:tc>
          <w:tcPr>
            <w:tcW w:w="348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3C762EDB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&lt;0.001</w:t>
            </w:r>
          </w:p>
        </w:tc>
        <w:tc>
          <w:tcPr>
            <w:tcW w:w="227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1CF05D81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2.88</w:t>
            </w:r>
          </w:p>
        </w:tc>
        <w:tc>
          <w:tcPr>
            <w:tcW w:w="419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4C3FDE73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2.19, 3.79</w:t>
            </w:r>
          </w:p>
        </w:tc>
        <w:tc>
          <w:tcPr>
            <w:tcW w:w="348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4945D1A5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&lt;0.001</w:t>
            </w:r>
          </w:p>
        </w:tc>
        <w:tc>
          <w:tcPr>
            <w:tcW w:w="227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1688880D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2.98</w:t>
            </w:r>
          </w:p>
        </w:tc>
        <w:tc>
          <w:tcPr>
            <w:tcW w:w="419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0ED81DC9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2.26, 3.92</w:t>
            </w:r>
          </w:p>
        </w:tc>
        <w:tc>
          <w:tcPr>
            <w:tcW w:w="348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13FB714D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&lt;0.001</w:t>
            </w:r>
          </w:p>
        </w:tc>
        <w:tc>
          <w:tcPr>
            <w:tcW w:w="227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3036632D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2.58</w:t>
            </w:r>
          </w:p>
        </w:tc>
        <w:tc>
          <w:tcPr>
            <w:tcW w:w="419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318784C6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1.95, 3.40</w:t>
            </w:r>
          </w:p>
        </w:tc>
        <w:tc>
          <w:tcPr>
            <w:tcW w:w="345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36FD6816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&lt;0.001</w:t>
            </w:r>
          </w:p>
        </w:tc>
      </w:tr>
      <w:tr w:rsidR="00777855" w:rsidRPr="001E4D5B" w14:paraId="34DA8CF3" w14:textId="77777777" w:rsidTr="00777855">
        <w:trPr>
          <w:jc w:val="center"/>
        </w:trPr>
        <w:tc>
          <w:tcPr>
            <w:tcW w:w="812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2FD0FB5B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</w:p>
        </w:tc>
        <w:tc>
          <w:tcPr>
            <w:tcW w:w="214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7F479497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300" w:right="100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Q3</w:t>
            </w:r>
          </w:p>
        </w:tc>
        <w:tc>
          <w:tcPr>
            <w:tcW w:w="227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781C7072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4.15</w:t>
            </w:r>
          </w:p>
        </w:tc>
        <w:tc>
          <w:tcPr>
            <w:tcW w:w="419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7612AE89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3.19, 5.40</w:t>
            </w:r>
          </w:p>
        </w:tc>
        <w:tc>
          <w:tcPr>
            <w:tcW w:w="348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45BEB7FA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&lt;0.001</w:t>
            </w:r>
          </w:p>
        </w:tc>
        <w:tc>
          <w:tcPr>
            <w:tcW w:w="227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40A4D58D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4.02</w:t>
            </w:r>
          </w:p>
        </w:tc>
        <w:tc>
          <w:tcPr>
            <w:tcW w:w="419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0EA15300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3.08, 5.23</w:t>
            </w:r>
          </w:p>
        </w:tc>
        <w:tc>
          <w:tcPr>
            <w:tcW w:w="348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5DF9D322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&lt;0.001</w:t>
            </w:r>
          </w:p>
        </w:tc>
        <w:tc>
          <w:tcPr>
            <w:tcW w:w="227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542598AA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4.29</w:t>
            </w:r>
          </w:p>
        </w:tc>
        <w:tc>
          <w:tcPr>
            <w:tcW w:w="419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415E9F61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3.29, 5.61</w:t>
            </w:r>
          </w:p>
        </w:tc>
        <w:tc>
          <w:tcPr>
            <w:tcW w:w="348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66151C1C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&lt;0.001</w:t>
            </w:r>
          </w:p>
        </w:tc>
        <w:tc>
          <w:tcPr>
            <w:tcW w:w="227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52E45023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3.41</w:t>
            </w:r>
          </w:p>
        </w:tc>
        <w:tc>
          <w:tcPr>
            <w:tcW w:w="419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1BE3331F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2.60, 4.48</w:t>
            </w:r>
          </w:p>
        </w:tc>
        <w:tc>
          <w:tcPr>
            <w:tcW w:w="345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762CEF05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&lt;0.001</w:t>
            </w:r>
          </w:p>
        </w:tc>
      </w:tr>
      <w:tr w:rsidR="00777855" w:rsidRPr="001E4D5B" w14:paraId="752D86EA" w14:textId="77777777" w:rsidTr="00777855">
        <w:trPr>
          <w:jc w:val="center"/>
        </w:trPr>
        <w:tc>
          <w:tcPr>
            <w:tcW w:w="812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3F5E231D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</w:p>
        </w:tc>
        <w:tc>
          <w:tcPr>
            <w:tcW w:w="214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1975EB66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300" w:right="100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Q4</w:t>
            </w:r>
          </w:p>
        </w:tc>
        <w:tc>
          <w:tcPr>
            <w:tcW w:w="227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5BD4760E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5.70</w:t>
            </w:r>
          </w:p>
        </w:tc>
        <w:tc>
          <w:tcPr>
            <w:tcW w:w="419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00C1D44D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4.41, 7.38</w:t>
            </w:r>
          </w:p>
        </w:tc>
        <w:tc>
          <w:tcPr>
            <w:tcW w:w="348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26FA3FF4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&lt;0.001</w:t>
            </w:r>
          </w:p>
        </w:tc>
        <w:tc>
          <w:tcPr>
            <w:tcW w:w="227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69742D09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5.39</w:t>
            </w:r>
          </w:p>
        </w:tc>
        <w:tc>
          <w:tcPr>
            <w:tcW w:w="419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28F09CDB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4.17, 6.98</w:t>
            </w:r>
          </w:p>
        </w:tc>
        <w:tc>
          <w:tcPr>
            <w:tcW w:w="348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31BE52FA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&lt;0.001</w:t>
            </w:r>
          </w:p>
        </w:tc>
        <w:tc>
          <w:tcPr>
            <w:tcW w:w="227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6D821D5B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6.10</w:t>
            </w:r>
          </w:p>
        </w:tc>
        <w:tc>
          <w:tcPr>
            <w:tcW w:w="419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33AD1269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4.68, 7.94</w:t>
            </w:r>
          </w:p>
        </w:tc>
        <w:tc>
          <w:tcPr>
            <w:tcW w:w="348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11A824C8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&lt;0.001</w:t>
            </w:r>
          </w:p>
        </w:tc>
        <w:tc>
          <w:tcPr>
            <w:tcW w:w="227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7A97CFF0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4.34</w:t>
            </w:r>
          </w:p>
        </w:tc>
        <w:tc>
          <w:tcPr>
            <w:tcW w:w="419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2D112EBD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3.30, 5.72</w:t>
            </w:r>
          </w:p>
        </w:tc>
        <w:tc>
          <w:tcPr>
            <w:tcW w:w="345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073AC894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&lt;0.001</w:t>
            </w:r>
          </w:p>
        </w:tc>
      </w:tr>
      <w:tr w:rsidR="00777855" w:rsidRPr="001E4D5B" w14:paraId="2105F57A" w14:textId="77777777" w:rsidTr="00777855">
        <w:trPr>
          <w:jc w:val="center"/>
        </w:trPr>
        <w:tc>
          <w:tcPr>
            <w:tcW w:w="812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6E9DC534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DejaVu Sans" w:hAnsi="Times New Roman" w:cs="Times New Roman"/>
                <w:b/>
                <w:bCs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b/>
                <w:bCs/>
                <w:color w:val="000000"/>
                <w:sz w:val="22"/>
                <w:szCs w:val="22"/>
              </w:rPr>
              <w:t>CVD</w:t>
            </w:r>
          </w:p>
        </w:tc>
        <w:tc>
          <w:tcPr>
            <w:tcW w:w="214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35A34205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300" w:right="100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Q1</w:t>
            </w:r>
          </w:p>
        </w:tc>
        <w:tc>
          <w:tcPr>
            <w:tcW w:w="227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53288378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—</w:t>
            </w:r>
          </w:p>
        </w:tc>
        <w:tc>
          <w:tcPr>
            <w:tcW w:w="419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544881A3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—</w:t>
            </w:r>
          </w:p>
        </w:tc>
        <w:tc>
          <w:tcPr>
            <w:tcW w:w="348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7CA22B65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</w:p>
        </w:tc>
        <w:tc>
          <w:tcPr>
            <w:tcW w:w="227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7467B215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—</w:t>
            </w:r>
          </w:p>
        </w:tc>
        <w:tc>
          <w:tcPr>
            <w:tcW w:w="419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4927BB27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—</w:t>
            </w:r>
          </w:p>
        </w:tc>
        <w:tc>
          <w:tcPr>
            <w:tcW w:w="348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144393D3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</w:p>
        </w:tc>
        <w:tc>
          <w:tcPr>
            <w:tcW w:w="227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7F8AB228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—</w:t>
            </w:r>
          </w:p>
        </w:tc>
        <w:tc>
          <w:tcPr>
            <w:tcW w:w="419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06E1A4B1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—</w:t>
            </w:r>
          </w:p>
        </w:tc>
        <w:tc>
          <w:tcPr>
            <w:tcW w:w="348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1977CD08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</w:p>
        </w:tc>
        <w:tc>
          <w:tcPr>
            <w:tcW w:w="227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24015E43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—</w:t>
            </w:r>
          </w:p>
        </w:tc>
        <w:tc>
          <w:tcPr>
            <w:tcW w:w="419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6389E636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—</w:t>
            </w:r>
          </w:p>
        </w:tc>
        <w:tc>
          <w:tcPr>
            <w:tcW w:w="345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3C519676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</w:p>
        </w:tc>
      </w:tr>
      <w:tr w:rsidR="00777855" w:rsidRPr="001E4D5B" w14:paraId="159E0E52" w14:textId="77777777" w:rsidTr="00777855">
        <w:trPr>
          <w:jc w:val="center"/>
        </w:trPr>
        <w:tc>
          <w:tcPr>
            <w:tcW w:w="812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7CA6FD2B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</w:p>
        </w:tc>
        <w:tc>
          <w:tcPr>
            <w:tcW w:w="214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2D4B4F23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300" w:right="100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Q2</w:t>
            </w:r>
          </w:p>
        </w:tc>
        <w:tc>
          <w:tcPr>
            <w:tcW w:w="227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3D27B693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2.08</w:t>
            </w:r>
          </w:p>
        </w:tc>
        <w:tc>
          <w:tcPr>
            <w:tcW w:w="419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3793FC78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1.90, 2.27</w:t>
            </w:r>
          </w:p>
        </w:tc>
        <w:tc>
          <w:tcPr>
            <w:tcW w:w="348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434963FB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&lt;0.001</w:t>
            </w:r>
          </w:p>
        </w:tc>
        <w:tc>
          <w:tcPr>
            <w:tcW w:w="227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718D6C99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2.06</w:t>
            </w:r>
          </w:p>
        </w:tc>
        <w:tc>
          <w:tcPr>
            <w:tcW w:w="419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598C104F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1.88, 2.25</w:t>
            </w:r>
          </w:p>
        </w:tc>
        <w:tc>
          <w:tcPr>
            <w:tcW w:w="348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6D5A81BC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&lt;0.001</w:t>
            </w:r>
          </w:p>
        </w:tc>
        <w:tc>
          <w:tcPr>
            <w:tcW w:w="227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442FFDBC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1.96</w:t>
            </w:r>
          </w:p>
        </w:tc>
        <w:tc>
          <w:tcPr>
            <w:tcW w:w="419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0025F9A1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1.80, 2.14</w:t>
            </w:r>
          </w:p>
        </w:tc>
        <w:tc>
          <w:tcPr>
            <w:tcW w:w="348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4BE65148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&lt;0.001</w:t>
            </w:r>
          </w:p>
        </w:tc>
        <w:tc>
          <w:tcPr>
            <w:tcW w:w="227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5DC90F0C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1.69</w:t>
            </w:r>
          </w:p>
        </w:tc>
        <w:tc>
          <w:tcPr>
            <w:tcW w:w="419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05532A10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1.55, 1.85</w:t>
            </w:r>
          </w:p>
        </w:tc>
        <w:tc>
          <w:tcPr>
            <w:tcW w:w="345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62814E19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&lt;0.001</w:t>
            </w:r>
          </w:p>
        </w:tc>
      </w:tr>
      <w:tr w:rsidR="00777855" w:rsidRPr="001E4D5B" w14:paraId="1BD25B52" w14:textId="77777777" w:rsidTr="00777855">
        <w:trPr>
          <w:jc w:val="center"/>
        </w:trPr>
        <w:tc>
          <w:tcPr>
            <w:tcW w:w="812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6B980F37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</w:p>
        </w:tc>
        <w:tc>
          <w:tcPr>
            <w:tcW w:w="214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438CB05C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300" w:right="100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Q3</w:t>
            </w:r>
          </w:p>
        </w:tc>
        <w:tc>
          <w:tcPr>
            <w:tcW w:w="227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07568B2C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3.06</w:t>
            </w:r>
          </w:p>
        </w:tc>
        <w:tc>
          <w:tcPr>
            <w:tcW w:w="419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1E25D0FB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2.82, 3.33</w:t>
            </w:r>
          </w:p>
        </w:tc>
        <w:tc>
          <w:tcPr>
            <w:tcW w:w="348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2BCEF74A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&lt;0.001</w:t>
            </w:r>
          </w:p>
        </w:tc>
        <w:tc>
          <w:tcPr>
            <w:tcW w:w="227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3DF19E03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3.01</w:t>
            </w:r>
          </w:p>
        </w:tc>
        <w:tc>
          <w:tcPr>
            <w:tcW w:w="419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7947A18B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2.77, 3.27</w:t>
            </w:r>
          </w:p>
        </w:tc>
        <w:tc>
          <w:tcPr>
            <w:tcW w:w="348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4C0D4423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&lt;0.001</w:t>
            </w:r>
          </w:p>
        </w:tc>
        <w:tc>
          <w:tcPr>
            <w:tcW w:w="227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33FBC942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2.79</w:t>
            </w:r>
          </w:p>
        </w:tc>
        <w:tc>
          <w:tcPr>
            <w:tcW w:w="419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5D64BAF2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2.56, 3.03</w:t>
            </w:r>
          </w:p>
        </w:tc>
        <w:tc>
          <w:tcPr>
            <w:tcW w:w="348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7C64CB2C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&lt;0.001</w:t>
            </w:r>
          </w:p>
        </w:tc>
        <w:tc>
          <w:tcPr>
            <w:tcW w:w="227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41D36174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2.20</w:t>
            </w:r>
          </w:p>
        </w:tc>
        <w:tc>
          <w:tcPr>
            <w:tcW w:w="419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654E6C64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2.02, 2.40</w:t>
            </w:r>
          </w:p>
        </w:tc>
        <w:tc>
          <w:tcPr>
            <w:tcW w:w="345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0CA11C96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&lt;0.001</w:t>
            </w:r>
          </w:p>
        </w:tc>
      </w:tr>
      <w:tr w:rsidR="00777855" w:rsidRPr="001E4D5B" w14:paraId="6F49D836" w14:textId="77777777" w:rsidTr="00777855">
        <w:trPr>
          <w:jc w:val="center"/>
        </w:trPr>
        <w:tc>
          <w:tcPr>
            <w:tcW w:w="812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70060E6F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</w:p>
        </w:tc>
        <w:tc>
          <w:tcPr>
            <w:tcW w:w="214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3364BAA0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300" w:right="100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Q4</w:t>
            </w:r>
          </w:p>
        </w:tc>
        <w:tc>
          <w:tcPr>
            <w:tcW w:w="227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3A58612B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4.51</w:t>
            </w:r>
          </w:p>
        </w:tc>
        <w:tc>
          <w:tcPr>
            <w:tcW w:w="419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6B948EAD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4.16, 4.88</w:t>
            </w:r>
          </w:p>
        </w:tc>
        <w:tc>
          <w:tcPr>
            <w:tcW w:w="348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3D327DCE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&lt;0.001</w:t>
            </w:r>
          </w:p>
        </w:tc>
        <w:tc>
          <w:tcPr>
            <w:tcW w:w="227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55112485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4.37</w:t>
            </w:r>
          </w:p>
        </w:tc>
        <w:tc>
          <w:tcPr>
            <w:tcW w:w="419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0DB2F69C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4.03, 4.73</w:t>
            </w:r>
          </w:p>
        </w:tc>
        <w:tc>
          <w:tcPr>
            <w:tcW w:w="348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25AB6E8E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&lt;0.001</w:t>
            </w:r>
          </w:p>
        </w:tc>
        <w:tc>
          <w:tcPr>
            <w:tcW w:w="227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3CBCF3AF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3.89</w:t>
            </w:r>
          </w:p>
        </w:tc>
        <w:tc>
          <w:tcPr>
            <w:tcW w:w="419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37DD5FF5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3.58, 4.22</w:t>
            </w:r>
          </w:p>
        </w:tc>
        <w:tc>
          <w:tcPr>
            <w:tcW w:w="348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42B71C9C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&lt;0.001</w:t>
            </w:r>
          </w:p>
        </w:tc>
        <w:tc>
          <w:tcPr>
            <w:tcW w:w="227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05D16803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2.72</w:t>
            </w:r>
          </w:p>
        </w:tc>
        <w:tc>
          <w:tcPr>
            <w:tcW w:w="419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4D8FFEAD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2.50, 2.97</w:t>
            </w:r>
          </w:p>
        </w:tc>
        <w:tc>
          <w:tcPr>
            <w:tcW w:w="345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282A068B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&lt;0.001</w:t>
            </w:r>
          </w:p>
        </w:tc>
      </w:tr>
      <w:tr w:rsidR="00777855" w:rsidRPr="001E4D5B" w14:paraId="283F8264" w14:textId="77777777" w:rsidTr="00777855">
        <w:trPr>
          <w:jc w:val="center"/>
        </w:trPr>
        <w:tc>
          <w:tcPr>
            <w:tcW w:w="812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7EF88806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DejaVu Sans" w:hAnsi="Times New Roman" w:cs="Times New Roman"/>
                <w:b/>
                <w:bCs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b/>
                <w:bCs/>
                <w:color w:val="000000"/>
                <w:sz w:val="22"/>
                <w:szCs w:val="22"/>
              </w:rPr>
              <w:t>Cancer</w:t>
            </w:r>
          </w:p>
        </w:tc>
        <w:tc>
          <w:tcPr>
            <w:tcW w:w="214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1F874A7D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300" w:right="100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Q1</w:t>
            </w:r>
          </w:p>
        </w:tc>
        <w:tc>
          <w:tcPr>
            <w:tcW w:w="227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24415E13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—</w:t>
            </w:r>
          </w:p>
        </w:tc>
        <w:tc>
          <w:tcPr>
            <w:tcW w:w="419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7AC2CF5F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—</w:t>
            </w:r>
          </w:p>
        </w:tc>
        <w:tc>
          <w:tcPr>
            <w:tcW w:w="348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1E9A72DD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</w:p>
        </w:tc>
        <w:tc>
          <w:tcPr>
            <w:tcW w:w="227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26354BCC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—</w:t>
            </w:r>
          </w:p>
        </w:tc>
        <w:tc>
          <w:tcPr>
            <w:tcW w:w="419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65A99DD5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—</w:t>
            </w:r>
          </w:p>
        </w:tc>
        <w:tc>
          <w:tcPr>
            <w:tcW w:w="348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3718F495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</w:p>
        </w:tc>
        <w:tc>
          <w:tcPr>
            <w:tcW w:w="227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536BC9CD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—</w:t>
            </w:r>
          </w:p>
        </w:tc>
        <w:tc>
          <w:tcPr>
            <w:tcW w:w="419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692996DC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—</w:t>
            </w:r>
          </w:p>
        </w:tc>
        <w:tc>
          <w:tcPr>
            <w:tcW w:w="348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7B8D6A82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</w:p>
        </w:tc>
        <w:tc>
          <w:tcPr>
            <w:tcW w:w="227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7B3BEF57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—</w:t>
            </w:r>
          </w:p>
        </w:tc>
        <w:tc>
          <w:tcPr>
            <w:tcW w:w="419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4559CF05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—</w:t>
            </w:r>
          </w:p>
        </w:tc>
        <w:tc>
          <w:tcPr>
            <w:tcW w:w="345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2167DABE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</w:p>
        </w:tc>
      </w:tr>
      <w:tr w:rsidR="00777855" w:rsidRPr="001E4D5B" w14:paraId="4ECF7F1B" w14:textId="77777777" w:rsidTr="00777855">
        <w:trPr>
          <w:jc w:val="center"/>
        </w:trPr>
        <w:tc>
          <w:tcPr>
            <w:tcW w:w="812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277A083A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</w:p>
        </w:tc>
        <w:tc>
          <w:tcPr>
            <w:tcW w:w="214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0F9A6101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300" w:right="100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Q2</w:t>
            </w:r>
          </w:p>
        </w:tc>
        <w:tc>
          <w:tcPr>
            <w:tcW w:w="227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3088253A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1.47</w:t>
            </w:r>
          </w:p>
        </w:tc>
        <w:tc>
          <w:tcPr>
            <w:tcW w:w="419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7208EEF2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1.39, 1.55</w:t>
            </w:r>
          </w:p>
        </w:tc>
        <w:tc>
          <w:tcPr>
            <w:tcW w:w="348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5BC3A1B0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&lt;0.001</w:t>
            </w:r>
          </w:p>
        </w:tc>
        <w:tc>
          <w:tcPr>
            <w:tcW w:w="227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7B1ECCCD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1.46</w:t>
            </w:r>
          </w:p>
        </w:tc>
        <w:tc>
          <w:tcPr>
            <w:tcW w:w="419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67A3DBF1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1.38, 1.54</w:t>
            </w:r>
          </w:p>
        </w:tc>
        <w:tc>
          <w:tcPr>
            <w:tcW w:w="348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143995FA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&lt;0.001</w:t>
            </w:r>
          </w:p>
        </w:tc>
        <w:tc>
          <w:tcPr>
            <w:tcW w:w="227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003B611B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1.47</w:t>
            </w:r>
          </w:p>
        </w:tc>
        <w:tc>
          <w:tcPr>
            <w:tcW w:w="419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0108EEA7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1.39, 1.55</w:t>
            </w:r>
          </w:p>
        </w:tc>
        <w:tc>
          <w:tcPr>
            <w:tcW w:w="348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4EB825BB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&lt;0.001</w:t>
            </w:r>
          </w:p>
        </w:tc>
        <w:tc>
          <w:tcPr>
            <w:tcW w:w="227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098C4D77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1.41</w:t>
            </w:r>
          </w:p>
        </w:tc>
        <w:tc>
          <w:tcPr>
            <w:tcW w:w="419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668494D0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1.33, 1.49</w:t>
            </w:r>
          </w:p>
        </w:tc>
        <w:tc>
          <w:tcPr>
            <w:tcW w:w="345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074DCD74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&lt;0.001</w:t>
            </w:r>
          </w:p>
        </w:tc>
      </w:tr>
      <w:tr w:rsidR="00777855" w:rsidRPr="001E4D5B" w14:paraId="4B0D73CC" w14:textId="77777777" w:rsidTr="00777855">
        <w:trPr>
          <w:jc w:val="center"/>
        </w:trPr>
        <w:tc>
          <w:tcPr>
            <w:tcW w:w="812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094C0FD8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</w:p>
        </w:tc>
        <w:tc>
          <w:tcPr>
            <w:tcW w:w="214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46088D90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300" w:right="100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Q3</w:t>
            </w:r>
          </w:p>
        </w:tc>
        <w:tc>
          <w:tcPr>
            <w:tcW w:w="227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512B9AB6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1.79</w:t>
            </w:r>
          </w:p>
        </w:tc>
        <w:tc>
          <w:tcPr>
            <w:tcW w:w="419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10DB2A50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1.70, 1.89</w:t>
            </w:r>
          </w:p>
        </w:tc>
        <w:tc>
          <w:tcPr>
            <w:tcW w:w="348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42F2EBA5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&lt;0.001</w:t>
            </w:r>
          </w:p>
        </w:tc>
        <w:tc>
          <w:tcPr>
            <w:tcW w:w="227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7C46F5B3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1.76</w:t>
            </w:r>
          </w:p>
        </w:tc>
        <w:tc>
          <w:tcPr>
            <w:tcW w:w="419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494CCF49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1.67, 1.86</w:t>
            </w:r>
          </w:p>
        </w:tc>
        <w:tc>
          <w:tcPr>
            <w:tcW w:w="348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22B8F5B8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&lt;0.001</w:t>
            </w:r>
          </w:p>
        </w:tc>
        <w:tc>
          <w:tcPr>
            <w:tcW w:w="227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2CB75149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1.80</w:t>
            </w:r>
          </w:p>
        </w:tc>
        <w:tc>
          <w:tcPr>
            <w:tcW w:w="419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0FB63544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1.71, 1.90</w:t>
            </w:r>
          </w:p>
        </w:tc>
        <w:tc>
          <w:tcPr>
            <w:tcW w:w="348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5C2619B7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&lt;0.001</w:t>
            </w:r>
          </w:p>
        </w:tc>
        <w:tc>
          <w:tcPr>
            <w:tcW w:w="227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3CB55B2C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1.67</w:t>
            </w:r>
          </w:p>
        </w:tc>
        <w:tc>
          <w:tcPr>
            <w:tcW w:w="419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14776AB9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1.58, 1.77</w:t>
            </w:r>
          </w:p>
        </w:tc>
        <w:tc>
          <w:tcPr>
            <w:tcW w:w="345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4445F67A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&lt;0.001</w:t>
            </w:r>
          </w:p>
        </w:tc>
      </w:tr>
      <w:tr w:rsidR="00777855" w:rsidRPr="001E4D5B" w14:paraId="428F5122" w14:textId="77777777" w:rsidTr="00777855">
        <w:trPr>
          <w:jc w:val="center"/>
        </w:trPr>
        <w:tc>
          <w:tcPr>
            <w:tcW w:w="812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5E202BE7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</w:p>
        </w:tc>
        <w:tc>
          <w:tcPr>
            <w:tcW w:w="214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1341321C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300" w:right="100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Q4</w:t>
            </w:r>
          </w:p>
        </w:tc>
        <w:tc>
          <w:tcPr>
            <w:tcW w:w="227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472C12F2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2.23</w:t>
            </w:r>
          </w:p>
        </w:tc>
        <w:tc>
          <w:tcPr>
            <w:tcW w:w="419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00DF9F4A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2.12, 2.35</w:t>
            </w:r>
          </w:p>
        </w:tc>
        <w:tc>
          <w:tcPr>
            <w:tcW w:w="348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1DEE9767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&lt;0.001</w:t>
            </w:r>
          </w:p>
        </w:tc>
        <w:tc>
          <w:tcPr>
            <w:tcW w:w="227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653302C3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2.21</w:t>
            </w:r>
          </w:p>
        </w:tc>
        <w:tc>
          <w:tcPr>
            <w:tcW w:w="419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70FDEEF5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2.10, 2.33</w:t>
            </w:r>
          </w:p>
        </w:tc>
        <w:tc>
          <w:tcPr>
            <w:tcW w:w="348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58C515C1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&lt;0.001</w:t>
            </w:r>
          </w:p>
        </w:tc>
        <w:tc>
          <w:tcPr>
            <w:tcW w:w="227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1BE0648F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2.29</w:t>
            </w:r>
          </w:p>
        </w:tc>
        <w:tc>
          <w:tcPr>
            <w:tcW w:w="419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0A7E7474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2.17, 2.41</w:t>
            </w:r>
          </w:p>
        </w:tc>
        <w:tc>
          <w:tcPr>
            <w:tcW w:w="348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304649F4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&lt;0.001</w:t>
            </w:r>
          </w:p>
        </w:tc>
        <w:tc>
          <w:tcPr>
            <w:tcW w:w="227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138FD7E1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2.04</w:t>
            </w:r>
          </w:p>
        </w:tc>
        <w:tc>
          <w:tcPr>
            <w:tcW w:w="419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10599C19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1.93, 2.16</w:t>
            </w:r>
          </w:p>
        </w:tc>
        <w:tc>
          <w:tcPr>
            <w:tcW w:w="345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58C617E3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&lt;0.001</w:t>
            </w:r>
          </w:p>
        </w:tc>
      </w:tr>
      <w:tr w:rsidR="00777855" w:rsidRPr="001E4D5B" w14:paraId="1D70201B" w14:textId="77777777" w:rsidTr="00777855">
        <w:trPr>
          <w:jc w:val="center"/>
        </w:trPr>
        <w:tc>
          <w:tcPr>
            <w:tcW w:w="812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0F284DE3" w14:textId="58499327" w:rsidR="00E77578" w:rsidRPr="001E4D5B" w:rsidRDefault="00697FEB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DejaVu Sans" w:hAnsi="Times New Roman" w:cs="Times New Roman"/>
                <w:b/>
                <w:bCs/>
                <w:color w:val="000000"/>
                <w:sz w:val="22"/>
                <w:szCs w:val="22"/>
              </w:rPr>
            </w:pPr>
            <w:r w:rsidRPr="001E4D5B">
              <w:rPr>
                <w:rFonts w:ascii="Times New Roman" w:hAnsi="Times New Roman" w:cs="Times New Roman"/>
                <w:b/>
                <w:bCs/>
                <w:sz w:val="22"/>
                <w:szCs w:val="22"/>
              </w:rPr>
              <w:t>A</w:t>
            </w:r>
            <w:r w:rsidR="00777855" w:rsidRPr="001E4D5B">
              <w:rPr>
                <w:rFonts w:ascii="Times New Roman" w:hAnsi="Times New Roman" w:cs="Times New Roman"/>
                <w:b/>
                <w:bCs/>
                <w:sz w:val="22"/>
                <w:szCs w:val="22"/>
              </w:rPr>
              <w:t>ll-cause mortality</w:t>
            </w:r>
          </w:p>
        </w:tc>
        <w:tc>
          <w:tcPr>
            <w:tcW w:w="214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1840AA5A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300" w:right="100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Q1</w:t>
            </w:r>
          </w:p>
        </w:tc>
        <w:tc>
          <w:tcPr>
            <w:tcW w:w="227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03D3EA9B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—</w:t>
            </w:r>
          </w:p>
        </w:tc>
        <w:tc>
          <w:tcPr>
            <w:tcW w:w="419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73DC00B7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—</w:t>
            </w:r>
          </w:p>
        </w:tc>
        <w:tc>
          <w:tcPr>
            <w:tcW w:w="348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5A146676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</w:p>
        </w:tc>
        <w:tc>
          <w:tcPr>
            <w:tcW w:w="227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5BABB1FB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—</w:t>
            </w:r>
          </w:p>
        </w:tc>
        <w:tc>
          <w:tcPr>
            <w:tcW w:w="419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64D7C059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—</w:t>
            </w:r>
          </w:p>
        </w:tc>
        <w:tc>
          <w:tcPr>
            <w:tcW w:w="348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43FB1230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</w:p>
        </w:tc>
        <w:tc>
          <w:tcPr>
            <w:tcW w:w="227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11F59EF2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—</w:t>
            </w:r>
          </w:p>
        </w:tc>
        <w:tc>
          <w:tcPr>
            <w:tcW w:w="419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16DF65C9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—</w:t>
            </w:r>
          </w:p>
        </w:tc>
        <w:tc>
          <w:tcPr>
            <w:tcW w:w="348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13508885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</w:p>
        </w:tc>
        <w:tc>
          <w:tcPr>
            <w:tcW w:w="227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13920826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—</w:t>
            </w:r>
          </w:p>
        </w:tc>
        <w:tc>
          <w:tcPr>
            <w:tcW w:w="419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644F4543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—</w:t>
            </w:r>
          </w:p>
        </w:tc>
        <w:tc>
          <w:tcPr>
            <w:tcW w:w="345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502102AA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</w:p>
        </w:tc>
      </w:tr>
      <w:tr w:rsidR="00777855" w:rsidRPr="001E4D5B" w14:paraId="5C9F3228" w14:textId="77777777" w:rsidTr="00777855">
        <w:trPr>
          <w:jc w:val="center"/>
        </w:trPr>
        <w:tc>
          <w:tcPr>
            <w:tcW w:w="812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718C784F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</w:p>
        </w:tc>
        <w:tc>
          <w:tcPr>
            <w:tcW w:w="214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34F059FF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300" w:right="100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Q2</w:t>
            </w:r>
          </w:p>
        </w:tc>
        <w:tc>
          <w:tcPr>
            <w:tcW w:w="227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03B969AD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2.06</w:t>
            </w:r>
          </w:p>
        </w:tc>
        <w:tc>
          <w:tcPr>
            <w:tcW w:w="419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7B17C3BF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1.82, 2.33</w:t>
            </w:r>
          </w:p>
        </w:tc>
        <w:tc>
          <w:tcPr>
            <w:tcW w:w="348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59BD758A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&lt;0.001</w:t>
            </w:r>
          </w:p>
        </w:tc>
        <w:tc>
          <w:tcPr>
            <w:tcW w:w="227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54531269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2.03</w:t>
            </w:r>
          </w:p>
        </w:tc>
        <w:tc>
          <w:tcPr>
            <w:tcW w:w="419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11F639D6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1.79, 2.30</w:t>
            </w:r>
          </w:p>
        </w:tc>
        <w:tc>
          <w:tcPr>
            <w:tcW w:w="348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2E158B9A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&lt;0.001</w:t>
            </w:r>
          </w:p>
        </w:tc>
        <w:tc>
          <w:tcPr>
            <w:tcW w:w="227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0B996A04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2.00</w:t>
            </w:r>
          </w:p>
        </w:tc>
        <w:tc>
          <w:tcPr>
            <w:tcW w:w="419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1784D17B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1.77, 2.27</w:t>
            </w:r>
          </w:p>
        </w:tc>
        <w:tc>
          <w:tcPr>
            <w:tcW w:w="348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5D650DBC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&lt;0.001</w:t>
            </w:r>
          </w:p>
        </w:tc>
        <w:tc>
          <w:tcPr>
            <w:tcW w:w="227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08CCCC07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1.86</w:t>
            </w:r>
          </w:p>
        </w:tc>
        <w:tc>
          <w:tcPr>
            <w:tcW w:w="419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33BBDD25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1.64, 2.11</w:t>
            </w:r>
          </w:p>
        </w:tc>
        <w:tc>
          <w:tcPr>
            <w:tcW w:w="345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491F9B8C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&lt;0.001</w:t>
            </w:r>
          </w:p>
        </w:tc>
      </w:tr>
      <w:tr w:rsidR="00777855" w:rsidRPr="001E4D5B" w14:paraId="014875C1" w14:textId="77777777" w:rsidTr="00777855">
        <w:trPr>
          <w:jc w:val="center"/>
        </w:trPr>
        <w:tc>
          <w:tcPr>
            <w:tcW w:w="812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625422BD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</w:p>
        </w:tc>
        <w:tc>
          <w:tcPr>
            <w:tcW w:w="214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50C59050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300" w:right="100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Q3</w:t>
            </w:r>
          </w:p>
        </w:tc>
        <w:tc>
          <w:tcPr>
            <w:tcW w:w="227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463E3D3B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2.93</w:t>
            </w:r>
          </w:p>
        </w:tc>
        <w:tc>
          <w:tcPr>
            <w:tcW w:w="419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5CBFD70D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2.60, 3.29</w:t>
            </w:r>
          </w:p>
        </w:tc>
        <w:tc>
          <w:tcPr>
            <w:tcW w:w="348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46A9E6AA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&lt;0.001</w:t>
            </w:r>
          </w:p>
        </w:tc>
        <w:tc>
          <w:tcPr>
            <w:tcW w:w="227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7F02D288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2.86</w:t>
            </w:r>
          </w:p>
        </w:tc>
        <w:tc>
          <w:tcPr>
            <w:tcW w:w="419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2A53B640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2.55, 3.22</w:t>
            </w:r>
          </w:p>
        </w:tc>
        <w:tc>
          <w:tcPr>
            <w:tcW w:w="348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68837F0D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&lt;0.001</w:t>
            </w:r>
          </w:p>
        </w:tc>
        <w:tc>
          <w:tcPr>
            <w:tcW w:w="227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17AE12B5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2.80</w:t>
            </w:r>
          </w:p>
        </w:tc>
        <w:tc>
          <w:tcPr>
            <w:tcW w:w="419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0C105C56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2.48, 3.15</w:t>
            </w:r>
          </w:p>
        </w:tc>
        <w:tc>
          <w:tcPr>
            <w:tcW w:w="348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6AB2F3A8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&lt;0.001</w:t>
            </w:r>
          </w:p>
        </w:tc>
        <w:tc>
          <w:tcPr>
            <w:tcW w:w="227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6E3A5882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2.46</w:t>
            </w:r>
          </w:p>
        </w:tc>
        <w:tc>
          <w:tcPr>
            <w:tcW w:w="419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4F626352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2.18, 2.78</w:t>
            </w:r>
          </w:p>
        </w:tc>
        <w:tc>
          <w:tcPr>
            <w:tcW w:w="345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0C891071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&lt;0.001</w:t>
            </w:r>
          </w:p>
        </w:tc>
      </w:tr>
      <w:tr w:rsidR="00777855" w:rsidRPr="001E4D5B" w14:paraId="613C34D0" w14:textId="77777777" w:rsidTr="00777855">
        <w:trPr>
          <w:jc w:val="center"/>
        </w:trPr>
        <w:tc>
          <w:tcPr>
            <w:tcW w:w="812" w:type="pct"/>
            <w:tcBorders>
              <w:top w:val="none" w:sz="0" w:space="0" w:color="000000"/>
              <w:left w:val="none" w:sz="0" w:space="0" w:color="000000"/>
              <w:bottom w:val="single" w:sz="8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53DA1127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</w:p>
        </w:tc>
        <w:tc>
          <w:tcPr>
            <w:tcW w:w="214" w:type="pct"/>
            <w:tcBorders>
              <w:top w:val="none" w:sz="0" w:space="0" w:color="000000"/>
              <w:left w:val="none" w:sz="0" w:space="0" w:color="000000"/>
              <w:bottom w:val="single" w:sz="8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6FD0ED2B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300" w:right="100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Q4</w:t>
            </w:r>
          </w:p>
        </w:tc>
        <w:tc>
          <w:tcPr>
            <w:tcW w:w="227" w:type="pct"/>
            <w:tcBorders>
              <w:top w:val="none" w:sz="0" w:space="0" w:color="000000"/>
              <w:left w:val="none" w:sz="0" w:space="0" w:color="000000"/>
              <w:bottom w:val="single" w:sz="8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3D27746C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5.13</w:t>
            </w:r>
          </w:p>
        </w:tc>
        <w:tc>
          <w:tcPr>
            <w:tcW w:w="419" w:type="pct"/>
            <w:tcBorders>
              <w:top w:val="none" w:sz="0" w:space="0" w:color="000000"/>
              <w:left w:val="none" w:sz="0" w:space="0" w:color="000000"/>
              <w:bottom w:val="single" w:sz="8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2DAA18FE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4.59, 5.73</w:t>
            </w:r>
          </w:p>
        </w:tc>
        <w:tc>
          <w:tcPr>
            <w:tcW w:w="348" w:type="pct"/>
            <w:tcBorders>
              <w:top w:val="none" w:sz="0" w:space="0" w:color="000000"/>
              <w:left w:val="none" w:sz="0" w:space="0" w:color="000000"/>
              <w:bottom w:val="single" w:sz="8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718DA63B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&lt;0.001</w:t>
            </w:r>
          </w:p>
        </w:tc>
        <w:tc>
          <w:tcPr>
            <w:tcW w:w="227" w:type="pct"/>
            <w:tcBorders>
              <w:top w:val="none" w:sz="0" w:space="0" w:color="000000"/>
              <w:left w:val="none" w:sz="0" w:space="0" w:color="000000"/>
              <w:bottom w:val="single" w:sz="8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622F1D18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4.91</w:t>
            </w:r>
          </w:p>
        </w:tc>
        <w:tc>
          <w:tcPr>
            <w:tcW w:w="419" w:type="pct"/>
            <w:tcBorders>
              <w:top w:val="none" w:sz="0" w:space="0" w:color="000000"/>
              <w:left w:val="none" w:sz="0" w:space="0" w:color="000000"/>
              <w:bottom w:val="single" w:sz="8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447BFEB4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4.39, 5.48</w:t>
            </w:r>
          </w:p>
        </w:tc>
        <w:tc>
          <w:tcPr>
            <w:tcW w:w="348" w:type="pct"/>
            <w:tcBorders>
              <w:top w:val="none" w:sz="0" w:space="0" w:color="000000"/>
              <w:left w:val="none" w:sz="0" w:space="0" w:color="000000"/>
              <w:bottom w:val="single" w:sz="8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63E72930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&lt;0.001</w:t>
            </w:r>
          </w:p>
        </w:tc>
        <w:tc>
          <w:tcPr>
            <w:tcW w:w="227" w:type="pct"/>
            <w:tcBorders>
              <w:top w:val="none" w:sz="0" w:space="0" w:color="000000"/>
              <w:left w:val="none" w:sz="0" w:space="0" w:color="000000"/>
              <w:bottom w:val="single" w:sz="8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3624028F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4.74</w:t>
            </w:r>
          </w:p>
        </w:tc>
        <w:tc>
          <w:tcPr>
            <w:tcW w:w="419" w:type="pct"/>
            <w:tcBorders>
              <w:top w:val="none" w:sz="0" w:space="0" w:color="000000"/>
              <w:left w:val="none" w:sz="0" w:space="0" w:color="000000"/>
              <w:bottom w:val="single" w:sz="8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1E8305E9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4.23, 5.31</w:t>
            </w:r>
          </w:p>
        </w:tc>
        <w:tc>
          <w:tcPr>
            <w:tcW w:w="348" w:type="pct"/>
            <w:tcBorders>
              <w:top w:val="none" w:sz="0" w:space="0" w:color="000000"/>
              <w:left w:val="none" w:sz="0" w:space="0" w:color="000000"/>
              <w:bottom w:val="single" w:sz="8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23868CF2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&lt;0.001</w:t>
            </w:r>
          </w:p>
        </w:tc>
        <w:tc>
          <w:tcPr>
            <w:tcW w:w="227" w:type="pct"/>
            <w:tcBorders>
              <w:top w:val="none" w:sz="0" w:space="0" w:color="000000"/>
              <w:left w:val="none" w:sz="0" w:space="0" w:color="000000"/>
              <w:bottom w:val="single" w:sz="8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7BD9D675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3.87</w:t>
            </w:r>
          </w:p>
        </w:tc>
        <w:tc>
          <w:tcPr>
            <w:tcW w:w="419" w:type="pct"/>
            <w:tcBorders>
              <w:top w:val="none" w:sz="0" w:space="0" w:color="000000"/>
              <w:left w:val="none" w:sz="0" w:space="0" w:color="000000"/>
              <w:bottom w:val="single" w:sz="8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6F054FB2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3.43, 4.36</w:t>
            </w:r>
          </w:p>
        </w:tc>
        <w:tc>
          <w:tcPr>
            <w:tcW w:w="345" w:type="pct"/>
            <w:tcBorders>
              <w:top w:val="none" w:sz="0" w:space="0" w:color="000000"/>
              <w:left w:val="none" w:sz="0" w:space="0" w:color="000000"/>
              <w:bottom w:val="single" w:sz="8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39CF4FFB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&lt;0.001</w:t>
            </w:r>
          </w:p>
        </w:tc>
      </w:tr>
      <w:tr w:rsidR="00E77578" w:rsidRPr="001E4D5B" w14:paraId="192D89D8" w14:textId="77777777" w:rsidTr="00777855">
        <w:trPr>
          <w:trHeight w:val="3007"/>
          <w:jc w:val="center"/>
        </w:trPr>
        <w:tc>
          <w:tcPr>
            <w:tcW w:w="5000" w:type="pct"/>
            <w:gridSpan w:val="14"/>
            <w:tcBorders>
              <w:top w:val="single" w:sz="8" w:space="0" w:color="000000"/>
              <w:left w:val="none" w:sz="0" w:space="0" w:color="FFFFFF"/>
              <w:bottom w:val="none" w:sz="0" w:space="0" w:color="FFFFFF"/>
              <w:right w:val="none" w:sz="0" w:space="0" w:color="FFFFFF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F3BD26B" w14:textId="46196801" w:rsidR="00C858C7" w:rsidRPr="001E4D5B" w:rsidRDefault="00C858C7" w:rsidP="00C858C7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line="480" w:lineRule="auto"/>
              <w:rPr>
                <w:rFonts w:ascii="Times New Roman" w:hAnsi="Times New Roman" w:cs="Times New Roman"/>
                <w:sz w:val="22"/>
                <w:szCs w:val="22"/>
              </w:rPr>
            </w:pPr>
            <w:r w:rsidRPr="001E4D5B">
              <w:rPr>
                <w:rFonts w:ascii="Times New Roman" w:hAnsi="Times New Roman" w:cs="Times New Roman"/>
                <w:sz w:val="22"/>
                <w:szCs w:val="22"/>
              </w:rPr>
              <w:t xml:space="preserve">Abbreviations: </w:t>
            </w:r>
            <w:r w:rsidR="005240B4" w:rsidRPr="001E4D5B">
              <w:rPr>
                <w:rFonts w:ascii="Times New Roman" w:hAnsi="Times New Roman" w:cs="Times New Roman"/>
                <w:sz w:val="22"/>
                <w:szCs w:val="22"/>
              </w:rPr>
              <w:t>CI, Confidence Interval; HR, Hazard Ratio; CVD, cardiovascular disease;</w:t>
            </w:r>
          </w:p>
          <w:p w14:paraId="450430C2" w14:textId="77777777" w:rsidR="00C858C7" w:rsidRPr="001E4D5B" w:rsidRDefault="00C858C7" w:rsidP="00C858C7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line="480" w:lineRule="auto"/>
              <w:rPr>
                <w:rFonts w:ascii="Times New Roman" w:hAnsi="Times New Roman" w:cs="Times New Roman"/>
                <w:sz w:val="22"/>
                <w:szCs w:val="22"/>
              </w:rPr>
            </w:pPr>
            <w:r w:rsidRPr="001E4D5B">
              <w:rPr>
                <w:rFonts w:ascii="Times New Roman" w:hAnsi="Times New Roman" w:cs="Times New Roman"/>
                <w:sz w:val="22"/>
                <w:szCs w:val="22"/>
              </w:rPr>
              <w:t xml:space="preserve">Model 1 was adjusted for none. </w:t>
            </w:r>
          </w:p>
          <w:p w14:paraId="4CCF4CCE" w14:textId="77777777" w:rsidR="00C858C7" w:rsidRPr="001E4D5B" w:rsidRDefault="00C858C7" w:rsidP="00C858C7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line="480" w:lineRule="auto"/>
              <w:rPr>
                <w:rFonts w:ascii="Times New Roman" w:hAnsi="Times New Roman" w:cs="Times New Roman"/>
                <w:sz w:val="22"/>
                <w:szCs w:val="22"/>
              </w:rPr>
            </w:pPr>
            <w:r w:rsidRPr="001E4D5B">
              <w:rPr>
                <w:rFonts w:ascii="Times New Roman" w:hAnsi="Times New Roman" w:cs="Times New Roman"/>
                <w:sz w:val="22"/>
                <w:szCs w:val="22"/>
              </w:rPr>
              <w:t xml:space="preserve">Model 2 was adjusted for ethnicity, TDI, and education. </w:t>
            </w:r>
          </w:p>
          <w:p w14:paraId="47C25BDE" w14:textId="77777777" w:rsidR="00C858C7" w:rsidRPr="001E4D5B" w:rsidRDefault="00C858C7" w:rsidP="00C858C7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line="480" w:lineRule="auto"/>
              <w:rPr>
                <w:rFonts w:ascii="Times New Roman" w:hAnsi="Times New Roman" w:cs="Times New Roman"/>
                <w:sz w:val="22"/>
                <w:szCs w:val="22"/>
              </w:rPr>
            </w:pPr>
            <w:r w:rsidRPr="001E4D5B">
              <w:rPr>
                <w:rFonts w:ascii="Times New Roman" w:hAnsi="Times New Roman" w:cs="Times New Roman"/>
                <w:sz w:val="22"/>
                <w:szCs w:val="22"/>
              </w:rPr>
              <w:t xml:space="preserve">Model 3 was adjusted for Model 2 plus vegetable serving, fruit serving, sedentary duration and BMI. </w:t>
            </w:r>
          </w:p>
          <w:p w14:paraId="5DC2E73A" w14:textId="7941ED00" w:rsidR="004D1726" w:rsidRPr="001E4D5B" w:rsidRDefault="00C858C7" w:rsidP="004D1726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line="480" w:lineRule="auto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hAnsi="Times New Roman" w:cs="Times New Roman"/>
                <w:sz w:val="22"/>
                <w:szCs w:val="22"/>
              </w:rPr>
              <w:t>Model 4 was further adjusted for cholesterol medication, blood pressure medication, LDL-c, TG, SBP, and DBP.</w:t>
            </w:r>
          </w:p>
        </w:tc>
      </w:tr>
    </w:tbl>
    <w:p w14:paraId="5644466F" w14:textId="77777777" w:rsidR="00927138" w:rsidRPr="009C47A8" w:rsidRDefault="00927138">
      <w:pPr>
        <w:rPr>
          <w:rFonts w:ascii="Times New Roman" w:hAnsi="Times New Roman" w:cs="Times New Roman"/>
          <w:sz w:val="22"/>
          <w:szCs w:val="22"/>
        </w:rPr>
      </w:pPr>
    </w:p>
    <w:p w14:paraId="3D812A4D" w14:textId="77777777" w:rsidR="00E77578" w:rsidRPr="001E4D5B" w:rsidRDefault="00E77578">
      <w:pPr>
        <w:rPr>
          <w:rFonts w:ascii="Times New Roman" w:hAnsi="Times New Roman" w:cs="Times New Roman"/>
          <w:sz w:val="22"/>
          <w:szCs w:val="22"/>
        </w:rPr>
      </w:pPr>
    </w:p>
    <w:p w14:paraId="0C292521" w14:textId="77777777" w:rsidR="00E77578" w:rsidRPr="001E4D5B" w:rsidRDefault="00E77578">
      <w:pPr>
        <w:rPr>
          <w:rFonts w:ascii="Times New Roman" w:hAnsi="Times New Roman" w:cs="Times New Roman"/>
          <w:sz w:val="22"/>
          <w:szCs w:val="22"/>
        </w:rPr>
      </w:pPr>
    </w:p>
    <w:p w14:paraId="16A784C7" w14:textId="77777777" w:rsidR="00E77578" w:rsidRPr="001E4D5B" w:rsidRDefault="00E77578">
      <w:pPr>
        <w:rPr>
          <w:rFonts w:ascii="Times New Roman" w:hAnsi="Times New Roman" w:cs="Times New Roman"/>
          <w:sz w:val="22"/>
          <w:szCs w:val="22"/>
        </w:rPr>
      </w:pPr>
    </w:p>
    <w:p w14:paraId="3AA5F421" w14:textId="77777777" w:rsidR="00E77578" w:rsidRPr="001E4D5B" w:rsidRDefault="00E77578">
      <w:pPr>
        <w:rPr>
          <w:rFonts w:ascii="Times New Roman" w:hAnsi="Times New Roman" w:cs="Times New Roman"/>
          <w:sz w:val="22"/>
          <w:szCs w:val="22"/>
        </w:rPr>
      </w:pPr>
    </w:p>
    <w:p w14:paraId="2F926815" w14:textId="77777777" w:rsidR="00E77578" w:rsidRPr="001E4D5B" w:rsidRDefault="00E77578">
      <w:pPr>
        <w:rPr>
          <w:rFonts w:ascii="Times New Roman" w:hAnsi="Times New Roman" w:cs="Times New Roman"/>
          <w:sz w:val="22"/>
          <w:szCs w:val="22"/>
        </w:rPr>
      </w:pPr>
    </w:p>
    <w:p w14:paraId="541A6B17" w14:textId="77777777" w:rsidR="00E77578" w:rsidRPr="001E4D5B" w:rsidRDefault="00E77578">
      <w:pPr>
        <w:rPr>
          <w:rFonts w:ascii="Times New Roman" w:hAnsi="Times New Roman" w:cs="Times New Roman"/>
          <w:sz w:val="22"/>
          <w:szCs w:val="22"/>
        </w:rPr>
      </w:pPr>
    </w:p>
    <w:p w14:paraId="3B32C142" w14:textId="77777777" w:rsidR="00E77578" w:rsidRPr="001E4D5B" w:rsidRDefault="00E77578">
      <w:pPr>
        <w:rPr>
          <w:rFonts w:ascii="Times New Roman" w:hAnsi="Times New Roman" w:cs="Times New Roman"/>
          <w:sz w:val="22"/>
          <w:szCs w:val="22"/>
        </w:rPr>
      </w:pPr>
    </w:p>
    <w:p w14:paraId="432708DE" w14:textId="77777777" w:rsidR="00E77578" w:rsidRPr="001E4D5B" w:rsidRDefault="00E77578">
      <w:pPr>
        <w:rPr>
          <w:rFonts w:ascii="Times New Roman" w:hAnsi="Times New Roman" w:cs="Times New Roman"/>
          <w:sz w:val="22"/>
          <w:szCs w:val="22"/>
        </w:rPr>
      </w:pPr>
    </w:p>
    <w:p w14:paraId="211E8185" w14:textId="57CE7836" w:rsidR="00E77578" w:rsidRPr="001E4D5B" w:rsidRDefault="00E77578" w:rsidP="00E77578">
      <w:pPr>
        <w:rPr>
          <w:rFonts w:ascii="Times New Roman" w:hAnsi="Times New Roman" w:cs="Times New Roman"/>
          <w:b/>
          <w:bCs/>
          <w:sz w:val="22"/>
          <w:szCs w:val="22"/>
        </w:rPr>
      </w:pPr>
      <w:r w:rsidRPr="001E4D5B">
        <w:rPr>
          <w:rFonts w:ascii="Times New Roman" w:hAnsi="Times New Roman" w:cs="Times New Roman"/>
          <w:b/>
          <w:bCs/>
          <w:sz w:val="22"/>
          <w:szCs w:val="22"/>
        </w:rPr>
        <w:t>Table S</w:t>
      </w:r>
      <w:r w:rsidR="005E1380">
        <w:rPr>
          <w:rFonts w:ascii="Times New Roman" w:hAnsi="Times New Roman" w:cs="Times New Roman" w:hint="eastAsia"/>
          <w:b/>
          <w:bCs/>
          <w:sz w:val="22"/>
          <w:szCs w:val="22"/>
        </w:rPr>
        <w:t>8</w:t>
      </w:r>
      <w:r w:rsidRPr="001E4D5B">
        <w:rPr>
          <w:rFonts w:ascii="Times New Roman" w:hAnsi="Times New Roman" w:cs="Times New Roman"/>
          <w:b/>
          <w:bCs/>
          <w:sz w:val="22"/>
          <w:szCs w:val="22"/>
        </w:rPr>
        <w:t xml:space="preserve">. Association of the </w:t>
      </w:r>
      <w:proofErr w:type="spellStart"/>
      <w:r w:rsidRPr="001E4D5B">
        <w:rPr>
          <w:rFonts w:ascii="Times New Roman" w:hAnsi="Times New Roman" w:cs="Times New Roman"/>
          <w:b/>
          <w:bCs/>
          <w:sz w:val="22"/>
          <w:szCs w:val="22"/>
        </w:rPr>
        <w:t>ClivD</w:t>
      </w:r>
      <w:r w:rsidRPr="001E4D5B">
        <w:rPr>
          <w:rFonts w:ascii="Times New Roman" w:hAnsi="Times New Roman" w:cs="Times New Roman"/>
          <w:b/>
          <w:bCs/>
          <w:sz w:val="22"/>
          <w:szCs w:val="22"/>
          <w:vertAlign w:val="subscript"/>
        </w:rPr>
        <w:t>nonlab</w:t>
      </w:r>
      <w:proofErr w:type="spellEnd"/>
      <w:r w:rsidRPr="001E4D5B">
        <w:rPr>
          <w:rFonts w:ascii="Times New Roman" w:hAnsi="Times New Roman" w:cs="Times New Roman"/>
          <w:b/>
          <w:bCs/>
          <w:sz w:val="22"/>
          <w:szCs w:val="22"/>
        </w:rPr>
        <w:t xml:space="preserve"> with </w:t>
      </w:r>
      <w:r w:rsidR="0087759C" w:rsidRPr="001E4D5B">
        <w:rPr>
          <w:rFonts w:ascii="Times New Roman" w:hAnsi="Times New Roman" w:cs="Times New Roman"/>
          <w:b/>
          <w:bCs/>
          <w:sz w:val="22"/>
          <w:szCs w:val="22"/>
        </w:rPr>
        <w:t>dementia, cardiovascular disease, cancer and all-cause mortality</w:t>
      </w:r>
      <w:r w:rsidRPr="001E4D5B">
        <w:rPr>
          <w:rFonts w:ascii="Times New Roman" w:hAnsi="Times New Roman" w:cs="Times New Roman"/>
          <w:b/>
          <w:bCs/>
          <w:sz w:val="22"/>
          <w:szCs w:val="22"/>
        </w:rPr>
        <w:t xml:space="preserve"> (exclusion of participants with diseases and death events in the first 2 years of follow up). </w:t>
      </w:r>
    </w:p>
    <w:tbl>
      <w:tblPr>
        <w:tblW w:w="5000" w:type="pct"/>
        <w:jc w:val="center"/>
        <w:tblCellMar>
          <w:left w:w="0" w:type="dxa"/>
          <w:right w:w="0" w:type="dxa"/>
        </w:tblCellMar>
        <w:tblLook w:val="0420" w:firstRow="1" w:lastRow="0" w:firstColumn="0" w:lastColumn="0" w:noHBand="0" w:noVBand="1"/>
      </w:tblPr>
      <w:tblGrid>
        <w:gridCol w:w="2071"/>
        <w:gridCol w:w="820"/>
        <w:gridCol w:w="614"/>
        <w:gridCol w:w="1183"/>
        <w:gridCol w:w="971"/>
        <w:gridCol w:w="614"/>
        <w:gridCol w:w="1183"/>
        <w:gridCol w:w="971"/>
        <w:gridCol w:w="614"/>
        <w:gridCol w:w="1183"/>
        <w:gridCol w:w="971"/>
        <w:gridCol w:w="615"/>
        <w:gridCol w:w="1184"/>
        <w:gridCol w:w="964"/>
      </w:tblGrid>
      <w:tr w:rsidR="00E77578" w:rsidRPr="001E4D5B" w14:paraId="325C7581" w14:textId="77777777" w:rsidTr="00436D81">
        <w:trPr>
          <w:tblHeader/>
          <w:jc w:val="center"/>
        </w:trPr>
        <w:tc>
          <w:tcPr>
            <w:tcW w:w="795" w:type="pct"/>
            <w:gridSpan w:val="2"/>
            <w:tcBorders>
              <w:top w:val="single" w:sz="8" w:space="0" w:color="000000"/>
              <w:left w:val="none" w:sz="0" w:space="0" w:color="000000"/>
              <w:bottom w:val="single" w:sz="8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FAF3414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40" w:after="40"/>
              <w:ind w:left="100" w:right="100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</w:p>
        </w:tc>
        <w:tc>
          <w:tcPr>
            <w:tcW w:w="1052" w:type="pct"/>
            <w:gridSpan w:val="3"/>
            <w:tcBorders>
              <w:top w:val="single" w:sz="8" w:space="0" w:color="000000"/>
              <w:left w:val="none" w:sz="0" w:space="0" w:color="000000"/>
              <w:bottom w:val="single" w:sz="8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F6DD41C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40" w:after="4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Model 1</w:t>
            </w:r>
          </w:p>
        </w:tc>
        <w:tc>
          <w:tcPr>
            <w:tcW w:w="1052" w:type="pct"/>
            <w:gridSpan w:val="3"/>
            <w:tcBorders>
              <w:top w:val="single" w:sz="8" w:space="0" w:color="000000"/>
              <w:left w:val="none" w:sz="0" w:space="0" w:color="000000"/>
              <w:bottom w:val="single" w:sz="8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36EFEEE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40" w:after="4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Model 2</w:t>
            </w:r>
          </w:p>
        </w:tc>
        <w:tc>
          <w:tcPr>
            <w:tcW w:w="1052" w:type="pct"/>
            <w:gridSpan w:val="3"/>
            <w:tcBorders>
              <w:top w:val="single" w:sz="8" w:space="0" w:color="000000"/>
              <w:left w:val="none" w:sz="0" w:space="0" w:color="000000"/>
              <w:bottom w:val="single" w:sz="8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436B23F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40" w:after="4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Model 3</w:t>
            </w:r>
          </w:p>
        </w:tc>
        <w:tc>
          <w:tcPr>
            <w:tcW w:w="1050" w:type="pct"/>
            <w:gridSpan w:val="3"/>
            <w:tcBorders>
              <w:top w:val="single" w:sz="8" w:space="0" w:color="000000"/>
              <w:left w:val="none" w:sz="0" w:space="0" w:color="000000"/>
              <w:bottom w:val="single" w:sz="8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1610728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40" w:after="4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Model 4</w:t>
            </w:r>
          </w:p>
        </w:tc>
      </w:tr>
      <w:tr w:rsidR="00436D81" w:rsidRPr="001E4D5B" w14:paraId="2DA2D9AE" w14:textId="77777777" w:rsidTr="00436D81">
        <w:trPr>
          <w:tblHeader/>
          <w:jc w:val="center"/>
        </w:trPr>
        <w:tc>
          <w:tcPr>
            <w:tcW w:w="762" w:type="pct"/>
            <w:tcBorders>
              <w:top w:val="single" w:sz="8" w:space="0" w:color="000000"/>
              <w:left w:val="none" w:sz="0" w:space="0" w:color="000000"/>
              <w:bottom w:val="single" w:sz="8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014A5F7" w14:textId="2C258FED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40" w:after="40"/>
              <w:ind w:left="100" w:right="100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</w:p>
        </w:tc>
        <w:tc>
          <w:tcPr>
            <w:tcW w:w="33" w:type="pct"/>
            <w:tcBorders>
              <w:top w:val="single" w:sz="8" w:space="0" w:color="000000"/>
              <w:left w:val="none" w:sz="0" w:space="0" w:color="000000"/>
              <w:bottom w:val="single" w:sz="8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32FAEE0" w14:textId="380F391C" w:rsidR="00E77578" w:rsidRPr="001E4D5B" w:rsidRDefault="00436D81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40" w:after="40"/>
              <w:ind w:left="100" w:right="100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b/>
                <w:color w:val="000000"/>
                <w:sz w:val="22"/>
                <w:szCs w:val="22"/>
              </w:rPr>
              <w:t>Group</w:t>
            </w:r>
          </w:p>
        </w:tc>
        <w:tc>
          <w:tcPr>
            <w:tcW w:w="240" w:type="pct"/>
            <w:tcBorders>
              <w:top w:val="single" w:sz="8" w:space="0" w:color="000000"/>
              <w:left w:val="none" w:sz="0" w:space="0" w:color="000000"/>
              <w:bottom w:val="single" w:sz="8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7549F6A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40" w:after="4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b/>
                <w:color w:val="000000"/>
                <w:sz w:val="22"/>
                <w:szCs w:val="22"/>
              </w:rPr>
              <w:t>HR</w:t>
            </w:r>
          </w:p>
        </w:tc>
        <w:tc>
          <w:tcPr>
            <w:tcW w:w="444" w:type="pct"/>
            <w:tcBorders>
              <w:top w:val="single" w:sz="8" w:space="0" w:color="000000"/>
              <w:left w:val="none" w:sz="0" w:space="0" w:color="000000"/>
              <w:bottom w:val="single" w:sz="8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4748FC2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40" w:after="4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b/>
                <w:color w:val="000000"/>
                <w:sz w:val="22"/>
                <w:szCs w:val="22"/>
              </w:rPr>
              <w:t>95% CI</w:t>
            </w:r>
          </w:p>
        </w:tc>
        <w:tc>
          <w:tcPr>
            <w:tcW w:w="368" w:type="pct"/>
            <w:tcBorders>
              <w:top w:val="single" w:sz="8" w:space="0" w:color="000000"/>
              <w:left w:val="none" w:sz="0" w:space="0" w:color="000000"/>
              <w:bottom w:val="single" w:sz="8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6BBCEAE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40" w:after="4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b/>
                <w:color w:val="000000"/>
                <w:sz w:val="22"/>
                <w:szCs w:val="22"/>
              </w:rPr>
              <w:t>p-value</w:t>
            </w:r>
          </w:p>
        </w:tc>
        <w:tc>
          <w:tcPr>
            <w:tcW w:w="240" w:type="pct"/>
            <w:tcBorders>
              <w:top w:val="single" w:sz="8" w:space="0" w:color="000000"/>
              <w:left w:val="none" w:sz="0" w:space="0" w:color="000000"/>
              <w:bottom w:val="single" w:sz="8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DF4D4CF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40" w:after="4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b/>
                <w:color w:val="000000"/>
                <w:sz w:val="22"/>
                <w:szCs w:val="22"/>
              </w:rPr>
              <w:t>HR</w:t>
            </w:r>
          </w:p>
        </w:tc>
        <w:tc>
          <w:tcPr>
            <w:tcW w:w="444" w:type="pct"/>
            <w:tcBorders>
              <w:top w:val="single" w:sz="8" w:space="0" w:color="000000"/>
              <w:left w:val="none" w:sz="0" w:space="0" w:color="000000"/>
              <w:bottom w:val="single" w:sz="8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494DCBE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40" w:after="4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b/>
                <w:color w:val="000000"/>
                <w:sz w:val="22"/>
                <w:szCs w:val="22"/>
              </w:rPr>
              <w:t>95% CI</w:t>
            </w:r>
          </w:p>
        </w:tc>
        <w:tc>
          <w:tcPr>
            <w:tcW w:w="368" w:type="pct"/>
            <w:tcBorders>
              <w:top w:val="single" w:sz="8" w:space="0" w:color="000000"/>
              <w:left w:val="none" w:sz="0" w:space="0" w:color="000000"/>
              <w:bottom w:val="single" w:sz="8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DE5532A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40" w:after="4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b/>
                <w:color w:val="000000"/>
                <w:sz w:val="22"/>
                <w:szCs w:val="22"/>
              </w:rPr>
              <w:t>p-value</w:t>
            </w:r>
          </w:p>
        </w:tc>
        <w:tc>
          <w:tcPr>
            <w:tcW w:w="240" w:type="pct"/>
            <w:tcBorders>
              <w:top w:val="single" w:sz="8" w:space="0" w:color="000000"/>
              <w:left w:val="none" w:sz="0" w:space="0" w:color="000000"/>
              <w:bottom w:val="single" w:sz="8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1B472EA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40" w:after="4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b/>
                <w:color w:val="000000"/>
                <w:sz w:val="22"/>
                <w:szCs w:val="22"/>
              </w:rPr>
              <w:t>HR</w:t>
            </w:r>
          </w:p>
        </w:tc>
        <w:tc>
          <w:tcPr>
            <w:tcW w:w="444" w:type="pct"/>
            <w:tcBorders>
              <w:top w:val="single" w:sz="8" w:space="0" w:color="000000"/>
              <w:left w:val="none" w:sz="0" w:space="0" w:color="000000"/>
              <w:bottom w:val="single" w:sz="8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2A929D6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40" w:after="4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b/>
                <w:color w:val="000000"/>
                <w:sz w:val="22"/>
                <w:szCs w:val="22"/>
              </w:rPr>
              <w:t>95% CI</w:t>
            </w:r>
          </w:p>
        </w:tc>
        <w:tc>
          <w:tcPr>
            <w:tcW w:w="368" w:type="pct"/>
            <w:tcBorders>
              <w:top w:val="single" w:sz="8" w:space="0" w:color="000000"/>
              <w:left w:val="none" w:sz="0" w:space="0" w:color="000000"/>
              <w:bottom w:val="single" w:sz="8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EB6E4BD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40" w:after="4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b/>
                <w:color w:val="000000"/>
                <w:sz w:val="22"/>
                <w:szCs w:val="22"/>
              </w:rPr>
              <w:t>p-value</w:t>
            </w:r>
          </w:p>
        </w:tc>
        <w:tc>
          <w:tcPr>
            <w:tcW w:w="240" w:type="pct"/>
            <w:tcBorders>
              <w:top w:val="single" w:sz="8" w:space="0" w:color="000000"/>
              <w:left w:val="none" w:sz="0" w:space="0" w:color="000000"/>
              <w:bottom w:val="single" w:sz="8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971F304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40" w:after="4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b/>
                <w:color w:val="000000"/>
                <w:sz w:val="22"/>
                <w:szCs w:val="22"/>
              </w:rPr>
              <w:t>HR</w:t>
            </w:r>
          </w:p>
        </w:tc>
        <w:tc>
          <w:tcPr>
            <w:tcW w:w="444" w:type="pct"/>
            <w:tcBorders>
              <w:top w:val="single" w:sz="8" w:space="0" w:color="000000"/>
              <w:left w:val="none" w:sz="0" w:space="0" w:color="000000"/>
              <w:bottom w:val="single" w:sz="8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3849773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40" w:after="4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b/>
                <w:color w:val="000000"/>
                <w:sz w:val="22"/>
                <w:szCs w:val="22"/>
              </w:rPr>
              <w:t>95% CI</w:t>
            </w:r>
          </w:p>
        </w:tc>
        <w:tc>
          <w:tcPr>
            <w:tcW w:w="366" w:type="pct"/>
            <w:tcBorders>
              <w:top w:val="single" w:sz="8" w:space="0" w:color="000000"/>
              <w:left w:val="none" w:sz="0" w:space="0" w:color="000000"/>
              <w:bottom w:val="single" w:sz="8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0B2FD0E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40" w:after="4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b/>
                <w:color w:val="000000"/>
                <w:sz w:val="22"/>
                <w:szCs w:val="22"/>
              </w:rPr>
              <w:t>p-value</w:t>
            </w:r>
          </w:p>
        </w:tc>
      </w:tr>
      <w:tr w:rsidR="00436D81" w:rsidRPr="001E4D5B" w14:paraId="5B46195D" w14:textId="77777777" w:rsidTr="00436D81">
        <w:trPr>
          <w:jc w:val="center"/>
        </w:trPr>
        <w:tc>
          <w:tcPr>
            <w:tcW w:w="762" w:type="pct"/>
            <w:tcBorders>
              <w:top w:val="single" w:sz="8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5B85A8A6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DejaVu Sans" w:hAnsi="Times New Roman" w:cs="Times New Roman"/>
                <w:b/>
                <w:bCs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b/>
                <w:bCs/>
                <w:color w:val="000000"/>
                <w:sz w:val="22"/>
                <w:szCs w:val="22"/>
              </w:rPr>
              <w:t>Dementia</w:t>
            </w:r>
          </w:p>
        </w:tc>
        <w:tc>
          <w:tcPr>
            <w:tcW w:w="33" w:type="pct"/>
            <w:tcBorders>
              <w:top w:val="single" w:sz="8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31A3CA3D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300" w:right="100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Q1</w:t>
            </w:r>
          </w:p>
        </w:tc>
        <w:tc>
          <w:tcPr>
            <w:tcW w:w="240" w:type="pct"/>
            <w:tcBorders>
              <w:top w:val="single" w:sz="8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73924925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—</w:t>
            </w:r>
          </w:p>
        </w:tc>
        <w:tc>
          <w:tcPr>
            <w:tcW w:w="444" w:type="pct"/>
            <w:tcBorders>
              <w:top w:val="single" w:sz="8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4E0CF91E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—</w:t>
            </w:r>
          </w:p>
        </w:tc>
        <w:tc>
          <w:tcPr>
            <w:tcW w:w="368" w:type="pct"/>
            <w:tcBorders>
              <w:top w:val="single" w:sz="8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62BDC44B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</w:p>
        </w:tc>
        <w:tc>
          <w:tcPr>
            <w:tcW w:w="240" w:type="pct"/>
            <w:tcBorders>
              <w:top w:val="single" w:sz="8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25206DA1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—</w:t>
            </w:r>
          </w:p>
        </w:tc>
        <w:tc>
          <w:tcPr>
            <w:tcW w:w="444" w:type="pct"/>
            <w:tcBorders>
              <w:top w:val="single" w:sz="8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681A810B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—</w:t>
            </w:r>
          </w:p>
        </w:tc>
        <w:tc>
          <w:tcPr>
            <w:tcW w:w="368" w:type="pct"/>
            <w:tcBorders>
              <w:top w:val="single" w:sz="8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5BD56EBE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</w:p>
        </w:tc>
        <w:tc>
          <w:tcPr>
            <w:tcW w:w="240" w:type="pct"/>
            <w:tcBorders>
              <w:top w:val="single" w:sz="8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26065082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—</w:t>
            </w:r>
          </w:p>
        </w:tc>
        <w:tc>
          <w:tcPr>
            <w:tcW w:w="444" w:type="pct"/>
            <w:tcBorders>
              <w:top w:val="single" w:sz="8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5B4B4AC4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—</w:t>
            </w:r>
          </w:p>
        </w:tc>
        <w:tc>
          <w:tcPr>
            <w:tcW w:w="368" w:type="pct"/>
            <w:tcBorders>
              <w:top w:val="single" w:sz="8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72801C3D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</w:p>
        </w:tc>
        <w:tc>
          <w:tcPr>
            <w:tcW w:w="240" w:type="pct"/>
            <w:tcBorders>
              <w:top w:val="single" w:sz="8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37C84499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—</w:t>
            </w:r>
          </w:p>
        </w:tc>
        <w:tc>
          <w:tcPr>
            <w:tcW w:w="444" w:type="pct"/>
            <w:tcBorders>
              <w:top w:val="single" w:sz="8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18FC85EA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—</w:t>
            </w:r>
          </w:p>
        </w:tc>
        <w:tc>
          <w:tcPr>
            <w:tcW w:w="366" w:type="pct"/>
            <w:tcBorders>
              <w:top w:val="single" w:sz="8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2AAA1DCD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</w:p>
        </w:tc>
      </w:tr>
      <w:tr w:rsidR="00436D81" w:rsidRPr="001E4D5B" w14:paraId="71988EDF" w14:textId="77777777" w:rsidTr="00436D81">
        <w:trPr>
          <w:jc w:val="center"/>
        </w:trPr>
        <w:tc>
          <w:tcPr>
            <w:tcW w:w="762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2B47E119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</w:p>
        </w:tc>
        <w:tc>
          <w:tcPr>
            <w:tcW w:w="33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7F934D87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300" w:right="100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Q2</w:t>
            </w:r>
          </w:p>
        </w:tc>
        <w:tc>
          <w:tcPr>
            <w:tcW w:w="240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51121EE4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2.43</w:t>
            </w:r>
          </w:p>
        </w:tc>
        <w:tc>
          <w:tcPr>
            <w:tcW w:w="444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3F37EB91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1.87, 3.14</w:t>
            </w:r>
          </w:p>
        </w:tc>
        <w:tc>
          <w:tcPr>
            <w:tcW w:w="368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5F54F23D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&lt;0.001</w:t>
            </w:r>
          </w:p>
        </w:tc>
        <w:tc>
          <w:tcPr>
            <w:tcW w:w="240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58DE02D3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2.38</w:t>
            </w:r>
          </w:p>
        </w:tc>
        <w:tc>
          <w:tcPr>
            <w:tcW w:w="444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581F2B5F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1.84, 3.08</w:t>
            </w:r>
          </w:p>
        </w:tc>
        <w:tc>
          <w:tcPr>
            <w:tcW w:w="368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3ECFC9BB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&lt;0.001</w:t>
            </w:r>
          </w:p>
        </w:tc>
        <w:tc>
          <w:tcPr>
            <w:tcW w:w="240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447AEC31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2.42</w:t>
            </w:r>
          </w:p>
        </w:tc>
        <w:tc>
          <w:tcPr>
            <w:tcW w:w="444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3AC3E4CD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1.87, 3.13</w:t>
            </w:r>
          </w:p>
        </w:tc>
        <w:tc>
          <w:tcPr>
            <w:tcW w:w="368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082D4D84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&lt;0.001</w:t>
            </w:r>
          </w:p>
        </w:tc>
        <w:tc>
          <w:tcPr>
            <w:tcW w:w="240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4D03678A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2.10</w:t>
            </w:r>
          </w:p>
        </w:tc>
        <w:tc>
          <w:tcPr>
            <w:tcW w:w="444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16A807E1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1.62, 2.73</w:t>
            </w:r>
          </w:p>
        </w:tc>
        <w:tc>
          <w:tcPr>
            <w:tcW w:w="366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4743080C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&lt;0.001</w:t>
            </w:r>
          </w:p>
        </w:tc>
      </w:tr>
      <w:tr w:rsidR="00436D81" w:rsidRPr="001E4D5B" w14:paraId="32A125AE" w14:textId="77777777" w:rsidTr="00436D81">
        <w:trPr>
          <w:jc w:val="center"/>
        </w:trPr>
        <w:tc>
          <w:tcPr>
            <w:tcW w:w="762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04ADEB0A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</w:p>
        </w:tc>
        <w:tc>
          <w:tcPr>
            <w:tcW w:w="33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1F1E9303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300" w:right="100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Q3</w:t>
            </w:r>
          </w:p>
        </w:tc>
        <w:tc>
          <w:tcPr>
            <w:tcW w:w="240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72FA8C4A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3.46</w:t>
            </w:r>
          </w:p>
        </w:tc>
        <w:tc>
          <w:tcPr>
            <w:tcW w:w="444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10E4E78D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2.70, 4.42</w:t>
            </w:r>
          </w:p>
        </w:tc>
        <w:tc>
          <w:tcPr>
            <w:tcW w:w="368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3893B8A8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&lt;0.001</w:t>
            </w:r>
          </w:p>
        </w:tc>
        <w:tc>
          <w:tcPr>
            <w:tcW w:w="240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161FD3DC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3.34</w:t>
            </w:r>
          </w:p>
        </w:tc>
        <w:tc>
          <w:tcPr>
            <w:tcW w:w="444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5E0F55B1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2.61, 4.28</w:t>
            </w:r>
          </w:p>
        </w:tc>
        <w:tc>
          <w:tcPr>
            <w:tcW w:w="368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0D575F0A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&lt;0.001</w:t>
            </w:r>
          </w:p>
        </w:tc>
        <w:tc>
          <w:tcPr>
            <w:tcW w:w="240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6BE5C026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3.49</w:t>
            </w:r>
          </w:p>
        </w:tc>
        <w:tc>
          <w:tcPr>
            <w:tcW w:w="444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68095083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2.72, 4.48</w:t>
            </w:r>
          </w:p>
        </w:tc>
        <w:tc>
          <w:tcPr>
            <w:tcW w:w="368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4862A235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&lt;0.001</w:t>
            </w:r>
          </w:p>
        </w:tc>
        <w:tc>
          <w:tcPr>
            <w:tcW w:w="240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0AF5A552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2.78</w:t>
            </w:r>
          </w:p>
        </w:tc>
        <w:tc>
          <w:tcPr>
            <w:tcW w:w="444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0CD3FB02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2.16, 3.59</w:t>
            </w:r>
          </w:p>
        </w:tc>
        <w:tc>
          <w:tcPr>
            <w:tcW w:w="366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3B512264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&lt;0.001</w:t>
            </w:r>
          </w:p>
        </w:tc>
      </w:tr>
      <w:tr w:rsidR="00436D81" w:rsidRPr="001E4D5B" w14:paraId="71A81BBC" w14:textId="77777777" w:rsidTr="00436D81">
        <w:trPr>
          <w:jc w:val="center"/>
        </w:trPr>
        <w:tc>
          <w:tcPr>
            <w:tcW w:w="762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6B2F4565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</w:p>
        </w:tc>
        <w:tc>
          <w:tcPr>
            <w:tcW w:w="33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0F8634F2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300" w:right="100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Q4</w:t>
            </w:r>
          </w:p>
        </w:tc>
        <w:tc>
          <w:tcPr>
            <w:tcW w:w="240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2AA9E821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4.68</w:t>
            </w:r>
          </w:p>
        </w:tc>
        <w:tc>
          <w:tcPr>
            <w:tcW w:w="444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533B0704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3.68, 5.95</w:t>
            </w:r>
          </w:p>
        </w:tc>
        <w:tc>
          <w:tcPr>
            <w:tcW w:w="368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1A88F3CE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&lt;0.001</w:t>
            </w:r>
          </w:p>
        </w:tc>
        <w:tc>
          <w:tcPr>
            <w:tcW w:w="240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12FDE707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4.43</w:t>
            </w:r>
          </w:p>
        </w:tc>
        <w:tc>
          <w:tcPr>
            <w:tcW w:w="444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3194AC12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3.48, 5.64</w:t>
            </w:r>
          </w:p>
        </w:tc>
        <w:tc>
          <w:tcPr>
            <w:tcW w:w="368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2F99EEAE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&lt;0.001</w:t>
            </w:r>
          </w:p>
        </w:tc>
        <w:tc>
          <w:tcPr>
            <w:tcW w:w="240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3F664F45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4.81</w:t>
            </w:r>
          </w:p>
        </w:tc>
        <w:tc>
          <w:tcPr>
            <w:tcW w:w="444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52FBDD89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3.76, 6.15</w:t>
            </w:r>
          </w:p>
        </w:tc>
        <w:tc>
          <w:tcPr>
            <w:tcW w:w="368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236EB7F3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&lt;0.001</w:t>
            </w:r>
          </w:p>
        </w:tc>
        <w:tc>
          <w:tcPr>
            <w:tcW w:w="240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69939D52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3.41</w:t>
            </w:r>
          </w:p>
        </w:tc>
        <w:tc>
          <w:tcPr>
            <w:tcW w:w="444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5F074DE5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2.64, 4.39</w:t>
            </w:r>
          </w:p>
        </w:tc>
        <w:tc>
          <w:tcPr>
            <w:tcW w:w="366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364434BE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&lt;0.001</w:t>
            </w:r>
          </w:p>
        </w:tc>
      </w:tr>
      <w:tr w:rsidR="00436D81" w:rsidRPr="001E4D5B" w14:paraId="66F015E6" w14:textId="77777777" w:rsidTr="00436D81">
        <w:trPr>
          <w:jc w:val="center"/>
        </w:trPr>
        <w:tc>
          <w:tcPr>
            <w:tcW w:w="762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593CFCC6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DejaVu Sans" w:hAnsi="Times New Roman" w:cs="Times New Roman"/>
                <w:b/>
                <w:bCs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b/>
                <w:bCs/>
                <w:color w:val="000000"/>
                <w:sz w:val="22"/>
                <w:szCs w:val="22"/>
              </w:rPr>
              <w:t>CVD</w:t>
            </w:r>
          </w:p>
        </w:tc>
        <w:tc>
          <w:tcPr>
            <w:tcW w:w="33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13BA0CFA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300" w:right="100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Q1</w:t>
            </w:r>
          </w:p>
        </w:tc>
        <w:tc>
          <w:tcPr>
            <w:tcW w:w="240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63908C83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—</w:t>
            </w:r>
          </w:p>
        </w:tc>
        <w:tc>
          <w:tcPr>
            <w:tcW w:w="444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3B6B788C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—</w:t>
            </w:r>
          </w:p>
        </w:tc>
        <w:tc>
          <w:tcPr>
            <w:tcW w:w="368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24FC6F79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</w:p>
        </w:tc>
        <w:tc>
          <w:tcPr>
            <w:tcW w:w="240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034D3BEB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—</w:t>
            </w:r>
          </w:p>
        </w:tc>
        <w:tc>
          <w:tcPr>
            <w:tcW w:w="444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45005A5F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—</w:t>
            </w:r>
          </w:p>
        </w:tc>
        <w:tc>
          <w:tcPr>
            <w:tcW w:w="368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3997CA9A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</w:p>
        </w:tc>
        <w:tc>
          <w:tcPr>
            <w:tcW w:w="240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0F44497E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—</w:t>
            </w:r>
          </w:p>
        </w:tc>
        <w:tc>
          <w:tcPr>
            <w:tcW w:w="444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49C42E8E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—</w:t>
            </w:r>
          </w:p>
        </w:tc>
        <w:tc>
          <w:tcPr>
            <w:tcW w:w="368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063AD7E1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</w:p>
        </w:tc>
        <w:tc>
          <w:tcPr>
            <w:tcW w:w="240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1A78817F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—</w:t>
            </w:r>
          </w:p>
        </w:tc>
        <w:tc>
          <w:tcPr>
            <w:tcW w:w="444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1C0CA5CD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—</w:t>
            </w:r>
          </w:p>
        </w:tc>
        <w:tc>
          <w:tcPr>
            <w:tcW w:w="366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2C4179F2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</w:p>
        </w:tc>
      </w:tr>
      <w:tr w:rsidR="00436D81" w:rsidRPr="001E4D5B" w14:paraId="7CEAFA75" w14:textId="77777777" w:rsidTr="00436D81">
        <w:trPr>
          <w:jc w:val="center"/>
        </w:trPr>
        <w:tc>
          <w:tcPr>
            <w:tcW w:w="762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2385025B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</w:p>
        </w:tc>
        <w:tc>
          <w:tcPr>
            <w:tcW w:w="33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40B822D1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300" w:right="100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Q2</w:t>
            </w:r>
          </w:p>
        </w:tc>
        <w:tc>
          <w:tcPr>
            <w:tcW w:w="240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731C89E2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1.93</w:t>
            </w:r>
          </w:p>
        </w:tc>
        <w:tc>
          <w:tcPr>
            <w:tcW w:w="444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28E29AC4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1.77, 2.10</w:t>
            </w:r>
          </w:p>
        </w:tc>
        <w:tc>
          <w:tcPr>
            <w:tcW w:w="368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185807D4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&lt;0.001</w:t>
            </w:r>
          </w:p>
        </w:tc>
        <w:tc>
          <w:tcPr>
            <w:tcW w:w="240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04311374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1.91</w:t>
            </w:r>
          </w:p>
        </w:tc>
        <w:tc>
          <w:tcPr>
            <w:tcW w:w="444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69C40EE6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1.76, 2.08</w:t>
            </w:r>
          </w:p>
        </w:tc>
        <w:tc>
          <w:tcPr>
            <w:tcW w:w="368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217C6B84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&lt;0.001</w:t>
            </w:r>
          </w:p>
        </w:tc>
        <w:tc>
          <w:tcPr>
            <w:tcW w:w="240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3D357840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1.83</w:t>
            </w:r>
          </w:p>
        </w:tc>
        <w:tc>
          <w:tcPr>
            <w:tcW w:w="444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47530C29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1.68, 1.99</w:t>
            </w:r>
          </w:p>
        </w:tc>
        <w:tc>
          <w:tcPr>
            <w:tcW w:w="368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580663B9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&lt;0.001</w:t>
            </w:r>
          </w:p>
        </w:tc>
        <w:tc>
          <w:tcPr>
            <w:tcW w:w="240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082CA074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1.59</w:t>
            </w:r>
          </w:p>
        </w:tc>
        <w:tc>
          <w:tcPr>
            <w:tcW w:w="444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3314395D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1.46, 1.73</w:t>
            </w:r>
          </w:p>
        </w:tc>
        <w:tc>
          <w:tcPr>
            <w:tcW w:w="366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29E9799B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&lt;0.001</w:t>
            </w:r>
          </w:p>
        </w:tc>
      </w:tr>
      <w:tr w:rsidR="00436D81" w:rsidRPr="001E4D5B" w14:paraId="5C0F28C0" w14:textId="77777777" w:rsidTr="00436D81">
        <w:trPr>
          <w:jc w:val="center"/>
        </w:trPr>
        <w:tc>
          <w:tcPr>
            <w:tcW w:w="762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5D9761D3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</w:p>
        </w:tc>
        <w:tc>
          <w:tcPr>
            <w:tcW w:w="33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1390B74B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300" w:right="100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Q3</w:t>
            </w:r>
          </w:p>
        </w:tc>
        <w:tc>
          <w:tcPr>
            <w:tcW w:w="240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31D47158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2.54</w:t>
            </w:r>
          </w:p>
        </w:tc>
        <w:tc>
          <w:tcPr>
            <w:tcW w:w="444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3E0D002E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2.34, 2.75</w:t>
            </w:r>
          </w:p>
        </w:tc>
        <w:tc>
          <w:tcPr>
            <w:tcW w:w="368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13CCBBEE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&lt;0.001</w:t>
            </w:r>
          </w:p>
        </w:tc>
        <w:tc>
          <w:tcPr>
            <w:tcW w:w="240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30525D6C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2.50</w:t>
            </w:r>
          </w:p>
        </w:tc>
        <w:tc>
          <w:tcPr>
            <w:tcW w:w="444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62D6C868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2.31, 2.71</w:t>
            </w:r>
          </w:p>
        </w:tc>
        <w:tc>
          <w:tcPr>
            <w:tcW w:w="368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64D32541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&lt;0.001</w:t>
            </w:r>
          </w:p>
        </w:tc>
        <w:tc>
          <w:tcPr>
            <w:tcW w:w="240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134928E6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2.31</w:t>
            </w:r>
          </w:p>
        </w:tc>
        <w:tc>
          <w:tcPr>
            <w:tcW w:w="444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78B2C3D0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2.13, 2.51</w:t>
            </w:r>
          </w:p>
        </w:tc>
        <w:tc>
          <w:tcPr>
            <w:tcW w:w="368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7D0EEE9B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&lt;0.001</w:t>
            </w:r>
          </w:p>
        </w:tc>
        <w:tc>
          <w:tcPr>
            <w:tcW w:w="240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40E4ADD0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1.85</w:t>
            </w:r>
          </w:p>
        </w:tc>
        <w:tc>
          <w:tcPr>
            <w:tcW w:w="444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1FECE7FF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1.70, 2.01</w:t>
            </w:r>
          </w:p>
        </w:tc>
        <w:tc>
          <w:tcPr>
            <w:tcW w:w="366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5E8CD689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&lt;0.001</w:t>
            </w:r>
          </w:p>
        </w:tc>
      </w:tr>
      <w:tr w:rsidR="00436D81" w:rsidRPr="001E4D5B" w14:paraId="38B74683" w14:textId="77777777" w:rsidTr="00436D81">
        <w:trPr>
          <w:jc w:val="center"/>
        </w:trPr>
        <w:tc>
          <w:tcPr>
            <w:tcW w:w="762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4C9B2591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</w:p>
        </w:tc>
        <w:tc>
          <w:tcPr>
            <w:tcW w:w="33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76FD0104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300" w:right="100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Q4</w:t>
            </w:r>
          </w:p>
        </w:tc>
        <w:tc>
          <w:tcPr>
            <w:tcW w:w="240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631CF262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3.86</w:t>
            </w:r>
          </w:p>
        </w:tc>
        <w:tc>
          <w:tcPr>
            <w:tcW w:w="444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688B8439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3.58, 4.17</w:t>
            </w:r>
          </w:p>
        </w:tc>
        <w:tc>
          <w:tcPr>
            <w:tcW w:w="368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4B5C6AC1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&lt;0.001</w:t>
            </w:r>
          </w:p>
        </w:tc>
        <w:tc>
          <w:tcPr>
            <w:tcW w:w="240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3378451B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3.76</w:t>
            </w:r>
          </w:p>
        </w:tc>
        <w:tc>
          <w:tcPr>
            <w:tcW w:w="444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27FFF23B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3.48, 4.06</w:t>
            </w:r>
          </w:p>
        </w:tc>
        <w:tc>
          <w:tcPr>
            <w:tcW w:w="368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20FC779C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&lt;0.001</w:t>
            </w:r>
          </w:p>
        </w:tc>
        <w:tc>
          <w:tcPr>
            <w:tcW w:w="240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10855BAA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3.34</w:t>
            </w:r>
          </w:p>
        </w:tc>
        <w:tc>
          <w:tcPr>
            <w:tcW w:w="444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671A40E1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3.09, 3.61</w:t>
            </w:r>
          </w:p>
        </w:tc>
        <w:tc>
          <w:tcPr>
            <w:tcW w:w="368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7537D373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&lt;0.001</w:t>
            </w:r>
          </w:p>
        </w:tc>
        <w:tc>
          <w:tcPr>
            <w:tcW w:w="240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79B7C933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2.39</w:t>
            </w:r>
          </w:p>
        </w:tc>
        <w:tc>
          <w:tcPr>
            <w:tcW w:w="444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1AAEB56C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2.20, 2.59</w:t>
            </w:r>
          </w:p>
        </w:tc>
        <w:tc>
          <w:tcPr>
            <w:tcW w:w="366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3B72A882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&lt;0.001</w:t>
            </w:r>
          </w:p>
        </w:tc>
      </w:tr>
      <w:tr w:rsidR="00436D81" w:rsidRPr="001E4D5B" w14:paraId="46D4CEFB" w14:textId="77777777" w:rsidTr="00436D81">
        <w:trPr>
          <w:jc w:val="center"/>
        </w:trPr>
        <w:tc>
          <w:tcPr>
            <w:tcW w:w="762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6A18EDC6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DejaVu Sans" w:hAnsi="Times New Roman" w:cs="Times New Roman"/>
                <w:b/>
                <w:bCs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b/>
                <w:bCs/>
                <w:color w:val="000000"/>
                <w:sz w:val="22"/>
                <w:szCs w:val="22"/>
              </w:rPr>
              <w:t>Cancer</w:t>
            </w:r>
          </w:p>
        </w:tc>
        <w:tc>
          <w:tcPr>
            <w:tcW w:w="33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5966AB21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300" w:right="100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Q1</w:t>
            </w:r>
          </w:p>
        </w:tc>
        <w:tc>
          <w:tcPr>
            <w:tcW w:w="240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52C007E6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—</w:t>
            </w:r>
          </w:p>
        </w:tc>
        <w:tc>
          <w:tcPr>
            <w:tcW w:w="444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2BFBE683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—</w:t>
            </w:r>
          </w:p>
        </w:tc>
        <w:tc>
          <w:tcPr>
            <w:tcW w:w="368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79C6EEE7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</w:p>
        </w:tc>
        <w:tc>
          <w:tcPr>
            <w:tcW w:w="240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5FC8006A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—</w:t>
            </w:r>
          </w:p>
        </w:tc>
        <w:tc>
          <w:tcPr>
            <w:tcW w:w="444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16C4BCF3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—</w:t>
            </w:r>
          </w:p>
        </w:tc>
        <w:tc>
          <w:tcPr>
            <w:tcW w:w="368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149172F9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</w:p>
        </w:tc>
        <w:tc>
          <w:tcPr>
            <w:tcW w:w="240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2AF472E1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—</w:t>
            </w:r>
          </w:p>
        </w:tc>
        <w:tc>
          <w:tcPr>
            <w:tcW w:w="444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7EE7F2F5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—</w:t>
            </w:r>
          </w:p>
        </w:tc>
        <w:tc>
          <w:tcPr>
            <w:tcW w:w="368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23609D50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</w:p>
        </w:tc>
        <w:tc>
          <w:tcPr>
            <w:tcW w:w="240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4C7FC6BA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—</w:t>
            </w:r>
          </w:p>
        </w:tc>
        <w:tc>
          <w:tcPr>
            <w:tcW w:w="444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5CF79E0B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—</w:t>
            </w:r>
          </w:p>
        </w:tc>
        <w:tc>
          <w:tcPr>
            <w:tcW w:w="366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2276E8FC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</w:p>
        </w:tc>
      </w:tr>
      <w:tr w:rsidR="00436D81" w:rsidRPr="001E4D5B" w14:paraId="1A361689" w14:textId="77777777" w:rsidTr="00436D81">
        <w:trPr>
          <w:jc w:val="center"/>
        </w:trPr>
        <w:tc>
          <w:tcPr>
            <w:tcW w:w="762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6D155F4D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</w:p>
        </w:tc>
        <w:tc>
          <w:tcPr>
            <w:tcW w:w="33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67F6114B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300" w:right="100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Q2</w:t>
            </w:r>
          </w:p>
        </w:tc>
        <w:tc>
          <w:tcPr>
            <w:tcW w:w="240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6602620E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1.40</w:t>
            </w:r>
          </w:p>
        </w:tc>
        <w:tc>
          <w:tcPr>
            <w:tcW w:w="444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04789DF0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1.33, 1.48</w:t>
            </w:r>
          </w:p>
        </w:tc>
        <w:tc>
          <w:tcPr>
            <w:tcW w:w="368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224FB46A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&lt;0.001</w:t>
            </w:r>
          </w:p>
        </w:tc>
        <w:tc>
          <w:tcPr>
            <w:tcW w:w="240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66C91122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1.38</w:t>
            </w:r>
          </w:p>
        </w:tc>
        <w:tc>
          <w:tcPr>
            <w:tcW w:w="444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4AA34242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1.31, 1.46</w:t>
            </w:r>
          </w:p>
        </w:tc>
        <w:tc>
          <w:tcPr>
            <w:tcW w:w="368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7431AFF2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&lt;0.001</w:t>
            </w:r>
          </w:p>
        </w:tc>
        <w:tc>
          <w:tcPr>
            <w:tcW w:w="240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3137CC2E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1.39</w:t>
            </w:r>
          </w:p>
        </w:tc>
        <w:tc>
          <w:tcPr>
            <w:tcW w:w="444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44A0BE87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1.32, 1.47</w:t>
            </w:r>
          </w:p>
        </w:tc>
        <w:tc>
          <w:tcPr>
            <w:tcW w:w="368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65BA1543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&lt;0.001</w:t>
            </w:r>
          </w:p>
        </w:tc>
        <w:tc>
          <w:tcPr>
            <w:tcW w:w="240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2ECE8B79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1.32</w:t>
            </w:r>
          </w:p>
        </w:tc>
        <w:tc>
          <w:tcPr>
            <w:tcW w:w="444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44C97C85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1.25, 1.40</w:t>
            </w:r>
          </w:p>
        </w:tc>
        <w:tc>
          <w:tcPr>
            <w:tcW w:w="366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00BAD2D0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&lt;0.001</w:t>
            </w:r>
          </w:p>
        </w:tc>
      </w:tr>
      <w:tr w:rsidR="00436D81" w:rsidRPr="001E4D5B" w14:paraId="05575BA4" w14:textId="77777777" w:rsidTr="00436D81">
        <w:trPr>
          <w:jc w:val="center"/>
        </w:trPr>
        <w:tc>
          <w:tcPr>
            <w:tcW w:w="762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280B3640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</w:p>
        </w:tc>
        <w:tc>
          <w:tcPr>
            <w:tcW w:w="33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512D083B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300" w:right="100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Q3</w:t>
            </w:r>
          </w:p>
        </w:tc>
        <w:tc>
          <w:tcPr>
            <w:tcW w:w="240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47A1B2DC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1.68</w:t>
            </w:r>
          </w:p>
        </w:tc>
        <w:tc>
          <w:tcPr>
            <w:tcW w:w="444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215787FA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1.60, 1.77</w:t>
            </w:r>
          </w:p>
        </w:tc>
        <w:tc>
          <w:tcPr>
            <w:tcW w:w="368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3608446F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&lt;0.001</w:t>
            </w:r>
          </w:p>
        </w:tc>
        <w:tc>
          <w:tcPr>
            <w:tcW w:w="240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76361C28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1.66</w:t>
            </w:r>
          </w:p>
        </w:tc>
        <w:tc>
          <w:tcPr>
            <w:tcW w:w="444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14E30F76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1.57, 1.74</w:t>
            </w:r>
          </w:p>
        </w:tc>
        <w:tc>
          <w:tcPr>
            <w:tcW w:w="368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65D4EF1E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&lt;0.001</w:t>
            </w:r>
          </w:p>
        </w:tc>
        <w:tc>
          <w:tcPr>
            <w:tcW w:w="240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34E63627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1.67</w:t>
            </w:r>
          </w:p>
        </w:tc>
        <w:tc>
          <w:tcPr>
            <w:tcW w:w="444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7EB8515A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1.59, 1.76</w:t>
            </w:r>
          </w:p>
        </w:tc>
        <w:tc>
          <w:tcPr>
            <w:tcW w:w="368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0015EC13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&lt;0.001</w:t>
            </w:r>
          </w:p>
        </w:tc>
        <w:tc>
          <w:tcPr>
            <w:tcW w:w="240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640E4A79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1.54</w:t>
            </w:r>
          </w:p>
        </w:tc>
        <w:tc>
          <w:tcPr>
            <w:tcW w:w="444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134BFF4B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1.46, 1.63</w:t>
            </w:r>
          </w:p>
        </w:tc>
        <w:tc>
          <w:tcPr>
            <w:tcW w:w="366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658DA09C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&lt;0.001</w:t>
            </w:r>
          </w:p>
        </w:tc>
      </w:tr>
      <w:tr w:rsidR="00436D81" w:rsidRPr="001E4D5B" w14:paraId="020E6881" w14:textId="77777777" w:rsidTr="00436D81">
        <w:trPr>
          <w:jc w:val="center"/>
        </w:trPr>
        <w:tc>
          <w:tcPr>
            <w:tcW w:w="762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03634353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</w:p>
        </w:tc>
        <w:tc>
          <w:tcPr>
            <w:tcW w:w="33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121A8918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300" w:right="100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Q4</w:t>
            </w:r>
          </w:p>
        </w:tc>
        <w:tc>
          <w:tcPr>
            <w:tcW w:w="240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1F0A0B34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2.09</w:t>
            </w:r>
          </w:p>
        </w:tc>
        <w:tc>
          <w:tcPr>
            <w:tcW w:w="444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5F5C872E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1.99, 2.20</w:t>
            </w:r>
          </w:p>
        </w:tc>
        <w:tc>
          <w:tcPr>
            <w:tcW w:w="368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7BBADFE0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&lt;0.001</w:t>
            </w:r>
          </w:p>
        </w:tc>
        <w:tc>
          <w:tcPr>
            <w:tcW w:w="240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4B2B915B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2.06</w:t>
            </w:r>
          </w:p>
        </w:tc>
        <w:tc>
          <w:tcPr>
            <w:tcW w:w="444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617428FF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1.96, 2.17</w:t>
            </w:r>
          </w:p>
        </w:tc>
        <w:tc>
          <w:tcPr>
            <w:tcW w:w="368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4055AFC7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&lt;0.001</w:t>
            </w:r>
          </w:p>
        </w:tc>
        <w:tc>
          <w:tcPr>
            <w:tcW w:w="240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324549C6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2.10</w:t>
            </w:r>
          </w:p>
        </w:tc>
        <w:tc>
          <w:tcPr>
            <w:tcW w:w="444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272BFAA9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2.00, 2.21</w:t>
            </w:r>
          </w:p>
        </w:tc>
        <w:tc>
          <w:tcPr>
            <w:tcW w:w="368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5D3BF50B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&lt;0.001</w:t>
            </w:r>
          </w:p>
        </w:tc>
        <w:tc>
          <w:tcPr>
            <w:tcW w:w="240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6034840E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1.85</w:t>
            </w:r>
          </w:p>
        </w:tc>
        <w:tc>
          <w:tcPr>
            <w:tcW w:w="444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59BAFDDA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1.75, 1.95</w:t>
            </w:r>
          </w:p>
        </w:tc>
        <w:tc>
          <w:tcPr>
            <w:tcW w:w="366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75A97C31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&lt;0.001</w:t>
            </w:r>
          </w:p>
        </w:tc>
      </w:tr>
      <w:tr w:rsidR="00436D81" w:rsidRPr="001E4D5B" w14:paraId="179295C7" w14:textId="77777777" w:rsidTr="00436D81">
        <w:trPr>
          <w:jc w:val="center"/>
        </w:trPr>
        <w:tc>
          <w:tcPr>
            <w:tcW w:w="762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7DCBC459" w14:textId="13B3BA17" w:rsidR="00E77578" w:rsidRPr="001E4D5B" w:rsidRDefault="00436D81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DejaVu Sans" w:hAnsi="Times New Roman" w:cs="Times New Roman"/>
                <w:b/>
                <w:bCs/>
                <w:color w:val="000000"/>
                <w:sz w:val="22"/>
                <w:szCs w:val="22"/>
              </w:rPr>
            </w:pPr>
            <w:r w:rsidRPr="001E4D5B">
              <w:rPr>
                <w:rFonts w:ascii="Times New Roman" w:hAnsi="Times New Roman" w:cs="Times New Roman"/>
                <w:b/>
                <w:bCs/>
                <w:sz w:val="22"/>
                <w:szCs w:val="22"/>
              </w:rPr>
              <w:lastRenderedPageBreak/>
              <w:t>All-cause mortality</w:t>
            </w:r>
          </w:p>
        </w:tc>
        <w:tc>
          <w:tcPr>
            <w:tcW w:w="33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0D387FFA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300" w:right="100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Q1</w:t>
            </w:r>
          </w:p>
        </w:tc>
        <w:tc>
          <w:tcPr>
            <w:tcW w:w="240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4B9244C1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—</w:t>
            </w:r>
          </w:p>
        </w:tc>
        <w:tc>
          <w:tcPr>
            <w:tcW w:w="444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45647D06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—</w:t>
            </w:r>
          </w:p>
        </w:tc>
        <w:tc>
          <w:tcPr>
            <w:tcW w:w="368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3B1D3203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</w:p>
        </w:tc>
        <w:tc>
          <w:tcPr>
            <w:tcW w:w="240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6A1466F8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—</w:t>
            </w:r>
          </w:p>
        </w:tc>
        <w:tc>
          <w:tcPr>
            <w:tcW w:w="444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2BBF15AE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—</w:t>
            </w:r>
          </w:p>
        </w:tc>
        <w:tc>
          <w:tcPr>
            <w:tcW w:w="368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5CAF8907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</w:p>
        </w:tc>
        <w:tc>
          <w:tcPr>
            <w:tcW w:w="240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5528C30F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—</w:t>
            </w:r>
          </w:p>
        </w:tc>
        <w:tc>
          <w:tcPr>
            <w:tcW w:w="444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17CFF769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—</w:t>
            </w:r>
          </w:p>
        </w:tc>
        <w:tc>
          <w:tcPr>
            <w:tcW w:w="368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20532C45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</w:p>
        </w:tc>
        <w:tc>
          <w:tcPr>
            <w:tcW w:w="240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31D62497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—</w:t>
            </w:r>
          </w:p>
        </w:tc>
        <w:tc>
          <w:tcPr>
            <w:tcW w:w="444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7F46804E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—</w:t>
            </w:r>
          </w:p>
        </w:tc>
        <w:tc>
          <w:tcPr>
            <w:tcW w:w="366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4EB52D2A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</w:p>
        </w:tc>
      </w:tr>
      <w:tr w:rsidR="00436D81" w:rsidRPr="001E4D5B" w14:paraId="69E7E5F2" w14:textId="77777777" w:rsidTr="00436D81">
        <w:trPr>
          <w:jc w:val="center"/>
        </w:trPr>
        <w:tc>
          <w:tcPr>
            <w:tcW w:w="762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6D88ADE2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</w:p>
        </w:tc>
        <w:tc>
          <w:tcPr>
            <w:tcW w:w="33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2F83B8F4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300" w:right="100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Q2</w:t>
            </w:r>
          </w:p>
        </w:tc>
        <w:tc>
          <w:tcPr>
            <w:tcW w:w="240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6B5B3A3C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1.93</w:t>
            </w:r>
          </w:p>
        </w:tc>
        <w:tc>
          <w:tcPr>
            <w:tcW w:w="444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25D60895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1.72, 2.18</w:t>
            </w:r>
          </w:p>
        </w:tc>
        <w:tc>
          <w:tcPr>
            <w:tcW w:w="368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1F140E7A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&lt;0.001</w:t>
            </w:r>
          </w:p>
        </w:tc>
        <w:tc>
          <w:tcPr>
            <w:tcW w:w="240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5F7C29B2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1.91</w:t>
            </w:r>
          </w:p>
        </w:tc>
        <w:tc>
          <w:tcPr>
            <w:tcW w:w="444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39588787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1.70, 2.15</w:t>
            </w:r>
          </w:p>
        </w:tc>
        <w:tc>
          <w:tcPr>
            <w:tcW w:w="368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1454152C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&lt;0.001</w:t>
            </w:r>
          </w:p>
        </w:tc>
        <w:tc>
          <w:tcPr>
            <w:tcW w:w="240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78BCE544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1.88</w:t>
            </w:r>
          </w:p>
        </w:tc>
        <w:tc>
          <w:tcPr>
            <w:tcW w:w="444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01B448F5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1.67, 2.11</w:t>
            </w:r>
          </w:p>
        </w:tc>
        <w:tc>
          <w:tcPr>
            <w:tcW w:w="368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7C5F9E2A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&lt;0.001</w:t>
            </w:r>
          </w:p>
        </w:tc>
        <w:tc>
          <w:tcPr>
            <w:tcW w:w="240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7B43B62E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1.73</w:t>
            </w:r>
          </w:p>
        </w:tc>
        <w:tc>
          <w:tcPr>
            <w:tcW w:w="444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6FB0FC78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1.54, 1.96</w:t>
            </w:r>
          </w:p>
        </w:tc>
        <w:tc>
          <w:tcPr>
            <w:tcW w:w="366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73D267E0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&lt;0.001</w:t>
            </w:r>
          </w:p>
        </w:tc>
      </w:tr>
      <w:tr w:rsidR="00436D81" w:rsidRPr="001E4D5B" w14:paraId="22F1ADE8" w14:textId="77777777" w:rsidTr="00436D81">
        <w:trPr>
          <w:jc w:val="center"/>
        </w:trPr>
        <w:tc>
          <w:tcPr>
            <w:tcW w:w="762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006D7293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</w:p>
        </w:tc>
        <w:tc>
          <w:tcPr>
            <w:tcW w:w="33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01D115F9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300" w:right="100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Q3</w:t>
            </w:r>
          </w:p>
        </w:tc>
        <w:tc>
          <w:tcPr>
            <w:tcW w:w="240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4D449726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2.63</w:t>
            </w:r>
          </w:p>
        </w:tc>
        <w:tc>
          <w:tcPr>
            <w:tcW w:w="444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5B6759CA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2.35, 2.95</w:t>
            </w:r>
          </w:p>
        </w:tc>
        <w:tc>
          <w:tcPr>
            <w:tcW w:w="368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26EC88D4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&lt;0.001</w:t>
            </w:r>
          </w:p>
        </w:tc>
        <w:tc>
          <w:tcPr>
            <w:tcW w:w="240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5B49FCD0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2.57</w:t>
            </w:r>
          </w:p>
        </w:tc>
        <w:tc>
          <w:tcPr>
            <w:tcW w:w="444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4074A28F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2.30, 2.88</w:t>
            </w:r>
          </w:p>
        </w:tc>
        <w:tc>
          <w:tcPr>
            <w:tcW w:w="368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558D3079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&lt;0.001</w:t>
            </w:r>
          </w:p>
        </w:tc>
        <w:tc>
          <w:tcPr>
            <w:tcW w:w="240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24897AB5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2.49</w:t>
            </w:r>
          </w:p>
        </w:tc>
        <w:tc>
          <w:tcPr>
            <w:tcW w:w="444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4935490C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2.22, 2.80</w:t>
            </w:r>
          </w:p>
        </w:tc>
        <w:tc>
          <w:tcPr>
            <w:tcW w:w="368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1C401C4A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&lt;0.001</w:t>
            </w:r>
          </w:p>
        </w:tc>
        <w:tc>
          <w:tcPr>
            <w:tcW w:w="240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628A0EEF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2.18</w:t>
            </w:r>
          </w:p>
        </w:tc>
        <w:tc>
          <w:tcPr>
            <w:tcW w:w="444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656BCEAC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1.94, 2.45</w:t>
            </w:r>
          </w:p>
        </w:tc>
        <w:tc>
          <w:tcPr>
            <w:tcW w:w="366" w:type="pct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73E4933E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&lt;0.001</w:t>
            </w:r>
          </w:p>
        </w:tc>
      </w:tr>
      <w:tr w:rsidR="00436D81" w:rsidRPr="001E4D5B" w14:paraId="520EC94F" w14:textId="77777777" w:rsidTr="00436D81">
        <w:trPr>
          <w:jc w:val="center"/>
        </w:trPr>
        <w:tc>
          <w:tcPr>
            <w:tcW w:w="762" w:type="pct"/>
            <w:tcBorders>
              <w:top w:val="none" w:sz="0" w:space="0" w:color="000000"/>
              <w:left w:val="none" w:sz="0" w:space="0" w:color="000000"/>
              <w:bottom w:val="single" w:sz="8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2CA964D7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</w:p>
        </w:tc>
        <w:tc>
          <w:tcPr>
            <w:tcW w:w="33" w:type="pct"/>
            <w:tcBorders>
              <w:top w:val="none" w:sz="0" w:space="0" w:color="000000"/>
              <w:left w:val="none" w:sz="0" w:space="0" w:color="000000"/>
              <w:bottom w:val="single" w:sz="8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798E517C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300" w:right="100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Q4</w:t>
            </w:r>
          </w:p>
        </w:tc>
        <w:tc>
          <w:tcPr>
            <w:tcW w:w="240" w:type="pct"/>
            <w:tcBorders>
              <w:top w:val="none" w:sz="0" w:space="0" w:color="000000"/>
              <w:left w:val="none" w:sz="0" w:space="0" w:color="000000"/>
              <w:bottom w:val="single" w:sz="8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63D909E4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4.49</w:t>
            </w:r>
          </w:p>
        </w:tc>
        <w:tc>
          <w:tcPr>
            <w:tcW w:w="444" w:type="pct"/>
            <w:tcBorders>
              <w:top w:val="none" w:sz="0" w:space="0" w:color="000000"/>
              <w:left w:val="none" w:sz="0" w:space="0" w:color="000000"/>
              <w:bottom w:val="single" w:sz="8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185D55CF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4.04, 5.00</w:t>
            </w:r>
          </w:p>
        </w:tc>
        <w:tc>
          <w:tcPr>
            <w:tcW w:w="368" w:type="pct"/>
            <w:tcBorders>
              <w:top w:val="none" w:sz="0" w:space="0" w:color="000000"/>
              <w:left w:val="none" w:sz="0" w:space="0" w:color="000000"/>
              <w:bottom w:val="single" w:sz="8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4FB1A1D7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&lt;0.001</w:t>
            </w:r>
          </w:p>
        </w:tc>
        <w:tc>
          <w:tcPr>
            <w:tcW w:w="240" w:type="pct"/>
            <w:tcBorders>
              <w:top w:val="none" w:sz="0" w:space="0" w:color="000000"/>
              <w:left w:val="none" w:sz="0" w:space="0" w:color="000000"/>
              <w:bottom w:val="single" w:sz="8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6C9AA56C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4.31</w:t>
            </w:r>
          </w:p>
        </w:tc>
        <w:tc>
          <w:tcPr>
            <w:tcW w:w="444" w:type="pct"/>
            <w:tcBorders>
              <w:top w:val="none" w:sz="0" w:space="0" w:color="000000"/>
              <w:left w:val="none" w:sz="0" w:space="0" w:color="000000"/>
              <w:bottom w:val="single" w:sz="8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03C904CB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3.87, 4.80</w:t>
            </w:r>
          </w:p>
        </w:tc>
        <w:tc>
          <w:tcPr>
            <w:tcW w:w="368" w:type="pct"/>
            <w:tcBorders>
              <w:top w:val="none" w:sz="0" w:space="0" w:color="000000"/>
              <w:left w:val="none" w:sz="0" w:space="0" w:color="000000"/>
              <w:bottom w:val="single" w:sz="8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51C98A3B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&lt;0.001</w:t>
            </w:r>
          </w:p>
        </w:tc>
        <w:tc>
          <w:tcPr>
            <w:tcW w:w="240" w:type="pct"/>
            <w:tcBorders>
              <w:top w:val="none" w:sz="0" w:space="0" w:color="000000"/>
              <w:left w:val="none" w:sz="0" w:space="0" w:color="000000"/>
              <w:bottom w:val="single" w:sz="8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3BC8D2E6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4.11</w:t>
            </w:r>
          </w:p>
        </w:tc>
        <w:tc>
          <w:tcPr>
            <w:tcW w:w="444" w:type="pct"/>
            <w:tcBorders>
              <w:top w:val="none" w:sz="0" w:space="0" w:color="000000"/>
              <w:left w:val="none" w:sz="0" w:space="0" w:color="000000"/>
              <w:bottom w:val="single" w:sz="8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224F96C0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3.68, 4.58</w:t>
            </w:r>
          </w:p>
        </w:tc>
        <w:tc>
          <w:tcPr>
            <w:tcW w:w="368" w:type="pct"/>
            <w:tcBorders>
              <w:top w:val="none" w:sz="0" w:space="0" w:color="000000"/>
              <w:left w:val="none" w:sz="0" w:space="0" w:color="000000"/>
              <w:bottom w:val="single" w:sz="8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62570B61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&lt;0.001</w:t>
            </w:r>
          </w:p>
        </w:tc>
        <w:tc>
          <w:tcPr>
            <w:tcW w:w="240" w:type="pct"/>
            <w:tcBorders>
              <w:top w:val="none" w:sz="0" w:space="0" w:color="000000"/>
              <w:left w:val="none" w:sz="0" w:space="0" w:color="000000"/>
              <w:bottom w:val="single" w:sz="8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405C7AF4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3.29</w:t>
            </w:r>
          </w:p>
        </w:tc>
        <w:tc>
          <w:tcPr>
            <w:tcW w:w="444" w:type="pct"/>
            <w:tcBorders>
              <w:top w:val="none" w:sz="0" w:space="0" w:color="000000"/>
              <w:left w:val="none" w:sz="0" w:space="0" w:color="000000"/>
              <w:bottom w:val="single" w:sz="8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36E5C001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2.94, 3.69</w:t>
            </w:r>
          </w:p>
        </w:tc>
        <w:tc>
          <w:tcPr>
            <w:tcW w:w="366" w:type="pct"/>
            <w:tcBorders>
              <w:top w:val="none" w:sz="0" w:space="0" w:color="000000"/>
              <w:left w:val="none" w:sz="0" w:space="0" w:color="000000"/>
              <w:bottom w:val="single" w:sz="8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2703A647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&lt;0.001</w:t>
            </w:r>
          </w:p>
        </w:tc>
      </w:tr>
      <w:tr w:rsidR="00E77578" w:rsidRPr="001E4D5B" w14:paraId="6D203675" w14:textId="77777777" w:rsidTr="00436D81">
        <w:trPr>
          <w:jc w:val="center"/>
        </w:trPr>
        <w:tc>
          <w:tcPr>
            <w:tcW w:w="5000" w:type="pct"/>
            <w:gridSpan w:val="14"/>
            <w:tcBorders>
              <w:top w:val="single" w:sz="8" w:space="0" w:color="000000"/>
              <w:left w:val="none" w:sz="0" w:space="0" w:color="FFFFFF"/>
              <w:bottom w:val="none" w:sz="0" w:space="0" w:color="FFFFFF"/>
              <w:right w:val="none" w:sz="0" w:space="0" w:color="FFFFFF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6635B37" w14:textId="2F0B7E26" w:rsidR="00C858C7" w:rsidRPr="001E4D5B" w:rsidRDefault="00C858C7" w:rsidP="00C858C7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line="480" w:lineRule="auto"/>
              <w:rPr>
                <w:rFonts w:ascii="Times New Roman" w:hAnsi="Times New Roman" w:cs="Times New Roman"/>
                <w:sz w:val="22"/>
                <w:szCs w:val="22"/>
              </w:rPr>
            </w:pPr>
            <w:r w:rsidRPr="001E4D5B">
              <w:rPr>
                <w:rFonts w:ascii="Times New Roman" w:hAnsi="Times New Roman" w:cs="Times New Roman"/>
                <w:sz w:val="22"/>
                <w:szCs w:val="22"/>
              </w:rPr>
              <w:t xml:space="preserve">Abbreviations: </w:t>
            </w:r>
            <w:r w:rsidR="005240B4" w:rsidRPr="001E4D5B">
              <w:rPr>
                <w:rFonts w:ascii="Times New Roman" w:hAnsi="Times New Roman" w:cs="Times New Roman"/>
                <w:sz w:val="22"/>
                <w:szCs w:val="22"/>
              </w:rPr>
              <w:t>CI, Confidence Interval; HR, Hazard Ratio; CVD, cardiovascular disease;</w:t>
            </w:r>
          </w:p>
          <w:p w14:paraId="0CAF29D2" w14:textId="77777777" w:rsidR="00C858C7" w:rsidRPr="001E4D5B" w:rsidRDefault="00C858C7" w:rsidP="00C858C7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line="480" w:lineRule="auto"/>
              <w:rPr>
                <w:rFonts w:ascii="Times New Roman" w:hAnsi="Times New Roman" w:cs="Times New Roman"/>
                <w:sz w:val="22"/>
                <w:szCs w:val="22"/>
              </w:rPr>
            </w:pPr>
            <w:r w:rsidRPr="001E4D5B">
              <w:rPr>
                <w:rFonts w:ascii="Times New Roman" w:hAnsi="Times New Roman" w:cs="Times New Roman"/>
                <w:sz w:val="22"/>
                <w:szCs w:val="22"/>
              </w:rPr>
              <w:t xml:space="preserve">Model 1 was adjusted for none. </w:t>
            </w:r>
          </w:p>
          <w:p w14:paraId="36E412CA" w14:textId="77777777" w:rsidR="00C858C7" w:rsidRPr="001E4D5B" w:rsidRDefault="00C858C7" w:rsidP="00C858C7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line="480" w:lineRule="auto"/>
              <w:rPr>
                <w:rFonts w:ascii="Times New Roman" w:hAnsi="Times New Roman" w:cs="Times New Roman"/>
                <w:sz w:val="22"/>
                <w:szCs w:val="22"/>
              </w:rPr>
            </w:pPr>
            <w:r w:rsidRPr="001E4D5B">
              <w:rPr>
                <w:rFonts w:ascii="Times New Roman" w:hAnsi="Times New Roman" w:cs="Times New Roman"/>
                <w:sz w:val="22"/>
                <w:szCs w:val="22"/>
              </w:rPr>
              <w:t xml:space="preserve">Model 2 was adjusted for ethnicity, TDI, and education. </w:t>
            </w:r>
          </w:p>
          <w:p w14:paraId="66B19D62" w14:textId="77777777" w:rsidR="00C858C7" w:rsidRPr="001E4D5B" w:rsidRDefault="00C858C7" w:rsidP="00C858C7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line="480" w:lineRule="auto"/>
              <w:rPr>
                <w:rFonts w:ascii="Times New Roman" w:hAnsi="Times New Roman" w:cs="Times New Roman"/>
                <w:sz w:val="22"/>
                <w:szCs w:val="22"/>
              </w:rPr>
            </w:pPr>
            <w:r w:rsidRPr="001E4D5B">
              <w:rPr>
                <w:rFonts w:ascii="Times New Roman" w:hAnsi="Times New Roman" w:cs="Times New Roman"/>
                <w:sz w:val="22"/>
                <w:szCs w:val="22"/>
              </w:rPr>
              <w:t xml:space="preserve">Model 3 was adjusted for Model 2 plus vegetable serving, fruit serving, sedentary duration and BMI. </w:t>
            </w:r>
          </w:p>
          <w:p w14:paraId="1C4DBB89" w14:textId="712E0F3C" w:rsidR="004D1726" w:rsidRPr="001E4D5B" w:rsidRDefault="00C858C7" w:rsidP="004D1726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line="480" w:lineRule="auto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hAnsi="Times New Roman" w:cs="Times New Roman"/>
                <w:sz w:val="22"/>
                <w:szCs w:val="22"/>
              </w:rPr>
              <w:t>Model 4 was further adjusted for cholesterol medication, blood pressure medication, LDL-c, TG, SBP, and DBP.</w:t>
            </w:r>
          </w:p>
        </w:tc>
      </w:tr>
    </w:tbl>
    <w:p w14:paraId="75869785" w14:textId="77777777" w:rsidR="00E77578" w:rsidRPr="001E4D5B" w:rsidRDefault="00E77578" w:rsidP="00E77578">
      <w:pPr>
        <w:rPr>
          <w:rFonts w:ascii="Times New Roman" w:hAnsi="Times New Roman" w:cs="Times New Roman"/>
          <w:b/>
          <w:bCs/>
          <w:sz w:val="22"/>
          <w:szCs w:val="22"/>
        </w:rPr>
      </w:pPr>
    </w:p>
    <w:p w14:paraId="231A8D1A" w14:textId="77777777" w:rsidR="00E77578" w:rsidRPr="001E4D5B" w:rsidRDefault="00E77578" w:rsidP="00E77578">
      <w:pPr>
        <w:rPr>
          <w:rFonts w:ascii="Times New Roman" w:hAnsi="Times New Roman" w:cs="Times New Roman"/>
          <w:b/>
          <w:bCs/>
          <w:sz w:val="22"/>
          <w:szCs w:val="22"/>
        </w:rPr>
      </w:pPr>
    </w:p>
    <w:p w14:paraId="011681D1" w14:textId="77777777" w:rsidR="00E77578" w:rsidRPr="001E4D5B" w:rsidRDefault="00E77578">
      <w:pPr>
        <w:rPr>
          <w:rFonts w:ascii="Times New Roman" w:hAnsi="Times New Roman" w:cs="Times New Roman"/>
          <w:sz w:val="22"/>
          <w:szCs w:val="22"/>
        </w:rPr>
        <w:sectPr w:rsidR="00E77578" w:rsidRPr="001E4D5B" w:rsidSect="009120C1">
          <w:pgSz w:w="16838" w:h="11906" w:orient="landscape"/>
          <w:pgMar w:top="1800" w:right="1440" w:bottom="1800" w:left="1440" w:header="851" w:footer="992" w:gutter="0"/>
          <w:cols w:space="425"/>
          <w:docGrid w:type="lines" w:linePitch="312"/>
        </w:sectPr>
      </w:pPr>
    </w:p>
    <w:p w14:paraId="680D17D0" w14:textId="2E5813BA" w:rsidR="00E77578" w:rsidRPr="001E4D5B" w:rsidRDefault="00E77578" w:rsidP="005240B4">
      <w:pPr>
        <w:ind w:left="220" w:hangingChars="100" w:hanging="220"/>
        <w:rPr>
          <w:rFonts w:ascii="Times New Roman" w:hAnsi="Times New Roman" w:cs="Times New Roman"/>
          <w:b/>
          <w:bCs/>
          <w:sz w:val="22"/>
          <w:szCs w:val="22"/>
        </w:rPr>
      </w:pPr>
      <w:r w:rsidRPr="001E4D5B">
        <w:rPr>
          <w:rFonts w:ascii="Times New Roman" w:hAnsi="Times New Roman" w:cs="Times New Roman"/>
          <w:b/>
          <w:bCs/>
          <w:sz w:val="22"/>
          <w:szCs w:val="22"/>
        </w:rPr>
        <w:lastRenderedPageBreak/>
        <w:t>Table S</w:t>
      </w:r>
      <w:r w:rsidR="005E1380">
        <w:rPr>
          <w:rFonts w:ascii="Times New Roman" w:hAnsi="Times New Roman" w:cs="Times New Roman" w:hint="eastAsia"/>
          <w:b/>
          <w:bCs/>
          <w:sz w:val="22"/>
          <w:szCs w:val="22"/>
        </w:rPr>
        <w:t>9.</w:t>
      </w:r>
      <w:r w:rsidRPr="001E4D5B">
        <w:rPr>
          <w:rFonts w:ascii="Times New Roman" w:hAnsi="Times New Roman" w:cs="Times New Roman"/>
          <w:b/>
          <w:bCs/>
          <w:sz w:val="22"/>
          <w:szCs w:val="22"/>
        </w:rPr>
        <w:t xml:space="preserve"> Association of the </w:t>
      </w:r>
      <w:proofErr w:type="spellStart"/>
      <w:r w:rsidRPr="001E4D5B">
        <w:rPr>
          <w:rFonts w:ascii="Times New Roman" w:hAnsi="Times New Roman" w:cs="Times New Roman"/>
          <w:b/>
          <w:bCs/>
          <w:sz w:val="22"/>
          <w:szCs w:val="22"/>
        </w:rPr>
        <w:t>ClivD</w:t>
      </w:r>
      <w:r w:rsidRPr="001E4D5B">
        <w:rPr>
          <w:rFonts w:ascii="Times New Roman" w:hAnsi="Times New Roman" w:cs="Times New Roman"/>
          <w:b/>
          <w:bCs/>
          <w:sz w:val="22"/>
          <w:szCs w:val="22"/>
          <w:vertAlign w:val="subscript"/>
        </w:rPr>
        <w:t>lab</w:t>
      </w:r>
      <w:proofErr w:type="spellEnd"/>
      <w:r w:rsidRPr="001E4D5B">
        <w:rPr>
          <w:rFonts w:ascii="Times New Roman" w:hAnsi="Times New Roman" w:cs="Times New Roman"/>
          <w:b/>
          <w:bCs/>
          <w:sz w:val="22"/>
          <w:szCs w:val="22"/>
        </w:rPr>
        <w:t xml:space="preserve"> with </w:t>
      </w:r>
      <w:r w:rsidR="005240B4" w:rsidRPr="001E4D5B">
        <w:rPr>
          <w:rFonts w:ascii="Times New Roman" w:hAnsi="Times New Roman" w:cs="Times New Roman"/>
          <w:b/>
          <w:bCs/>
          <w:sz w:val="22"/>
          <w:szCs w:val="22"/>
        </w:rPr>
        <w:t xml:space="preserve">Alzheimer's disease, vascular dementia, coronary heart disease, heart failure and stroke </w:t>
      </w:r>
      <w:r w:rsidRPr="001E4D5B">
        <w:rPr>
          <w:rFonts w:ascii="Times New Roman" w:hAnsi="Times New Roman" w:cs="Times New Roman"/>
          <w:b/>
          <w:bCs/>
          <w:sz w:val="22"/>
          <w:szCs w:val="22"/>
        </w:rPr>
        <w:t>(exclusion of participants with diseases and death events in the first 2 years of follow up).</w:t>
      </w:r>
    </w:p>
    <w:p w14:paraId="0537E76B" w14:textId="77777777" w:rsidR="00E77578" w:rsidRPr="001E4D5B" w:rsidRDefault="00E77578">
      <w:pPr>
        <w:rPr>
          <w:rFonts w:ascii="Times New Roman" w:hAnsi="Times New Roman" w:cs="Times New Roman"/>
          <w:sz w:val="22"/>
          <w:szCs w:val="22"/>
        </w:rPr>
      </w:pPr>
    </w:p>
    <w:tbl>
      <w:tblPr>
        <w:tblW w:w="0" w:type="auto"/>
        <w:jc w:val="center"/>
        <w:tblCellMar>
          <w:left w:w="0" w:type="dxa"/>
          <w:right w:w="0" w:type="dxa"/>
        </w:tblCellMar>
        <w:tblLook w:val="0420" w:firstRow="1" w:lastRow="0" w:firstColumn="0" w:lastColumn="0" w:noHBand="0" w:noVBand="1"/>
      </w:tblPr>
      <w:tblGrid>
        <w:gridCol w:w="2040"/>
        <w:gridCol w:w="1544"/>
        <w:gridCol w:w="585"/>
        <w:gridCol w:w="1080"/>
        <w:gridCol w:w="897"/>
        <w:gridCol w:w="585"/>
        <w:gridCol w:w="1080"/>
        <w:gridCol w:w="897"/>
        <w:gridCol w:w="585"/>
        <w:gridCol w:w="1080"/>
        <w:gridCol w:w="897"/>
        <w:gridCol w:w="585"/>
        <w:gridCol w:w="1080"/>
        <w:gridCol w:w="897"/>
      </w:tblGrid>
      <w:tr w:rsidR="00E77578" w:rsidRPr="001E4D5B" w14:paraId="14139CD6" w14:textId="77777777" w:rsidTr="00844AC2">
        <w:trPr>
          <w:tblHeader/>
          <w:jc w:val="center"/>
        </w:trPr>
        <w:tc>
          <w:tcPr>
            <w:tcW w:w="0" w:type="auto"/>
            <w:gridSpan w:val="2"/>
            <w:tcBorders>
              <w:top w:val="single" w:sz="8" w:space="0" w:color="000000"/>
              <w:left w:val="none" w:sz="0" w:space="0" w:color="000000"/>
              <w:bottom w:val="single" w:sz="8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417DD67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40" w:after="40"/>
              <w:ind w:left="100" w:right="100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</w:p>
        </w:tc>
        <w:tc>
          <w:tcPr>
            <w:tcW w:w="0" w:type="auto"/>
            <w:gridSpan w:val="3"/>
            <w:tcBorders>
              <w:top w:val="single" w:sz="8" w:space="0" w:color="000000"/>
              <w:left w:val="none" w:sz="0" w:space="0" w:color="000000"/>
              <w:bottom w:val="single" w:sz="8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2957C61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40" w:after="4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Model 1</w:t>
            </w:r>
          </w:p>
        </w:tc>
        <w:tc>
          <w:tcPr>
            <w:tcW w:w="0" w:type="auto"/>
            <w:gridSpan w:val="3"/>
            <w:tcBorders>
              <w:top w:val="single" w:sz="8" w:space="0" w:color="000000"/>
              <w:left w:val="none" w:sz="0" w:space="0" w:color="000000"/>
              <w:bottom w:val="single" w:sz="8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BD16569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40" w:after="4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Model 2</w:t>
            </w:r>
          </w:p>
        </w:tc>
        <w:tc>
          <w:tcPr>
            <w:tcW w:w="0" w:type="auto"/>
            <w:gridSpan w:val="3"/>
            <w:tcBorders>
              <w:top w:val="single" w:sz="8" w:space="0" w:color="000000"/>
              <w:left w:val="none" w:sz="0" w:space="0" w:color="000000"/>
              <w:bottom w:val="single" w:sz="8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B2C54A0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40" w:after="4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Model 3</w:t>
            </w:r>
          </w:p>
        </w:tc>
        <w:tc>
          <w:tcPr>
            <w:tcW w:w="0" w:type="auto"/>
            <w:gridSpan w:val="3"/>
            <w:tcBorders>
              <w:top w:val="single" w:sz="8" w:space="0" w:color="000000"/>
              <w:left w:val="none" w:sz="0" w:space="0" w:color="000000"/>
              <w:bottom w:val="single" w:sz="8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EB72BAF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40" w:after="4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Model 4</w:t>
            </w:r>
          </w:p>
        </w:tc>
      </w:tr>
      <w:tr w:rsidR="00E77578" w:rsidRPr="001E4D5B" w14:paraId="24A4A899" w14:textId="77777777" w:rsidTr="00844AC2">
        <w:trPr>
          <w:tblHeader/>
          <w:jc w:val="center"/>
        </w:trPr>
        <w:tc>
          <w:tcPr>
            <w:tcW w:w="0" w:type="auto"/>
            <w:tcBorders>
              <w:top w:val="single" w:sz="8" w:space="0" w:color="000000"/>
              <w:left w:val="none" w:sz="0" w:space="0" w:color="000000"/>
              <w:bottom w:val="single" w:sz="8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F74836D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40" w:after="40"/>
              <w:ind w:left="100" w:right="100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b/>
                <w:color w:val="000000"/>
                <w:sz w:val="22"/>
                <w:szCs w:val="22"/>
              </w:rPr>
              <w:t>Group</w:t>
            </w:r>
          </w:p>
        </w:tc>
        <w:tc>
          <w:tcPr>
            <w:tcW w:w="0" w:type="auto"/>
            <w:tcBorders>
              <w:top w:val="single" w:sz="8" w:space="0" w:color="000000"/>
              <w:left w:val="none" w:sz="0" w:space="0" w:color="000000"/>
              <w:bottom w:val="single" w:sz="8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3E2C397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40" w:after="40"/>
              <w:ind w:left="100" w:right="100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b/>
                <w:color w:val="000000"/>
                <w:sz w:val="22"/>
                <w:szCs w:val="22"/>
              </w:rPr>
              <w:t>Characteristic</w:t>
            </w:r>
          </w:p>
        </w:tc>
        <w:tc>
          <w:tcPr>
            <w:tcW w:w="0" w:type="auto"/>
            <w:tcBorders>
              <w:top w:val="single" w:sz="8" w:space="0" w:color="000000"/>
              <w:left w:val="none" w:sz="0" w:space="0" w:color="000000"/>
              <w:bottom w:val="single" w:sz="8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D764D45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40" w:after="4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b/>
                <w:color w:val="000000"/>
                <w:sz w:val="22"/>
                <w:szCs w:val="22"/>
              </w:rPr>
              <w:t>HR</w:t>
            </w:r>
          </w:p>
        </w:tc>
        <w:tc>
          <w:tcPr>
            <w:tcW w:w="0" w:type="auto"/>
            <w:tcBorders>
              <w:top w:val="single" w:sz="8" w:space="0" w:color="000000"/>
              <w:left w:val="none" w:sz="0" w:space="0" w:color="000000"/>
              <w:bottom w:val="single" w:sz="8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E7F52F7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40" w:after="4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b/>
                <w:color w:val="000000"/>
                <w:sz w:val="22"/>
                <w:szCs w:val="22"/>
              </w:rPr>
              <w:t>95% CI</w:t>
            </w:r>
          </w:p>
        </w:tc>
        <w:tc>
          <w:tcPr>
            <w:tcW w:w="0" w:type="auto"/>
            <w:tcBorders>
              <w:top w:val="single" w:sz="8" w:space="0" w:color="000000"/>
              <w:left w:val="none" w:sz="0" w:space="0" w:color="000000"/>
              <w:bottom w:val="single" w:sz="8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59EB429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40" w:after="4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b/>
                <w:color w:val="000000"/>
                <w:sz w:val="22"/>
                <w:szCs w:val="22"/>
              </w:rPr>
              <w:t>p-value</w:t>
            </w:r>
          </w:p>
        </w:tc>
        <w:tc>
          <w:tcPr>
            <w:tcW w:w="0" w:type="auto"/>
            <w:tcBorders>
              <w:top w:val="single" w:sz="8" w:space="0" w:color="000000"/>
              <w:left w:val="none" w:sz="0" w:space="0" w:color="000000"/>
              <w:bottom w:val="single" w:sz="8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472480F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40" w:after="4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b/>
                <w:color w:val="000000"/>
                <w:sz w:val="22"/>
                <w:szCs w:val="22"/>
              </w:rPr>
              <w:t>HR</w:t>
            </w:r>
          </w:p>
        </w:tc>
        <w:tc>
          <w:tcPr>
            <w:tcW w:w="0" w:type="auto"/>
            <w:tcBorders>
              <w:top w:val="single" w:sz="8" w:space="0" w:color="000000"/>
              <w:left w:val="none" w:sz="0" w:space="0" w:color="000000"/>
              <w:bottom w:val="single" w:sz="8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F434602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40" w:after="4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b/>
                <w:color w:val="000000"/>
                <w:sz w:val="22"/>
                <w:szCs w:val="22"/>
              </w:rPr>
              <w:t>95% CI</w:t>
            </w:r>
          </w:p>
        </w:tc>
        <w:tc>
          <w:tcPr>
            <w:tcW w:w="0" w:type="auto"/>
            <w:tcBorders>
              <w:top w:val="single" w:sz="8" w:space="0" w:color="000000"/>
              <w:left w:val="none" w:sz="0" w:space="0" w:color="000000"/>
              <w:bottom w:val="single" w:sz="8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2E19D69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40" w:after="4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b/>
                <w:color w:val="000000"/>
                <w:sz w:val="22"/>
                <w:szCs w:val="22"/>
              </w:rPr>
              <w:t>p-value</w:t>
            </w:r>
          </w:p>
        </w:tc>
        <w:tc>
          <w:tcPr>
            <w:tcW w:w="0" w:type="auto"/>
            <w:tcBorders>
              <w:top w:val="single" w:sz="8" w:space="0" w:color="000000"/>
              <w:left w:val="none" w:sz="0" w:space="0" w:color="000000"/>
              <w:bottom w:val="single" w:sz="8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4608116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40" w:after="4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b/>
                <w:color w:val="000000"/>
                <w:sz w:val="22"/>
                <w:szCs w:val="22"/>
              </w:rPr>
              <w:t>HR</w:t>
            </w:r>
          </w:p>
        </w:tc>
        <w:tc>
          <w:tcPr>
            <w:tcW w:w="0" w:type="auto"/>
            <w:tcBorders>
              <w:top w:val="single" w:sz="8" w:space="0" w:color="000000"/>
              <w:left w:val="none" w:sz="0" w:space="0" w:color="000000"/>
              <w:bottom w:val="single" w:sz="8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5450ED2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40" w:after="4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b/>
                <w:color w:val="000000"/>
                <w:sz w:val="22"/>
                <w:szCs w:val="22"/>
              </w:rPr>
              <w:t>95% CI</w:t>
            </w:r>
          </w:p>
        </w:tc>
        <w:tc>
          <w:tcPr>
            <w:tcW w:w="0" w:type="auto"/>
            <w:tcBorders>
              <w:top w:val="single" w:sz="8" w:space="0" w:color="000000"/>
              <w:left w:val="none" w:sz="0" w:space="0" w:color="000000"/>
              <w:bottom w:val="single" w:sz="8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556626F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40" w:after="4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b/>
                <w:color w:val="000000"/>
                <w:sz w:val="22"/>
                <w:szCs w:val="22"/>
              </w:rPr>
              <w:t>p-value</w:t>
            </w:r>
          </w:p>
        </w:tc>
        <w:tc>
          <w:tcPr>
            <w:tcW w:w="0" w:type="auto"/>
            <w:tcBorders>
              <w:top w:val="single" w:sz="8" w:space="0" w:color="000000"/>
              <w:left w:val="none" w:sz="0" w:space="0" w:color="000000"/>
              <w:bottom w:val="single" w:sz="8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E0B157D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40" w:after="4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b/>
                <w:color w:val="000000"/>
                <w:sz w:val="22"/>
                <w:szCs w:val="22"/>
              </w:rPr>
              <w:t>HR</w:t>
            </w:r>
          </w:p>
        </w:tc>
        <w:tc>
          <w:tcPr>
            <w:tcW w:w="0" w:type="auto"/>
            <w:tcBorders>
              <w:top w:val="single" w:sz="8" w:space="0" w:color="000000"/>
              <w:left w:val="none" w:sz="0" w:space="0" w:color="000000"/>
              <w:bottom w:val="single" w:sz="8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A443C19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40" w:after="4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b/>
                <w:color w:val="000000"/>
                <w:sz w:val="22"/>
                <w:szCs w:val="22"/>
              </w:rPr>
              <w:t>95% CI</w:t>
            </w:r>
          </w:p>
        </w:tc>
        <w:tc>
          <w:tcPr>
            <w:tcW w:w="0" w:type="auto"/>
            <w:tcBorders>
              <w:top w:val="single" w:sz="8" w:space="0" w:color="000000"/>
              <w:left w:val="none" w:sz="0" w:space="0" w:color="000000"/>
              <w:bottom w:val="single" w:sz="8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6C23CD6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40" w:after="4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b/>
                <w:color w:val="000000"/>
                <w:sz w:val="22"/>
                <w:szCs w:val="22"/>
              </w:rPr>
              <w:t>p-value</w:t>
            </w:r>
          </w:p>
        </w:tc>
      </w:tr>
      <w:tr w:rsidR="005240B4" w:rsidRPr="001E4D5B" w14:paraId="3F14EE4F" w14:textId="77777777" w:rsidTr="00844AC2">
        <w:trPr>
          <w:jc w:val="center"/>
        </w:trPr>
        <w:tc>
          <w:tcPr>
            <w:tcW w:w="0" w:type="auto"/>
            <w:tcBorders>
              <w:top w:val="single" w:sz="8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5BE4BAAA" w14:textId="4FB3035F" w:rsidR="005240B4" w:rsidRPr="001E4D5B" w:rsidRDefault="005240B4" w:rsidP="005240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b/>
                <w:bCs/>
                <w:color w:val="000000"/>
                <w:sz w:val="22"/>
                <w:szCs w:val="22"/>
              </w:rPr>
              <w:t>Alzheimer's disease</w:t>
            </w:r>
          </w:p>
        </w:tc>
        <w:tc>
          <w:tcPr>
            <w:tcW w:w="0" w:type="auto"/>
            <w:tcBorders>
              <w:top w:val="single" w:sz="8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70D9F7BA" w14:textId="77777777" w:rsidR="005240B4" w:rsidRPr="001E4D5B" w:rsidRDefault="005240B4" w:rsidP="005240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300" w:right="100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Q1</w:t>
            </w:r>
          </w:p>
        </w:tc>
        <w:tc>
          <w:tcPr>
            <w:tcW w:w="0" w:type="auto"/>
            <w:tcBorders>
              <w:top w:val="single" w:sz="8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750190F4" w14:textId="77777777" w:rsidR="005240B4" w:rsidRPr="001E4D5B" w:rsidRDefault="005240B4" w:rsidP="005240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—</w:t>
            </w:r>
          </w:p>
        </w:tc>
        <w:tc>
          <w:tcPr>
            <w:tcW w:w="0" w:type="auto"/>
            <w:tcBorders>
              <w:top w:val="single" w:sz="8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5822E08B" w14:textId="77777777" w:rsidR="005240B4" w:rsidRPr="001E4D5B" w:rsidRDefault="005240B4" w:rsidP="005240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—</w:t>
            </w:r>
          </w:p>
        </w:tc>
        <w:tc>
          <w:tcPr>
            <w:tcW w:w="0" w:type="auto"/>
            <w:tcBorders>
              <w:top w:val="single" w:sz="8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4D0D10BB" w14:textId="77777777" w:rsidR="005240B4" w:rsidRPr="001E4D5B" w:rsidRDefault="005240B4" w:rsidP="005240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</w:p>
        </w:tc>
        <w:tc>
          <w:tcPr>
            <w:tcW w:w="0" w:type="auto"/>
            <w:tcBorders>
              <w:top w:val="single" w:sz="8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0947C6C7" w14:textId="77777777" w:rsidR="005240B4" w:rsidRPr="001E4D5B" w:rsidRDefault="005240B4" w:rsidP="005240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—</w:t>
            </w:r>
          </w:p>
        </w:tc>
        <w:tc>
          <w:tcPr>
            <w:tcW w:w="0" w:type="auto"/>
            <w:tcBorders>
              <w:top w:val="single" w:sz="8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21A188E7" w14:textId="77777777" w:rsidR="005240B4" w:rsidRPr="001E4D5B" w:rsidRDefault="005240B4" w:rsidP="005240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—</w:t>
            </w:r>
          </w:p>
        </w:tc>
        <w:tc>
          <w:tcPr>
            <w:tcW w:w="0" w:type="auto"/>
            <w:tcBorders>
              <w:top w:val="single" w:sz="8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4D0DB9C5" w14:textId="77777777" w:rsidR="005240B4" w:rsidRPr="001E4D5B" w:rsidRDefault="005240B4" w:rsidP="005240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</w:p>
        </w:tc>
        <w:tc>
          <w:tcPr>
            <w:tcW w:w="0" w:type="auto"/>
            <w:tcBorders>
              <w:top w:val="single" w:sz="8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229C88B8" w14:textId="77777777" w:rsidR="005240B4" w:rsidRPr="001E4D5B" w:rsidRDefault="005240B4" w:rsidP="005240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—</w:t>
            </w:r>
          </w:p>
        </w:tc>
        <w:tc>
          <w:tcPr>
            <w:tcW w:w="0" w:type="auto"/>
            <w:tcBorders>
              <w:top w:val="single" w:sz="8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6A35BFA0" w14:textId="77777777" w:rsidR="005240B4" w:rsidRPr="001E4D5B" w:rsidRDefault="005240B4" w:rsidP="005240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—</w:t>
            </w:r>
          </w:p>
        </w:tc>
        <w:tc>
          <w:tcPr>
            <w:tcW w:w="0" w:type="auto"/>
            <w:tcBorders>
              <w:top w:val="single" w:sz="8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2B055397" w14:textId="77777777" w:rsidR="005240B4" w:rsidRPr="001E4D5B" w:rsidRDefault="005240B4" w:rsidP="005240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</w:p>
        </w:tc>
        <w:tc>
          <w:tcPr>
            <w:tcW w:w="0" w:type="auto"/>
            <w:tcBorders>
              <w:top w:val="single" w:sz="8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06648201" w14:textId="77777777" w:rsidR="005240B4" w:rsidRPr="001E4D5B" w:rsidRDefault="005240B4" w:rsidP="005240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—</w:t>
            </w:r>
          </w:p>
        </w:tc>
        <w:tc>
          <w:tcPr>
            <w:tcW w:w="0" w:type="auto"/>
            <w:tcBorders>
              <w:top w:val="single" w:sz="8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58DC120A" w14:textId="77777777" w:rsidR="005240B4" w:rsidRPr="001E4D5B" w:rsidRDefault="005240B4" w:rsidP="005240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—</w:t>
            </w:r>
          </w:p>
        </w:tc>
        <w:tc>
          <w:tcPr>
            <w:tcW w:w="0" w:type="auto"/>
            <w:tcBorders>
              <w:top w:val="single" w:sz="8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0DACF3E2" w14:textId="77777777" w:rsidR="005240B4" w:rsidRPr="001E4D5B" w:rsidRDefault="005240B4" w:rsidP="005240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</w:p>
        </w:tc>
      </w:tr>
      <w:tr w:rsidR="005240B4" w:rsidRPr="001E4D5B" w14:paraId="61183FD4" w14:textId="77777777" w:rsidTr="00844AC2">
        <w:trPr>
          <w:jc w:val="center"/>
        </w:trPr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210711EF" w14:textId="77777777" w:rsidR="005240B4" w:rsidRPr="001E4D5B" w:rsidRDefault="005240B4" w:rsidP="005240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2747D15F" w14:textId="77777777" w:rsidR="005240B4" w:rsidRPr="001E4D5B" w:rsidRDefault="005240B4" w:rsidP="005240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300" w:right="100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Q2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0937F14C" w14:textId="77777777" w:rsidR="005240B4" w:rsidRPr="001E4D5B" w:rsidRDefault="005240B4" w:rsidP="005240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3.23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4230A489" w14:textId="77777777" w:rsidR="005240B4" w:rsidRPr="001E4D5B" w:rsidRDefault="005240B4" w:rsidP="005240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2.16, 4.84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5F24F0E3" w14:textId="77777777" w:rsidR="005240B4" w:rsidRPr="001E4D5B" w:rsidRDefault="005240B4" w:rsidP="005240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&lt;0.001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273A1B7E" w14:textId="77777777" w:rsidR="005240B4" w:rsidRPr="001E4D5B" w:rsidRDefault="005240B4" w:rsidP="005240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3.14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7B3D813E" w14:textId="77777777" w:rsidR="005240B4" w:rsidRPr="001E4D5B" w:rsidRDefault="005240B4" w:rsidP="005240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2.10, 4.71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01942AE0" w14:textId="77777777" w:rsidR="005240B4" w:rsidRPr="001E4D5B" w:rsidRDefault="005240B4" w:rsidP="005240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&lt;0.001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2C3D96E3" w14:textId="77777777" w:rsidR="005240B4" w:rsidRPr="001E4D5B" w:rsidRDefault="005240B4" w:rsidP="005240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3.31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51D24F31" w14:textId="77777777" w:rsidR="005240B4" w:rsidRPr="001E4D5B" w:rsidRDefault="005240B4" w:rsidP="005240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2.21, 4.97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0C34F025" w14:textId="77777777" w:rsidR="005240B4" w:rsidRPr="001E4D5B" w:rsidRDefault="005240B4" w:rsidP="005240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&lt;0.001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65ED756F" w14:textId="77777777" w:rsidR="005240B4" w:rsidRPr="001E4D5B" w:rsidRDefault="005240B4" w:rsidP="005240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2.69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61BF13CA" w14:textId="77777777" w:rsidR="005240B4" w:rsidRPr="001E4D5B" w:rsidRDefault="005240B4" w:rsidP="005240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1.79, 4.04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7A671EDF" w14:textId="77777777" w:rsidR="005240B4" w:rsidRPr="001E4D5B" w:rsidRDefault="005240B4" w:rsidP="005240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&lt;0.001</w:t>
            </w:r>
          </w:p>
        </w:tc>
      </w:tr>
      <w:tr w:rsidR="005240B4" w:rsidRPr="001E4D5B" w14:paraId="45CD34F5" w14:textId="77777777" w:rsidTr="00844AC2">
        <w:trPr>
          <w:jc w:val="center"/>
        </w:trPr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7A559ABA" w14:textId="77777777" w:rsidR="005240B4" w:rsidRPr="001E4D5B" w:rsidRDefault="005240B4" w:rsidP="005240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411DD54B" w14:textId="77777777" w:rsidR="005240B4" w:rsidRPr="001E4D5B" w:rsidRDefault="005240B4" w:rsidP="005240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300" w:right="100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Q3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308C84AD" w14:textId="77777777" w:rsidR="005240B4" w:rsidRPr="001E4D5B" w:rsidRDefault="005240B4" w:rsidP="005240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4.60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19CA9FF1" w14:textId="77777777" w:rsidR="005240B4" w:rsidRPr="001E4D5B" w:rsidRDefault="005240B4" w:rsidP="005240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3.12, 6.79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0D6691C8" w14:textId="77777777" w:rsidR="005240B4" w:rsidRPr="001E4D5B" w:rsidRDefault="005240B4" w:rsidP="005240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&lt;0.001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32F36619" w14:textId="77777777" w:rsidR="005240B4" w:rsidRPr="001E4D5B" w:rsidRDefault="005240B4" w:rsidP="005240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4.42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3EA088A7" w14:textId="77777777" w:rsidR="005240B4" w:rsidRPr="001E4D5B" w:rsidRDefault="005240B4" w:rsidP="005240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2.99, 6.53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2FA731A8" w14:textId="77777777" w:rsidR="005240B4" w:rsidRPr="001E4D5B" w:rsidRDefault="005240B4" w:rsidP="005240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&lt;0.001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3C28BC58" w14:textId="77777777" w:rsidR="005240B4" w:rsidRPr="001E4D5B" w:rsidRDefault="005240B4" w:rsidP="005240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4.92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01CE4C4C" w14:textId="77777777" w:rsidR="005240B4" w:rsidRPr="001E4D5B" w:rsidRDefault="005240B4" w:rsidP="005240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3.32, 7.29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6251A84B" w14:textId="77777777" w:rsidR="005240B4" w:rsidRPr="001E4D5B" w:rsidRDefault="005240B4" w:rsidP="005240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&lt;0.001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71B23749" w14:textId="77777777" w:rsidR="005240B4" w:rsidRPr="001E4D5B" w:rsidRDefault="005240B4" w:rsidP="005240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3.55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5CFFEDE5" w14:textId="77777777" w:rsidR="005240B4" w:rsidRPr="001E4D5B" w:rsidRDefault="005240B4" w:rsidP="005240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2.38, 5.30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61564620" w14:textId="77777777" w:rsidR="005240B4" w:rsidRPr="001E4D5B" w:rsidRDefault="005240B4" w:rsidP="005240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&lt;0.001</w:t>
            </w:r>
          </w:p>
        </w:tc>
      </w:tr>
      <w:tr w:rsidR="005240B4" w:rsidRPr="001E4D5B" w14:paraId="6AC67C0F" w14:textId="77777777" w:rsidTr="00844AC2">
        <w:trPr>
          <w:jc w:val="center"/>
        </w:trPr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6C757417" w14:textId="77777777" w:rsidR="005240B4" w:rsidRPr="001E4D5B" w:rsidRDefault="005240B4" w:rsidP="005240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70F3956E" w14:textId="77777777" w:rsidR="005240B4" w:rsidRPr="001E4D5B" w:rsidRDefault="005240B4" w:rsidP="005240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300" w:right="100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Q4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4BB89F90" w14:textId="77777777" w:rsidR="005240B4" w:rsidRPr="001E4D5B" w:rsidRDefault="005240B4" w:rsidP="005240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5.95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04CE21DF" w14:textId="77777777" w:rsidR="005240B4" w:rsidRPr="001E4D5B" w:rsidRDefault="005240B4" w:rsidP="005240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4.06, 8.72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72F61138" w14:textId="77777777" w:rsidR="005240B4" w:rsidRPr="001E4D5B" w:rsidRDefault="005240B4" w:rsidP="005240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&lt;0.001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64FF8DCC" w14:textId="77777777" w:rsidR="005240B4" w:rsidRPr="001E4D5B" w:rsidRDefault="005240B4" w:rsidP="005240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5.62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3AEFC013" w14:textId="77777777" w:rsidR="005240B4" w:rsidRPr="001E4D5B" w:rsidRDefault="005240B4" w:rsidP="005240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3.83, 8.25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1AA86123" w14:textId="77777777" w:rsidR="005240B4" w:rsidRPr="001E4D5B" w:rsidRDefault="005240B4" w:rsidP="005240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&lt;0.001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48A33316" w14:textId="77777777" w:rsidR="005240B4" w:rsidRPr="001E4D5B" w:rsidRDefault="005240B4" w:rsidP="005240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6.77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37EBB5C0" w14:textId="77777777" w:rsidR="005240B4" w:rsidRPr="001E4D5B" w:rsidRDefault="005240B4" w:rsidP="005240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4.57, 10.0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68A849A9" w14:textId="77777777" w:rsidR="005240B4" w:rsidRPr="001E4D5B" w:rsidRDefault="005240B4" w:rsidP="005240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&lt;0.001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1B1EBA1B" w14:textId="77777777" w:rsidR="005240B4" w:rsidRPr="001E4D5B" w:rsidRDefault="005240B4" w:rsidP="005240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4.22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04D64BE5" w14:textId="77777777" w:rsidR="005240B4" w:rsidRPr="001E4D5B" w:rsidRDefault="005240B4" w:rsidP="005240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2.81, 6.34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2C2A3881" w14:textId="77777777" w:rsidR="005240B4" w:rsidRPr="001E4D5B" w:rsidRDefault="005240B4" w:rsidP="005240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&lt;0.001</w:t>
            </w:r>
          </w:p>
        </w:tc>
      </w:tr>
      <w:tr w:rsidR="005240B4" w:rsidRPr="001E4D5B" w14:paraId="2A31D2B8" w14:textId="77777777" w:rsidTr="00844AC2">
        <w:trPr>
          <w:jc w:val="center"/>
        </w:trPr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5B924B6D" w14:textId="7366E273" w:rsidR="005240B4" w:rsidRPr="001E4D5B" w:rsidRDefault="005240B4" w:rsidP="005240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hAnsi="Times New Roman" w:cs="Times New Roman"/>
                <w:b/>
                <w:bCs/>
                <w:sz w:val="22"/>
                <w:szCs w:val="22"/>
              </w:rPr>
              <w:t>Vascular dementia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166477BB" w14:textId="77777777" w:rsidR="005240B4" w:rsidRPr="001E4D5B" w:rsidRDefault="005240B4" w:rsidP="005240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300" w:right="100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Q1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27520053" w14:textId="77777777" w:rsidR="005240B4" w:rsidRPr="001E4D5B" w:rsidRDefault="005240B4" w:rsidP="005240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—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0FE33D42" w14:textId="77777777" w:rsidR="005240B4" w:rsidRPr="001E4D5B" w:rsidRDefault="005240B4" w:rsidP="005240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—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1BB1BCEF" w14:textId="77777777" w:rsidR="005240B4" w:rsidRPr="001E4D5B" w:rsidRDefault="005240B4" w:rsidP="005240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0CA9D9E5" w14:textId="77777777" w:rsidR="005240B4" w:rsidRPr="001E4D5B" w:rsidRDefault="005240B4" w:rsidP="005240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—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6B18DB17" w14:textId="77777777" w:rsidR="005240B4" w:rsidRPr="001E4D5B" w:rsidRDefault="005240B4" w:rsidP="005240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—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3399E456" w14:textId="77777777" w:rsidR="005240B4" w:rsidRPr="001E4D5B" w:rsidRDefault="005240B4" w:rsidP="005240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31D98F22" w14:textId="77777777" w:rsidR="005240B4" w:rsidRPr="001E4D5B" w:rsidRDefault="005240B4" w:rsidP="005240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—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0254E7AB" w14:textId="77777777" w:rsidR="005240B4" w:rsidRPr="001E4D5B" w:rsidRDefault="005240B4" w:rsidP="005240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—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0E483635" w14:textId="77777777" w:rsidR="005240B4" w:rsidRPr="001E4D5B" w:rsidRDefault="005240B4" w:rsidP="005240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035453BF" w14:textId="77777777" w:rsidR="005240B4" w:rsidRPr="001E4D5B" w:rsidRDefault="005240B4" w:rsidP="005240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—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551D6B40" w14:textId="77777777" w:rsidR="005240B4" w:rsidRPr="001E4D5B" w:rsidRDefault="005240B4" w:rsidP="005240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—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64A85E2D" w14:textId="77777777" w:rsidR="005240B4" w:rsidRPr="001E4D5B" w:rsidRDefault="005240B4" w:rsidP="005240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</w:p>
        </w:tc>
      </w:tr>
      <w:tr w:rsidR="00E77578" w:rsidRPr="001E4D5B" w14:paraId="78F87ACB" w14:textId="77777777" w:rsidTr="00844AC2">
        <w:trPr>
          <w:jc w:val="center"/>
        </w:trPr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546DA5AC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0D79A69B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300" w:right="100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Q2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0EF94A19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4.21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0C9C66FE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1.94, 9.11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6727E3CE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&lt;0.001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005B4542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3.98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487CAC46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1.84, 8.61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71E9D537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&lt;0.001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32A59AC3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3.89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162F0761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1.79, 8.44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253AD43B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&lt;0.001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5CEC938E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3.29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7AE58A4B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1.51, 7.17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52F76C09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0.003</w:t>
            </w:r>
          </w:p>
        </w:tc>
      </w:tr>
      <w:tr w:rsidR="00E77578" w:rsidRPr="001E4D5B" w14:paraId="62C30D1D" w14:textId="77777777" w:rsidTr="00844AC2">
        <w:trPr>
          <w:jc w:val="center"/>
        </w:trPr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6F8BC2AB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5FB7FCF3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300" w:right="100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Q3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306FE699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5.97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4FEE39C6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2.82, 12.7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012B31A2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&lt;0.001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711BB903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5.50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4F95ABE4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2.59, 11.7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3BF01C53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&lt;0.001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057B7579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5.38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6C5643D9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2.53, 11.5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4475D212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&lt;0.001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7708C84A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4.08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26F8B13A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1.89, 8.81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2DB3B8BE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&lt;0.001</w:t>
            </w:r>
          </w:p>
        </w:tc>
      </w:tr>
      <w:tr w:rsidR="00E77578" w:rsidRPr="001E4D5B" w14:paraId="4F45B9F6" w14:textId="77777777" w:rsidTr="00844AC2">
        <w:trPr>
          <w:jc w:val="center"/>
        </w:trPr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6FDB054C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406726CD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300" w:right="100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Q4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5048596B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8.60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029B3AA3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4.12, 17.9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18252DC0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&lt;0.001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6558CA82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7.61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1A5DD111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3.64, 15.9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1C2A4BF9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&lt;0.001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1DB15E49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7.53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387ACD4B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3.56, 15.9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5A22879E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&lt;0.001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79B99C46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4.93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60AD2E80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2.27, 10.7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6EDDD51D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&lt;0.001</w:t>
            </w:r>
          </w:p>
        </w:tc>
      </w:tr>
      <w:tr w:rsidR="00E77578" w:rsidRPr="001E4D5B" w14:paraId="3D0AD65F" w14:textId="77777777" w:rsidTr="00844AC2">
        <w:trPr>
          <w:jc w:val="center"/>
        </w:trPr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40FBF918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DejaVu Sans" w:hAnsi="Times New Roman" w:cs="Times New Roman"/>
                <w:b/>
                <w:bCs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b/>
                <w:bCs/>
                <w:color w:val="000000"/>
                <w:sz w:val="22"/>
                <w:szCs w:val="22"/>
              </w:rPr>
              <w:t>CHD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1D8FE8AF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300" w:right="100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Q1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34DE48AF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—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4E972383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—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173A2C70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2DC781FB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—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59D243FD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—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72871786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439E6EFC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—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30148467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—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1E282881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05A6A27A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—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64B3CBFB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—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60A535B9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</w:p>
        </w:tc>
      </w:tr>
      <w:tr w:rsidR="00E77578" w:rsidRPr="001E4D5B" w14:paraId="1F6AB687" w14:textId="77777777" w:rsidTr="00844AC2">
        <w:trPr>
          <w:jc w:val="center"/>
        </w:trPr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63CEBE05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0D5CB8E9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300" w:right="100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Q2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392E761F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2.24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467654EF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2.02, 2.48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44A52E37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&lt;0.001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0FEAC235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2.21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3C293702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2.00, 2.45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143013B5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&lt;0.001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1370C147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2.10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67B36EF2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1.89, 2.33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69B435EB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&lt;0.001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418569D0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1.78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36392A8D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1.60, 1.97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4A2242D5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&lt;0.001</w:t>
            </w:r>
          </w:p>
        </w:tc>
      </w:tr>
      <w:tr w:rsidR="00E77578" w:rsidRPr="001E4D5B" w14:paraId="5ADAF0BB" w14:textId="77777777" w:rsidTr="00844AC2">
        <w:trPr>
          <w:jc w:val="center"/>
        </w:trPr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5BE92804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1AB10C87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300" w:right="100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Q3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153A602D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3.15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7B885C9C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2.85, 3.48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3955CAB4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&lt;0.001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2B4E22F3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3.10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6F9F89A9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2.81, 3.42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5670F9E0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&lt;0.001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472EEC5A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2.84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6E2E1AB3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2.57, 3.14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79C33557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&lt;0.001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50E25599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2.18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15FAA653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1.97, 2.41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4BCB8C87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&lt;0.001</w:t>
            </w:r>
          </w:p>
        </w:tc>
      </w:tr>
      <w:tr w:rsidR="00E77578" w:rsidRPr="001E4D5B" w14:paraId="0D047867" w14:textId="77777777" w:rsidTr="00844AC2">
        <w:trPr>
          <w:jc w:val="center"/>
        </w:trPr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1C522009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15A3B48A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300" w:right="100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Q4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4451DF9C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4.46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13FC3678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4.06, 4.91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4DC2686B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&lt;0.001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362CAE02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4.33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6B1C5419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3.94, 4.77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38D326F6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&lt;0.001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178A8A27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3.79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38E2CB64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3.44, 4.19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6FA19145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&lt;0.001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244EEB05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2.55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029AE87A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2.30, 2.83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0BD532A4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&lt;0.001</w:t>
            </w:r>
          </w:p>
        </w:tc>
      </w:tr>
      <w:tr w:rsidR="00E77578" w:rsidRPr="001E4D5B" w14:paraId="45CED7E0" w14:textId="77777777" w:rsidTr="00844AC2">
        <w:trPr>
          <w:jc w:val="center"/>
        </w:trPr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7F8BC213" w14:textId="1346D7CC" w:rsidR="00E77578" w:rsidRPr="001E4D5B" w:rsidRDefault="005240B4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hAnsi="Times New Roman" w:cs="Times New Roman"/>
                <w:b/>
                <w:bCs/>
                <w:color w:val="000000"/>
                <w:sz w:val="22"/>
                <w:szCs w:val="22"/>
              </w:rPr>
            </w:pPr>
            <w:r w:rsidRPr="001E4D5B">
              <w:rPr>
                <w:rFonts w:ascii="Times New Roman" w:hAnsi="Times New Roman" w:cs="Times New Roman"/>
                <w:b/>
                <w:bCs/>
                <w:color w:val="000000"/>
                <w:sz w:val="22"/>
                <w:szCs w:val="22"/>
              </w:rPr>
              <w:lastRenderedPageBreak/>
              <w:t>Heart failure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2FA14C77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300" w:right="100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Q1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59FF4406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—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30E18F5E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—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5845E648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0CA04FE5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—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7D25C1B4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—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2C851B77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097B6E7D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—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5F4A651C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—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4415C9C0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12E997C8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—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26707CA5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—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446A8721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</w:p>
        </w:tc>
      </w:tr>
      <w:tr w:rsidR="00E77578" w:rsidRPr="001E4D5B" w14:paraId="1FE0913C" w14:textId="77777777" w:rsidTr="00844AC2">
        <w:trPr>
          <w:jc w:val="center"/>
        </w:trPr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2B3C92E1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4DDB87CC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300" w:right="100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Q2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79F57094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2.34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57ECC4F1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1.88, 2.91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314C3009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&lt;0.001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52DBA4FB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2.30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4F55179C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1.85, 2.87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0E77A121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&lt;0.001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1E6D2038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2.12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5B79C4C8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1.70, 2.64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697F0E96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&lt;0.001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4A5F79D7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1.92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4BD215C8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1.54, 2.39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559A69FA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&lt;0.001</w:t>
            </w:r>
          </w:p>
        </w:tc>
      </w:tr>
      <w:tr w:rsidR="00E77578" w:rsidRPr="001E4D5B" w14:paraId="6989A806" w14:textId="77777777" w:rsidTr="00844AC2">
        <w:trPr>
          <w:jc w:val="center"/>
        </w:trPr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0530767A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2F3DEB55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300" w:right="100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Q3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7579DA84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4.44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5EC0F476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3.62, 5.44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2B6F2C1C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&lt;0.001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62FBEE75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4.34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75F7F8DC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3.54, 5.31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45130183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&lt;0.001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052DE685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3.79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4CF12D52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3.09, 4.65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5B6474AF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&lt;0.001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37DD4BDF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3.15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3FB46BE0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2.56, 3.89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079B3D41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&lt;0.001</w:t>
            </w:r>
          </w:p>
        </w:tc>
      </w:tr>
      <w:tr w:rsidR="00E77578" w:rsidRPr="001E4D5B" w14:paraId="549E343D" w14:textId="77777777" w:rsidTr="00844AC2">
        <w:trPr>
          <w:jc w:val="center"/>
        </w:trPr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60FFDDF9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52F37398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300" w:right="100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Q4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60A67BC3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7.43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6DE6D71B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6.11, 9.03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4BD71CE5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&lt;0.001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167C6139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7.09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3CAA8DFE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5.83, 8.63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76160B48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&lt;0.001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46BBCA55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5.82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2D4DFE6A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4.77, 7.11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2425F2B0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&lt;0.001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5EDC1D08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4.33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3D52A69B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3.51, 5.33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26CE54F6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&lt;0.001</w:t>
            </w:r>
          </w:p>
        </w:tc>
      </w:tr>
      <w:tr w:rsidR="00E77578" w:rsidRPr="001E4D5B" w14:paraId="3E70317F" w14:textId="77777777" w:rsidTr="00844AC2">
        <w:trPr>
          <w:jc w:val="center"/>
        </w:trPr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5446DDF4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DejaVu Sans" w:hAnsi="Times New Roman" w:cs="Times New Roman"/>
                <w:b/>
                <w:bCs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b/>
                <w:bCs/>
                <w:color w:val="000000"/>
                <w:sz w:val="22"/>
                <w:szCs w:val="22"/>
              </w:rPr>
              <w:t>Stroke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3DBDB2A8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300" w:right="100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Q1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317BA8C7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—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7006BAA6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—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4D3362C6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47611222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—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720171C6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—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3C76A773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2F02BD9F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—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1731443F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—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5813E34D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0E03E694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—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46B17AEE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—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21C5DB06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</w:p>
        </w:tc>
      </w:tr>
      <w:tr w:rsidR="00E77578" w:rsidRPr="001E4D5B" w14:paraId="191AB9B3" w14:textId="77777777" w:rsidTr="00844AC2">
        <w:trPr>
          <w:jc w:val="center"/>
        </w:trPr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7127B771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1BB54FE2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300" w:right="100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Q2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15C63EE3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1.60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71673D43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1.32, 1.93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20A63964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&lt;0.001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23F46328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1.58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718CC75A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1.30, 1.91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40C8AF06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&lt;0.001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6DEF3F3C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1.57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0E59DAA2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1.29, 1.90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282539D1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&lt;0.001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3727CCE9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1.37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0CECD326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1.12, 1.66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746D1DBC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0.002</w:t>
            </w:r>
          </w:p>
        </w:tc>
      </w:tr>
      <w:tr w:rsidR="00E77578" w:rsidRPr="001E4D5B" w14:paraId="2FB9984F" w14:textId="77777777" w:rsidTr="00844AC2">
        <w:trPr>
          <w:jc w:val="center"/>
        </w:trPr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3152BA01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4DB6981F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300" w:right="100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Q3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70F6BC58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2.36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44A46910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1.98, 2.83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725F76A2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&lt;0.001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53570D4D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2.33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4DA624E7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1.95, 2.79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79E29B44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&lt;0.001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056B6862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2.30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049021A4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1.92, 2.76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2867403C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&lt;0.001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1C18055B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1.85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60923971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1.54, 2.23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64B28588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&lt;0.001</w:t>
            </w:r>
          </w:p>
        </w:tc>
      </w:tr>
      <w:tr w:rsidR="00E77578" w:rsidRPr="001E4D5B" w14:paraId="6C6BFAE5" w14:textId="77777777" w:rsidTr="00844AC2">
        <w:trPr>
          <w:jc w:val="center"/>
        </w:trPr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single" w:sz="8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7E14E9BC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single" w:sz="8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0357C5BD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300" w:right="100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Q4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single" w:sz="8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5949A1A0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4.08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single" w:sz="8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78CA5947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3.45, 4.83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single" w:sz="8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05CFF70D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&lt;0.001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single" w:sz="8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164563C0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3.98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single" w:sz="8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7F106ECC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3.36, 4.71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single" w:sz="8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34779533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&lt;0.001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single" w:sz="8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6AA3A090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3.93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single" w:sz="8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2253A8C1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3.30, 4.68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single" w:sz="8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7E7DB1ED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&lt;0.001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single" w:sz="8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371FCBAE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2.88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single" w:sz="8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59D5B258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2.40, 3.46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single" w:sz="8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7627B587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&lt;0.001</w:t>
            </w:r>
          </w:p>
        </w:tc>
      </w:tr>
      <w:tr w:rsidR="00E77578" w:rsidRPr="001E4D5B" w14:paraId="5CE88B40" w14:textId="77777777" w:rsidTr="00844AC2">
        <w:trPr>
          <w:jc w:val="center"/>
        </w:trPr>
        <w:tc>
          <w:tcPr>
            <w:tcW w:w="0" w:type="auto"/>
            <w:gridSpan w:val="14"/>
            <w:tcBorders>
              <w:top w:val="single" w:sz="8" w:space="0" w:color="000000"/>
              <w:left w:val="none" w:sz="0" w:space="0" w:color="FFFFFF"/>
              <w:bottom w:val="none" w:sz="0" w:space="0" w:color="FFFFFF"/>
              <w:right w:val="none" w:sz="0" w:space="0" w:color="FFFFFF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A2D4C62" w14:textId="3E480E1B" w:rsidR="00C858C7" w:rsidRPr="001E4D5B" w:rsidRDefault="00C858C7" w:rsidP="00C858C7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line="480" w:lineRule="auto"/>
              <w:rPr>
                <w:rFonts w:ascii="Times New Roman" w:hAnsi="Times New Roman" w:cs="Times New Roman"/>
                <w:sz w:val="22"/>
                <w:szCs w:val="22"/>
              </w:rPr>
            </w:pPr>
            <w:r w:rsidRPr="001E4D5B">
              <w:rPr>
                <w:rFonts w:ascii="Times New Roman" w:hAnsi="Times New Roman" w:cs="Times New Roman"/>
                <w:sz w:val="22"/>
                <w:szCs w:val="22"/>
              </w:rPr>
              <w:t xml:space="preserve">Abbreviations: </w:t>
            </w:r>
            <w:r w:rsidR="005240B4" w:rsidRPr="001E4D5B">
              <w:rPr>
                <w:rFonts w:ascii="Times New Roman" w:hAnsi="Times New Roman" w:cs="Times New Roman"/>
                <w:sz w:val="22"/>
                <w:szCs w:val="22"/>
              </w:rPr>
              <w:t>CI, Confidence Interval; HR, Hazard Ratio; CHD, coronary heart disease;</w:t>
            </w:r>
          </w:p>
          <w:p w14:paraId="06D7F7BD" w14:textId="77777777" w:rsidR="00C858C7" w:rsidRPr="001E4D5B" w:rsidRDefault="00C858C7" w:rsidP="00C858C7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line="480" w:lineRule="auto"/>
              <w:rPr>
                <w:rFonts w:ascii="Times New Roman" w:hAnsi="Times New Roman" w:cs="Times New Roman"/>
                <w:sz w:val="22"/>
                <w:szCs w:val="22"/>
              </w:rPr>
            </w:pPr>
            <w:r w:rsidRPr="001E4D5B">
              <w:rPr>
                <w:rFonts w:ascii="Times New Roman" w:hAnsi="Times New Roman" w:cs="Times New Roman"/>
                <w:sz w:val="22"/>
                <w:szCs w:val="22"/>
              </w:rPr>
              <w:t xml:space="preserve">Model 1 was adjusted for none. </w:t>
            </w:r>
          </w:p>
          <w:p w14:paraId="2647C09D" w14:textId="77777777" w:rsidR="00C858C7" w:rsidRPr="001E4D5B" w:rsidRDefault="00C858C7" w:rsidP="00C858C7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line="480" w:lineRule="auto"/>
              <w:rPr>
                <w:rFonts w:ascii="Times New Roman" w:hAnsi="Times New Roman" w:cs="Times New Roman"/>
                <w:sz w:val="22"/>
                <w:szCs w:val="22"/>
              </w:rPr>
            </w:pPr>
            <w:r w:rsidRPr="001E4D5B">
              <w:rPr>
                <w:rFonts w:ascii="Times New Roman" w:hAnsi="Times New Roman" w:cs="Times New Roman"/>
                <w:sz w:val="22"/>
                <w:szCs w:val="22"/>
              </w:rPr>
              <w:t xml:space="preserve">Model 2 was adjusted for ethnicity, TDI, and education. </w:t>
            </w:r>
          </w:p>
          <w:p w14:paraId="29B50E4B" w14:textId="77777777" w:rsidR="00C858C7" w:rsidRPr="001E4D5B" w:rsidRDefault="00C858C7" w:rsidP="00C858C7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line="480" w:lineRule="auto"/>
              <w:rPr>
                <w:rFonts w:ascii="Times New Roman" w:hAnsi="Times New Roman" w:cs="Times New Roman"/>
                <w:sz w:val="22"/>
                <w:szCs w:val="22"/>
              </w:rPr>
            </w:pPr>
            <w:r w:rsidRPr="001E4D5B">
              <w:rPr>
                <w:rFonts w:ascii="Times New Roman" w:hAnsi="Times New Roman" w:cs="Times New Roman"/>
                <w:sz w:val="22"/>
                <w:szCs w:val="22"/>
              </w:rPr>
              <w:t xml:space="preserve">Model 3 was adjusted for Model 2 plus vegetable serving, fruit serving, sedentary duration and BMI. </w:t>
            </w:r>
          </w:p>
          <w:p w14:paraId="058510F7" w14:textId="21F2231F" w:rsidR="00E77578" w:rsidRPr="001E4D5B" w:rsidRDefault="00C858C7" w:rsidP="00C858C7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right="100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hAnsi="Times New Roman" w:cs="Times New Roman"/>
                <w:sz w:val="22"/>
                <w:szCs w:val="22"/>
              </w:rPr>
              <w:t>Model 4 was further adjusted for cholesterol medication, blood pressure medication, LDL-c, TG, SBP, and DBP.</w:t>
            </w:r>
          </w:p>
        </w:tc>
      </w:tr>
    </w:tbl>
    <w:p w14:paraId="45F2C2E2" w14:textId="77777777" w:rsidR="00C858C7" w:rsidRPr="001E4D5B" w:rsidRDefault="00C858C7">
      <w:pPr>
        <w:rPr>
          <w:rFonts w:ascii="Times New Roman" w:hAnsi="Times New Roman" w:cs="Times New Roman"/>
          <w:sz w:val="22"/>
          <w:szCs w:val="22"/>
        </w:rPr>
        <w:sectPr w:rsidR="00C858C7" w:rsidRPr="001E4D5B" w:rsidSect="009120C1">
          <w:pgSz w:w="16838" w:h="11906" w:orient="landscape"/>
          <w:pgMar w:top="1800" w:right="1440" w:bottom="1800" w:left="1440" w:header="851" w:footer="992" w:gutter="0"/>
          <w:cols w:space="425"/>
          <w:docGrid w:type="lines" w:linePitch="312"/>
        </w:sectPr>
      </w:pPr>
    </w:p>
    <w:p w14:paraId="04D23299" w14:textId="77CA3C2F" w:rsidR="00E77578" w:rsidRPr="001E4D5B" w:rsidRDefault="00E77578" w:rsidP="00E77578">
      <w:pPr>
        <w:rPr>
          <w:rFonts w:ascii="Times New Roman" w:hAnsi="Times New Roman" w:cs="Times New Roman"/>
          <w:b/>
          <w:bCs/>
          <w:sz w:val="22"/>
          <w:szCs w:val="22"/>
        </w:rPr>
      </w:pPr>
      <w:r w:rsidRPr="001E4D5B">
        <w:rPr>
          <w:rFonts w:ascii="Times New Roman" w:hAnsi="Times New Roman" w:cs="Times New Roman"/>
          <w:b/>
          <w:bCs/>
          <w:sz w:val="22"/>
          <w:szCs w:val="22"/>
        </w:rPr>
        <w:lastRenderedPageBreak/>
        <w:t>Table S</w:t>
      </w:r>
      <w:r w:rsidR="005E1380">
        <w:rPr>
          <w:rFonts w:ascii="Times New Roman" w:hAnsi="Times New Roman" w:cs="Times New Roman" w:hint="eastAsia"/>
          <w:b/>
          <w:bCs/>
          <w:sz w:val="22"/>
          <w:szCs w:val="22"/>
        </w:rPr>
        <w:t>10</w:t>
      </w:r>
      <w:r w:rsidRPr="001E4D5B">
        <w:rPr>
          <w:rFonts w:ascii="Times New Roman" w:hAnsi="Times New Roman" w:cs="Times New Roman"/>
          <w:b/>
          <w:bCs/>
          <w:sz w:val="22"/>
          <w:szCs w:val="22"/>
        </w:rPr>
        <w:t xml:space="preserve">. Association of the </w:t>
      </w:r>
      <w:proofErr w:type="spellStart"/>
      <w:r w:rsidRPr="001E4D5B">
        <w:rPr>
          <w:rFonts w:ascii="Times New Roman" w:hAnsi="Times New Roman" w:cs="Times New Roman"/>
          <w:b/>
          <w:bCs/>
          <w:sz w:val="22"/>
          <w:szCs w:val="22"/>
        </w:rPr>
        <w:t>ClivD</w:t>
      </w:r>
      <w:r w:rsidRPr="001E4D5B">
        <w:rPr>
          <w:rFonts w:ascii="Times New Roman" w:hAnsi="Times New Roman" w:cs="Times New Roman"/>
          <w:b/>
          <w:bCs/>
          <w:sz w:val="22"/>
          <w:szCs w:val="22"/>
          <w:vertAlign w:val="subscript"/>
        </w:rPr>
        <w:t>nonlab</w:t>
      </w:r>
      <w:proofErr w:type="spellEnd"/>
      <w:r w:rsidRPr="001E4D5B">
        <w:rPr>
          <w:rFonts w:ascii="Times New Roman" w:hAnsi="Times New Roman" w:cs="Times New Roman"/>
          <w:b/>
          <w:bCs/>
          <w:sz w:val="22"/>
          <w:szCs w:val="22"/>
        </w:rPr>
        <w:t xml:space="preserve"> with </w:t>
      </w:r>
      <w:r w:rsidR="005240B4" w:rsidRPr="001E4D5B">
        <w:rPr>
          <w:rFonts w:ascii="Times New Roman" w:hAnsi="Times New Roman" w:cs="Times New Roman"/>
          <w:b/>
          <w:bCs/>
          <w:sz w:val="22"/>
          <w:szCs w:val="22"/>
        </w:rPr>
        <w:t>Alzheimer's disease, vascular dementia, coronary heart disease, heart failure and stroke</w:t>
      </w:r>
      <w:r w:rsidRPr="001E4D5B">
        <w:rPr>
          <w:rFonts w:ascii="Times New Roman" w:hAnsi="Times New Roman" w:cs="Times New Roman"/>
          <w:b/>
          <w:bCs/>
          <w:sz w:val="22"/>
          <w:szCs w:val="22"/>
        </w:rPr>
        <w:t xml:space="preserve"> (exclusion of participants with diseases and death events in the first 2 years of follow up).</w:t>
      </w:r>
    </w:p>
    <w:p w14:paraId="1717D775" w14:textId="77777777" w:rsidR="00E77578" w:rsidRPr="001E4D5B" w:rsidRDefault="00E77578" w:rsidP="00E77578">
      <w:pPr>
        <w:rPr>
          <w:rFonts w:ascii="Times New Roman" w:hAnsi="Times New Roman" w:cs="Times New Roman"/>
          <w:b/>
          <w:bCs/>
          <w:sz w:val="22"/>
          <w:szCs w:val="22"/>
        </w:rPr>
      </w:pPr>
    </w:p>
    <w:tbl>
      <w:tblPr>
        <w:tblW w:w="0" w:type="auto"/>
        <w:jc w:val="center"/>
        <w:tblCellMar>
          <w:left w:w="0" w:type="dxa"/>
          <w:right w:w="0" w:type="dxa"/>
        </w:tblCellMar>
        <w:tblLook w:val="0420" w:firstRow="1" w:lastRow="0" w:firstColumn="0" w:lastColumn="0" w:noHBand="0" w:noVBand="1"/>
      </w:tblPr>
      <w:tblGrid>
        <w:gridCol w:w="2040"/>
        <w:gridCol w:w="1544"/>
        <w:gridCol w:w="585"/>
        <w:gridCol w:w="1080"/>
        <w:gridCol w:w="897"/>
        <w:gridCol w:w="585"/>
        <w:gridCol w:w="1080"/>
        <w:gridCol w:w="897"/>
        <w:gridCol w:w="585"/>
        <w:gridCol w:w="1080"/>
        <w:gridCol w:w="897"/>
        <w:gridCol w:w="585"/>
        <w:gridCol w:w="1080"/>
        <w:gridCol w:w="897"/>
      </w:tblGrid>
      <w:tr w:rsidR="00E77578" w:rsidRPr="001E4D5B" w14:paraId="099F7ADD" w14:textId="77777777" w:rsidTr="00844AC2">
        <w:trPr>
          <w:tblHeader/>
          <w:jc w:val="center"/>
        </w:trPr>
        <w:tc>
          <w:tcPr>
            <w:tcW w:w="0" w:type="auto"/>
            <w:gridSpan w:val="2"/>
            <w:tcBorders>
              <w:top w:val="single" w:sz="8" w:space="0" w:color="000000"/>
              <w:left w:val="none" w:sz="0" w:space="0" w:color="000000"/>
              <w:bottom w:val="single" w:sz="8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433EE60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40" w:after="40"/>
              <w:ind w:left="100" w:right="100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</w:p>
        </w:tc>
        <w:tc>
          <w:tcPr>
            <w:tcW w:w="0" w:type="auto"/>
            <w:gridSpan w:val="3"/>
            <w:tcBorders>
              <w:top w:val="single" w:sz="8" w:space="0" w:color="000000"/>
              <w:left w:val="none" w:sz="0" w:space="0" w:color="000000"/>
              <w:bottom w:val="single" w:sz="8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74CCA04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40" w:after="4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Model 1</w:t>
            </w:r>
          </w:p>
        </w:tc>
        <w:tc>
          <w:tcPr>
            <w:tcW w:w="0" w:type="auto"/>
            <w:gridSpan w:val="3"/>
            <w:tcBorders>
              <w:top w:val="single" w:sz="8" w:space="0" w:color="000000"/>
              <w:left w:val="none" w:sz="0" w:space="0" w:color="000000"/>
              <w:bottom w:val="single" w:sz="8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7EEDFEF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40" w:after="4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Model 2</w:t>
            </w:r>
          </w:p>
        </w:tc>
        <w:tc>
          <w:tcPr>
            <w:tcW w:w="0" w:type="auto"/>
            <w:gridSpan w:val="3"/>
            <w:tcBorders>
              <w:top w:val="single" w:sz="8" w:space="0" w:color="000000"/>
              <w:left w:val="none" w:sz="0" w:space="0" w:color="000000"/>
              <w:bottom w:val="single" w:sz="8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2119D8E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40" w:after="4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Model 3</w:t>
            </w:r>
          </w:p>
        </w:tc>
        <w:tc>
          <w:tcPr>
            <w:tcW w:w="0" w:type="auto"/>
            <w:gridSpan w:val="3"/>
            <w:tcBorders>
              <w:top w:val="single" w:sz="8" w:space="0" w:color="000000"/>
              <w:left w:val="none" w:sz="0" w:space="0" w:color="000000"/>
              <w:bottom w:val="single" w:sz="8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8D6203C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40" w:after="4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Model 4</w:t>
            </w:r>
          </w:p>
        </w:tc>
      </w:tr>
      <w:tr w:rsidR="00E77578" w:rsidRPr="001E4D5B" w14:paraId="36853A16" w14:textId="77777777" w:rsidTr="00844AC2">
        <w:trPr>
          <w:tblHeader/>
          <w:jc w:val="center"/>
        </w:trPr>
        <w:tc>
          <w:tcPr>
            <w:tcW w:w="0" w:type="auto"/>
            <w:tcBorders>
              <w:top w:val="single" w:sz="8" w:space="0" w:color="000000"/>
              <w:left w:val="none" w:sz="0" w:space="0" w:color="000000"/>
              <w:bottom w:val="single" w:sz="8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6391453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40" w:after="40"/>
              <w:ind w:left="100" w:right="100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b/>
                <w:color w:val="000000"/>
                <w:sz w:val="22"/>
                <w:szCs w:val="22"/>
              </w:rPr>
              <w:t>Group</w:t>
            </w:r>
          </w:p>
        </w:tc>
        <w:tc>
          <w:tcPr>
            <w:tcW w:w="0" w:type="auto"/>
            <w:tcBorders>
              <w:top w:val="single" w:sz="8" w:space="0" w:color="000000"/>
              <w:left w:val="none" w:sz="0" w:space="0" w:color="000000"/>
              <w:bottom w:val="single" w:sz="8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6CD9C28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40" w:after="40"/>
              <w:ind w:left="100" w:right="100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b/>
                <w:color w:val="000000"/>
                <w:sz w:val="22"/>
                <w:szCs w:val="22"/>
              </w:rPr>
              <w:t>Characteristic</w:t>
            </w:r>
          </w:p>
        </w:tc>
        <w:tc>
          <w:tcPr>
            <w:tcW w:w="0" w:type="auto"/>
            <w:tcBorders>
              <w:top w:val="single" w:sz="8" w:space="0" w:color="000000"/>
              <w:left w:val="none" w:sz="0" w:space="0" w:color="000000"/>
              <w:bottom w:val="single" w:sz="8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8EC6280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40" w:after="4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b/>
                <w:color w:val="000000"/>
                <w:sz w:val="22"/>
                <w:szCs w:val="22"/>
              </w:rPr>
              <w:t>HR</w:t>
            </w:r>
          </w:p>
        </w:tc>
        <w:tc>
          <w:tcPr>
            <w:tcW w:w="0" w:type="auto"/>
            <w:tcBorders>
              <w:top w:val="single" w:sz="8" w:space="0" w:color="000000"/>
              <w:left w:val="none" w:sz="0" w:space="0" w:color="000000"/>
              <w:bottom w:val="single" w:sz="8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F8BBCA3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40" w:after="4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b/>
                <w:color w:val="000000"/>
                <w:sz w:val="22"/>
                <w:szCs w:val="22"/>
              </w:rPr>
              <w:t>95% CI</w:t>
            </w:r>
          </w:p>
        </w:tc>
        <w:tc>
          <w:tcPr>
            <w:tcW w:w="0" w:type="auto"/>
            <w:tcBorders>
              <w:top w:val="single" w:sz="8" w:space="0" w:color="000000"/>
              <w:left w:val="none" w:sz="0" w:space="0" w:color="000000"/>
              <w:bottom w:val="single" w:sz="8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ED0A7E2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40" w:after="4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b/>
                <w:color w:val="000000"/>
                <w:sz w:val="22"/>
                <w:szCs w:val="22"/>
              </w:rPr>
              <w:t>p-value</w:t>
            </w:r>
          </w:p>
        </w:tc>
        <w:tc>
          <w:tcPr>
            <w:tcW w:w="0" w:type="auto"/>
            <w:tcBorders>
              <w:top w:val="single" w:sz="8" w:space="0" w:color="000000"/>
              <w:left w:val="none" w:sz="0" w:space="0" w:color="000000"/>
              <w:bottom w:val="single" w:sz="8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5C56DCE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40" w:after="4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b/>
                <w:color w:val="000000"/>
                <w:sz w:val="22"/>
                <w:szCs w:val="22"/>
              </w:rPr>
              <w:t>HR</w:t>
            </w:r>
          </w:p>
        </w:tc>
        <w:tc>
          <w:tcPr>
            <w:tcW w:w="0" w:type="auto"/>
            <w:tcBorders>
              <w:top w:val="single" w:sz="8" w:space="0" w:color="000000"/>
              <w:left w:val="none" w:sz="0" w:space="0" w:color="000000"/>
              <w:bottom w:val="single" w:sz="8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2125678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40" w:after="4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b/>
                <w:color w:val="000000"/>
                <w:sz w:val="22"/>
                <w:szCs w:val="22"/>
              </w:rPr>
              <w:t>95% CI</w:t>
            </w:r>
          </w:p>
        </w:tc>
        <w:tc>
          <w:tcPr>
            <w:tcW w:w="0" w:type="auto"/>
            <w:tcBorders>
              <w:top w:val="single" w:sz="8" w:space="0" w:color="000000"/>
              <w:left w:val="none" w:sz="0" w:space="0" w:color="000000"/>
              <w:bottom w:val="single" w:sz="8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48C233D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40" w:after="4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b/>
                <w:color w:val="000000"/>
                <w:sz w:val="22"/>
                <w:szCs w:val="22"/>
              </w:rPr>
              <w:t>p-value</w:t>
            </w:r>
          </w:p>
        </w:tc>
        <w:tc>
          <w:tcPr>
            <w:tcW w:w="0" w:type="auto"/>
            <w:tcBorders>
              <w:top w:val="single" w:sz="8" w:space="0" w:color="000000"/>
              <w:left w:val="none" w:sz="0" w:space="0" w:color="000000"/>
              <w:bottom w:val="single" w:sz="8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F30DFB5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40" w:after="4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b/>
                <w:color w:val="000000"/>
                <w:sz w:val="22"/>
                <w:szCs w:val="22"/>
              </w:rPr>
              <w:t>HR</w:t>
            </w:r>
          </w:p>
        </w:tc>
        <w:tc>
          <w:tcPr>
            <w:tcW w:w="0" w:type="auto"/>
            <w:tcBorders>
              <w:top w:val="single" w:sz="8" w:space="0" w:color="000000"/>
              <w:left w:val="none" w:sz="0" w:space="0" w:color="000000"/>
              <w:bottom w:val="single" w:sz="8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1030908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40" w:after="4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b/>
                <w:color w:val="000000"/>
                <w:sz w:val="22"/>
                <w:szCs w:val="22"/>
              </w:rPr>
              <w:t>95% CI</w:t>
            </w:r>
          </w:p>
        </w:tc>
        <w:tc>
          <w:tcPr>
            <w:tcW w:w="0" w:type="auto"/>
            <w:tcBorders>
              <w:top w:val="single" w:sz="8" w:space="0" w:color="000000"/>
              <w:left w:val="none" w:sz="0" w:space="0" w:color="000000"/>
              <w:bottom w:val="single" w:sz="8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C7E4F6B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40" w:after="4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b/>
                <w:color w:val="000000"/>
                <w:sz w:val="22"/>
                <w:szCs w:val="22"/>
              </w:rPr>
              <w:t>p-value</w:t>
            </w:r>
          </w:p>
        </w:tc>
        <w:tc>
          <w:tcPr>
            <w:tcW w:w="0" w:type="auto"/>
            <w:tcBorders>
              <w:top w:val="single" w:sz="8" w:space="0" w:color="000000"/>
              <w:left w:val="none" w:sz="0" w:space="0" w:color="000000"/>
              <w:bottom w:val="single" w:sz="8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4B9C212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40" w:after="4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b/>
                <w:color w:val="000000"/>
                <w:sz w:val="22"/>
                <w:szCs w:val="22"/>
              </w:rPr>
              <w:t>HR</w:t>
            </w:r>
          </w:p>
        </w:tc>
        <w:tc>
          <w:tcPr>
            <w:tcW w:w="0" w:type="auto"/>
            <w:tcBorders>
              <w:top w:val="single" w:sz="8" w:space="0" w:color="000000"/>
              <w:left w:val="none" w:sz="0" w:space="0" w:color="000000"/>
              <w:bottom w:val="single" w:sz="8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556EC4E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40" w:after="4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b/>
                <w:color w:val="000000"/>
                <w:sz w:val="22"/>
                <w:szCs w:val="22"/>
              </w:rPr>
              <w:t>95% CI</w:t>
            </w:r>
          </w:p>
        </w:tc>
        <w:tc>
          <w:tcPr>
            <w:tcW w:w="0" w:type="auto"/>
            <w:tcBorders>
              <w:top w:val="single" w:sz="8" w:space="0" w:color="000000"/>
              <w:left w:val="none" w:sz="0" w:space="0" w:color="000000"/>
              <w:bottom w:val="single" w:sz="8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2B435EA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40" w:after="4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b/>
                <w:color w:val="000000"/>
                <w:sz w:val="22"/>
                <w:szCs w:val="22"/>
              </w:rPr>
              <w:t>p-value</w:t>
            </w:r>
          </w:p>
        </w:tc>
      </w:tr>
      <w:tr w:rsidR="005240B4" w:rsidRPr="001E4D5B" w14:paraId="66D9CDA4" w14:textId="77777777" w:rsidTr="00844AC2">
        <w:trPr>
          <w:jc w:val="center"/>
        </w:trPr>
        <w:tc>
          <w:tcPr>
            <w:tcW w:w="0" w:type="auto"/>
            <w:tcBorders>
              <w:top w:val="single" w:sz="8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30121CEF" w14:textId="42AC9FEB" w:rsidR="005240B4" w:rsidRPr="001E4D5B" w:rsidRDefault="005240B4" w:rsidP="005240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b/>
                <w:bCs/>
                <w:color w:val="000000"/>
                <w:sz w:val="22"/>
                <w:szCs w:val="22"/>
              </w:rPr>
              <w:t>Alzheimer's disease</w:t>
            </w:r>
          </w:p>
        </w:tc>
        <w:tc>
          <w:tcPr>
            <w:tcW w:w="0" w:type="auto"/>
            <w:tcBorders>
              <w:top w:val="single" w:sz="8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41ECC67B" w14:textId="77777777" w:rsidR="005240B4" w:rsidRPr="001E4D5B" w:rsidRDefault="005240B4" w:rsidP="005240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300" w:right="100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Q1</w:t>
            </w:r>
          </w:p>
        </w:tc>
        <w:tc>
          <w:tcPr>
            <w:tcW w:w="0" w:type="auto"/>
            <w:tcBorders>
              <w:top w:val="single" w:sz="8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3387255D" w14:textId="77777777" w:rsidR="005240B4" w:rsidRPr="001E4D5B" w:rsidRDefault="005240B4" w:rsidP="005240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—</w:t>
            </w:r>
          </w:p>
        </w:tc>
        <w:tc>
          <w:tcPr>
            <w:tcW w:w="0" w:type="auto"/>
            <w:tcBorders>
              <w:top w:val="single" w:sz="8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62B141F7" w14:textId="77777777" w:rsidR="005240B4" w:rsidRPr="001E4D5B" w:rsidRDefault="005240B4" w:rsidP="005240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—</w:t>
            </w:r>
          </w:p>
        </w:tc>
        <w:tc>
          <w:tcPr>
            <w:tcW w:w="0" w:type="auto"/>
            <w:tcBorders>
              <w:top w:val="single" w:sz="8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453C911F" w14:textId="77777777" w:rsidR="005240B4" w:rsidRPr="001E4D5B" w:rsidRDefault="005240B4" w:rsidP="005240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</w:p>
        </w:tc>
        <w:tc>
          <w:tcPr>
            <w:tcW w:w="0" w:type="auto"/>
            <w:tcBorders>
              <w:top w:val="single" w:sz="8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3F983DC9" w14:textId="77777777" w:rsidR="005240B4" w:rsidRPr="001E4D5B" w:rsidRDefault="005240B4" w:rsidP="005240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—</w:t>
            </w:r>
          </w:p>
        </w:tc>
        <w:tc>
          <w:tcPr>
            <w:tcW w:w="0" w:type="auto"/>
            <w:tcBorders>
              <w:top w:val="single" w:sz="8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4E871498" w14:textId="77777777" w:rsidR="005240B4" w:rsidRPr="001E4D5B" w:rsidRDefault="005240B4" w:rsidP="005240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—</w:t>
            </w:r>
          </w:p>
        </w:tc>
        <w:tc>
          <w:tcPr>
            <w:tcW w:w="0" w:type="auto"/>
            <w:tcBorders>
              <w:top w:val="single" w:sz="8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2F2DFD7C" w14:textId="77777777" w:rsidR="005240B4" w:rsidRPr="001E4D5B" w:rsidRDefault="005240B4" w:rsidP="005240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</w:p>
        </w:tc>
        <w:tc>
          <w:tcPr>
            <w:tcW w:w="0" w:type="auto"/>
            <w:tcBorders>
              <w:top w:val="single" w:sz="8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126257F7" w14:textId="77777777" w:rsidR="005240B4" w:rsidRPr="001E4D5B" w:rsidRDefault="005240B4" w:rsidP="005240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—</w:t>
            </w:r>
          </w:p>
        </w:tc>
        <w:tc>
          <w:tcPr>
            <w:tcW w:w="0" w:type="auto"/>
            <w:tcBorders>
              <w:top w:val="single" w:sz="8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61D55101" w14:textId="77777777" w:rsidR="005240B4" w:rsidRPr="001E4D5B" w:rsidRDefault="005240B4" w:rsidP="005240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—</w:t>
            </w:r>
          </w:p>
        </w:tc>
        <w:tc>
          <w:tcPr>
            <w:tcW w:w="0" w:type="auto"/>
            <w:tcBorders>
              <w:top w:val="single" w:sz="8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4F918EFF" w14:textId="77777777" w:rsidR="005240B4" w:rsidRPr="001E4D5B" w:rsidRDefault="005240B4" w:rsidP="005240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</w:p>
        </w:tc>
        <w:tc>
          <w:tcPr>
            <w:tcW w:w="0" w:type="auto"/>
            <w:tcBorders>
              <w:top w:val="single" w:sz="8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1E279B3D" w14:textId="77777777" w:rsidR="005240B4" w:rsidRPr="001E4D5B" w:rsidRDefault="005240B4" w:rsidP="005240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—</w:t>
            </w:r>
          </w:p>
        </w:tc>
        <w:tc>
          <w:tcPr>
            <w:tcW w:w="0" w:type="auto"/>
            <w:tcBorders>
              <w:top w:val="single" w:sz="8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707B3B63" w14:textId="77777777" w:rsidR="005240B4" w:rsidRPr="001E4D5B" w:rsidRDefault="005240B4" w:rsidP="005240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—</w:t>
            </w:r>
          </w:p>
        </w:tc>
        <w:tc>
          <w:tcPr>
            <w:tcW w:w="0" w:type="auto"/>
            <w:tcBorders>
              <w:top w:val="single" w:sz="8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42A24910" w14:textId="77777777" w:rsidR="005240B4" w:rsidRPr="001E4D5B" w:rsidRDefault="005240B4" w:rsidP="005240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</w:p>
        </w:tc>
      </w:tr>
      <w:tr w:rsidR="005240B4" w:rsidRPr="001E4D5B" w14:paraId="160277B6" w14:textId="77777777" w:rsidTr="00844AC2">
        <w:trPr>
          <w:jc w:val="center"/>
        </w:trPr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4CB2FCD2" w14:textId="77777777" w:rsidR="005240B4" w:rsidRPr="001E4D5B" w:rsidRDefault="005240B4" w:rsidP="005240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0999E1E1" w14:textId="77777777" w:rsidR="005240B4" w:rsidRPr="001E4D5B" w:rsidRDefault="005240B4" w:rsidP="005240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300" w:right="100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Q2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6F7B2331" w14:textId="77777777" w:rsidR="005240B4" w:rsidRPr="001E4D5B" w:rsidRDefault="005240B4" w:rsidP="005240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2.47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62020051" w14:textId="77777777" w:rsidR="005240B4" w:rsidRPr="001E4D5B" w:rsidRDefault="005240B4" w:rsidP="005240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1.69, 3.60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01D30476" w14:textId="77777777" w:rsidR="005240B4" w:rsidRPr="001E4D5B" w:rsidRDefault="005240B4" w:rsidP="005240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&lt;0.001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175EDEF6" w14:textId="77777777" w:rsidR="005240B4" w:rsidRPr="001E4D5B" w:rsidRDefault="005240B4" w:rsidP="005240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2.40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2D9C50C6" w14:textId="77777777" w:rsidR="005240B4" w:rsidRPr="001E4D5B" w:rsidRDefault="005240B4" w:rsidP="005240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1.65, 3.51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60D37865" w14:textId="77777777" w:rsidR="005240B4" w:rsidRPr="001E4D5B" w:rsidRDefault="005240B4" w:rsidP="005240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&lt;0.001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2BBEAAF0" w14:textId="77777777" w:rsidR="005240B4" w:rsidRPr="001E4D5B" w:rsidRDefault="005240B4" w:rsidP="005240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2.49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4CB07069" w14:textId="77777777" w:rsidR="005240B4" w:rsidRPr="001E4D5B" w:rsidRDefault="005240B4" w:rsidP="005240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1.71, 3.64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27D540F7" w14:textId="77777777" w:rsidR="005240B4" w:rsidRPr="001E4D5B" w:rsidRDefault="005240B4" w:rsidP="005240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&lt;0.001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3B2A0EE2" w14:textId="77777777" w:rsidR="005240B4" w:rsidRPr="001E4D5B" w:rsidRDefault="005240B4" w:rsidP="005240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2.06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5789D50F" w14:textId="77777777" w:rsidR="005240B4" w:rsidRPr="001E4D5B" w:rsidRDefault="005240B4" w:rsidP="005240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1.41, 3.01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5DBF7BEF" w14:textId="77777777" w:rsidR="005240B4" w:rsidRPr="001E4D5B" w:rsidRDefault="005240B4" w:rsidP="005240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&lt;0.001</w:t>
            </w:r>
          </w:p>
        </w:tc>
      </w:tr>
      <w:tr w:rsidR="005240B4" w:rsidRPr="001E4D5B" w14:paraId="00111F0A" w14:textId="77777777" w:rsidTr="00844AC2">
        <w:trPr>
          <w:jc w:val="center"/>
        </w:trPr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77B74C91" w14:textId="77777777" w:rsidR="005240B4" w:rsidRPr="001E4D5B" w:rsidRDefault="005240B4" w:rsidP="005240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4E015381" w14:textId="77777777" w:rsidR="005240B4" w:rsidRPr="001E4D5B" w:rsidRDefault="005240B4" w:rsidP="005240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300" w:right="100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Q3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23ED6D62" w14:textId="77777777" w:rsidR="005240B4" w:rsidRPr="001E4D5B" w:rsidRDefault="005240B4" w:rsidP="005240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3.58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668A0332" w14:textId="77777777" w:rsidR="005240B4" w:rsidRPr="001E4D5B" w:rsidRDefault="005240B4" w:rsidP="005240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2.49, 5.13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57A970A6" w14:textId="77777777" w:rsidR="005240B4" w:rsidRPr="001E4D5B" w:rsidRDefault="005240B4" w:rsidP="005240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&lt;0.001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1A538831" w14:textId="77777777" w:rsidR="005240B4" w:rsidRPr="001E4D5B" w:rsidRDefault="005240B4" w:rsidP="005240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3.43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119C8B42" w14:textId="77777777" w:rsidR="005240B4" w:rsidRPr="001E4D5B" w:rsidRDefault="005240B4" w:rsidP="005240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2.39, 4.93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3D971315" w14:textId="77777777" w:rsidR="005240B4" w:rsidRPr="001E4D5B" w:rsidRDefault="005240B4" w:rsidP="005240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&lt;0.001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67C3D7A1" w14:textId="77777777" w:rsidR="005240B4" w:rsidRPr="001E4D5B" w:rsidRDefault="005240B4" w:rsidP="005240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3.72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5F3434DF" w14:textId="77777777" w:rsidR="005240B4" w:rsidRPr="001E4D5B" w:rsidRDefault="005240B4" w:rsidP="005240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2.58, 5.36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70DD32BD" w14:textId="77777777" w:rsidR="005240B4" w:rsidRPr="001E4D5B" w:rsidRDefault="005240B4" w:rsidP="005240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&lt;0.001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70F073CB" w14:textId="77777777" w:rsidR="005240B4" w:rsidRPr="001E4D5B" w:rsidRDefault="005240B4" w:rsidP="005240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2.75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53972BC1" w14:textId="77777777" w:rsidR="005240B4" w:rsidRPr="001E4D5B" w:rsidRDefault="005240B4" w:rsidP="005240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1.90, 3.99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69767270" w14:textId="77777777" w:rsidR="005240B4" w:rsidRPr="001E4D5B" w:rsidRDefault="005240B4" w:rsidP="005240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&lt;0.001</w:t>
            </w:r>
          </w:p>
        </w:tc>
      </w:tr>
      <w:tr w:rsidR="005240B4" w:rsidRPr="001E4D5B" w14:paraId="76D5967E" w14:textId="77777777" w:rsidTr="00844AC2">
        <w:trPr>
          <w:jc w:val="center"/>
        </w:trPr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2BE068C6" w14:textId="77777777" w:rsidR="005240B4" w:rsidRPr="001E4D5B" w:rsidRDefault="005240B4" w:rsidP="005240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5B2038DD" w14:textId="77777777" w:rsidR="005240B4" w:rsidRPr="001E4D5B" w:rsidRDefault="005240B4" w:rsidP="005240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300" w:right="100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Q4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7E3261F4" w14:textId="77777777" w:rsidR="005240B4" w:rsidRPr="001E4D5B" w:rsidRDefault="005240B4" w:rsidP="005240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4.97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6DE4CE84" w14:textId="77777777" w:rsidR="005240B4" w:rsidRPr="001E4D5B" w:rsidRDefault="005240B4" w:rsidP="005240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3.50, 7.05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7DD387F9" w14:textId="77777777" w:rsidR="005240B4" w:rsidRPr="001E4D5B" w:rsidRDefault="005240B4" w:rsidP="005240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&lt;0.001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37145C8F" w14:textId="77777777" w:rsidR="005240B4" w:rsidRPr="001E4D5B" w:rsidRDefault="005240B4" w:rsidP="005240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4.68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232FB297" w14:textId="77777777" w:rsidR="005240B4" w:rsidRPr="001E4D5B" w:rsidRDefault="005240B4" w:rsidP="005240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3.30, 6.66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77E3201F" w14:textId="77777777" w:rsidR="005240B4" w:rsidRPr="001E4D5B" w:rsidRDefault="005240B4" w:rsidP="005240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&lt;0.001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5F543A39" w14:textId="77777777" w:rsidR="005240B4" w:rsidRPr="001E4D5B" w:rsidRDefault="005240B4" w:rsidP="005240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5.38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3D4A8B60" w14:textId="77777777" w:rsidR="005240B4" w:rsidRPr="001E4D5B" w:rsidRDefault="005240B4" w:rsidP="005240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3.76, 7.71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6FD1C693" w14:textId="77777777" w:rsidR="005240B4" w:rsidRPr="001E4D5B" w:rsidRDefault="005240B4" w:rsidP="005240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&lt;0.001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5DBBFA66" w14:textId="77777777" w:rsidR="005240B4" w:rsidRPr="001E4D5B" w:rsidRDefault="005240B4" w:rsidP="005240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3.45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0F8204C8" w14:textId="77777777" w:rsidR="005240B4" w:rsidRPr="001E4D5B" w:rsidRDefault="005240B4" w:rsidP="005240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2.39, 5.00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09FE2B73" w14:textId="77777777" w:rsidR="005240B4" w:rsidRPr="001E4D5B" w:rsidRDefault="005240B4" w:rsidP="005240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&lt;0.001</w:t>
            </w:r>
          </w:p>
        </w:tc>
      </w:tr>
      <w:tr w:rsidR="005240B4" w:rsidRPr="001E4D5B" w14:paraId="78425F56" w14:textId="77777777" w:rsidTr="00844AC2">
        <w:trPr>
          <w:jc w:val="center"/>
        </w:trPr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7AFB570E" w14:textId="0A53296A" w:rsidR="005240B4" w:rsidRPr="001E4D5B" w:rsidRDefault="005240B4" w:rsidP="005240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hAnsi="Times New Roman" w:cs="Times New Roman"/>
                <w:b/>
                <w:bCs/>
                <w:sz w:val="22"/>
                <w:szCs w:val="22"/>
              </w:rPr>
              <w:t>Vascular dementia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1747BAE2" w14:textId="77777777" w:rsidR="005240B4" w:rsidRPr="001E4D5B" w:rsidRDefault="005240B4" w:rsidP="005240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300" w:right="100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Q1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35D94140" w14:textId="77777777" w:rsidR="005240B4" w:rsidRPr="001E4D5B" w:rsidRDefault="005240B4" w:rsidP="005240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—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6AA90339" w14:textId="77777777" w:rsidR="005240B4" w:rsidRPr="001E4D5B" w:rsidRDefault="005240B4" w:rsidP="005240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—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70ED8CC7" w14:textId="77777777" w:rsidR="005240B4" w:rsidRPr="001E4D5B" w:rsidRDefault="005240B4" w:rsidP="005240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643E9DC9" w14:textId="77777777" w:rsidR="005240B4" w:rsidRPr="001E4D5B" w:rsidRDefault="005240B4" w:rsidP="005240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—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51380CA6" w14:textId="77777777" w:rsidR="005240B4" w:rsidRPr="001E4D5B" w:rsidRDefault="005240B4" w:rsidP="005240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—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6E4A13F8" w14:textId="77777777" w:rsidR="005240B4" w:rsidRPr="001E4D5B" w:rsidRDefault="005240B4" w:rsidP="005240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2AECFEDE" w14:textId="77777777" w:rsidR="005240B4" w:rsidRPr="001E4D5B" w:rsidRDefault="005240B4" w:rsidP="005240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—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60FA422B" w14:textId="77777777" w:rsidR="005240B4" w:rsidRPr="001E4D5B" w:rsidRDefault="005240B4" w:rsidP="005240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—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7BC95C4F" w14:textId="77777777" w:rsidR="005240B4" w:rsidRPr="001E4D5B" w:rsidRDefault="005240B4" w:rsidP="005240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76E74A17" w14:textId="77777777" w:rsidR="005240B4" w:rsidRPr="001E4D5B" w:rsidRDefault="005240B4" w:rsidP="005240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—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22125D40" w14:textId="77777777" w:rsidR="005240B4" w:rsidRPr="001E4D5B" w:rsidRDefault="005240B4" w:rsidP="005240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—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359034B2" w14:textId="77777777" w:rsidR="005240B4" w:rsidRPr="001E4D5B" w:rsidRDefault="005240B4" w:rsidP="005240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</w:p>
        </w:tc>
      </w:tr>
      <w:tr w:rsidR="00E77578" w:rsidRPr="001E4D5B" w14:paraId="7B1C60BB" w14:textId="77777777" w:rsidTr="00844AC2">
        <w:trPr>
          <w:jc w:val="center"/>
        </w:trPr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25505BCE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16DEC787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300" w:right="100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Q2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7B9949C6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3.85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42B038ED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1.85, 8.02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7D84A9A5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&lt;0.001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656D1F11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3.65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264DC065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1.75, 7.61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0FDAA7C7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&lt;0.001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526342E7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3.56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450A67F1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1.70, 7.43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3B426217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&lt;0.001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7CB9E884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3.02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0319F9D5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1.44, 6.32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169206D2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0.003</w:t>
            </w:r>
          </w:p>
        </w:tc>
      </w:tr>
      <w:tr w:rsidR="00E77578" w:rsidRPr="001E4D5B" w14:paraId="50A52F60" w14:textId="77777777" w:rsidTr="00844AC2">
        <w:trPr>
          <w:jc w:val="center"/>
        </w:trPr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0AB7F0DB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4D9FAC0B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300" w:right="100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Q3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0197FB77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5.29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3E96B310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2.59, 10.8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36603472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&lt;0.001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23C8D13B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4.88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6A0F99C6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2.39, 9.97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738B3CDC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&lt;0.001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3FAAAE65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4.73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11F136E1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2.31, 9.71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6DD31593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&lt;0.001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55EF9F50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3.59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64BFA417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1.73, 7.45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2706F301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&lt;0.001</w:t>
            </w:r>
          </w:p>
        </w:tc>
      </w:tr>
      <w:tr w:rsidR="00E77578" w:rsidRPr="001E4D5B" w14:paraId="0DC4FB37" w14:textId="77777777" w:rsidTr="00844AC2">
        <w:trPr>
          <w:jc w:val="center"/>
        </w:trPr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6C1750B0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557F4F78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300" w:right="100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Q4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10189F37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7.36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1BA0B4AF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3.66, 14.8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7F405DC9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&lt;0.001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635ADB68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6.54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2FA01A7F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3.25, 13.2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2C253B53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&lt;0.001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2B61BA0B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6.34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5F2AF822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3.12, 12.9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0E7E1CC7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&lt;0.001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1722AB67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4.14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28164F3C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1.99, 8.58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7AEA68D7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&lt;0.001</w:t>
            </w:r>
          </w:p>
        </w:tc>
      </w:tr>
      <w:tr w:rsidR="00E77578" w:rsidRPr="001E4D5B" w14:paraId="1CBE9DFE" w14:textId="77777777" w:rsidTr="00844AC2">
        <w:trPr>
          <w:jc w:val="center"/>
        </w:trPr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58E6313D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DejaVu Sans" w:hAnsi="Times New Roman" w:cs="Times New Roman"/>
                <w:b/>
                <w:bCs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b/>
                <w:bCs/>
                <w:color w:val="000000"/>
                <w:sz w:val="22"/>
                <w:szCs w:val="22"/>
              </w:rPr>
              <w:t>CHD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11FBDD36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300" w:right="100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Q1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06621140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—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7B3C734D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—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592053DF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483E7870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—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1F9F4625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—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3C52AAAB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4A6A48EC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—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6A7C67AA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—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41A1CE1B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776CCA7B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—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23A0C75F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—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6A0D568F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</w:p>
        </w:tc>
      </w:tr>
      <w:tr w:rsidR="00E77578" w:rsidRPr="001E4D5B" w14:paraId="4D1D7228" w14:textId="77777777" w:rsidTr="00844AC2">
        <w:trPr>
          <w:jc w:val="center"/>
        </w:trPr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57BFDE48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76BF5528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300" w:right="100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Q2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2532DA0A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1.97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2AE38AE0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1.78, 2.17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765373A9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&lt;0.001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7A8914C0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1.95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77EDFB6A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1.77, 2.15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7FD30079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&lt;0.001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5CC6229C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1.86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382A8FDE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1.69, 2.05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53DDFF47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&lt;0.001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06973983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1.60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72860D96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1.45, 1.76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1BC419C6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&lt;0.001</w:t>
            </w:r>
          </w:p>
        </w:tc>
      </w:tr>
      <w:tr w:rsidR="00E77578" w:rsidRPr="001E4D5B" w14:paraId="287712EF" w14:textId="77777777" w:rsidTr="00844AC2">
        <w:trPr>
          <w:jc w:val="center"/>
        </w:trPr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7DB14F54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163D51D0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300" w:right="100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Q3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49785BA0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2.51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295FD268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2.28, 2.75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5C17ABFB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&lt;0.001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132DB1F9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2.47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5B11659D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2.25, 2.72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45740ECD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&lt;0.001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1068B55A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2.27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1C02003C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2.06, 2.49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13CFBCAA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&lt;0.001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23858872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1.77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54D04A37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1.61, 1.96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55BC00C9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&lt;0.001</w:t>
            </w:r>
          </w:p>
        </w:tc>
      </w:tr>
      <w:tr w:rsidR="00E77578" w:rsidRPr="001E4D5B" w14:paraId="1AA228D9" w14:textId="77777777" w:rsidTr="00844AC2">
        <w:trPr>
          <w:jc w:val="center"/>
        </w:trPr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7B1E3496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50D44F8F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300" w:right="100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Q4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7BFCFE88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3.71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33BDA297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3.39, 4.06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0D134603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&lt;0.001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37719BAF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3.62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1C6E6410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3.31, 3.96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52018B55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&lt;0.001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204B2DB2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3.18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7F24DC21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2.90, 3.48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441DCF5B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&lt;0.001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46A8A927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2.20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4F6E27DE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2.00, 2.42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4FFC3C4D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&lt;0.001</w:t>
            </w:r>
          </w:p>
        </w:tc>
      </w:tr>
      <w:tr w:rsidR="00E77578" w:rsidRPr="001E4D5B" w14:paraId="5AA435F2" w14:textId="77777777" w:rsidTr="00844AC2">
        <w:trPr>
          <w:jc w:val="center"/>
        </w:trPr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5A05BC43" w14:textId="3062C91A" w:rsidR="00E77578" w:rsidRPr="001E4D5B" w:rsidRDefault="005240B4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hAnsi="Times New Roman" w:cs="Times New Roman"/>
                <w:b/>
                <w:bCs/>
                <w:color w:val="000000"/>
                <w:sz w:val="22"/>
                <w:szCs w:val="22"/>
              </w:rPr>
            </w:pPr>
            <w:r w:rsidRPr="001E4D5B">
              <w:rPr>
                <w:rFonts w:ascii="Times New Roman" w:hAnsi="Times New Roman" w:cs="Times New Roman"/>
                <w:b/>
                <w:bCs/>
                <w:color w:val="000000"/>
                <w:sz w:val="22"/>
                <w:szCs w:val="22"/>
              </w:rPr>
              <w:lastRenderedPageBreak/>
              <w:t>Heart failure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29142F5B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300" w:right="100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Q1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066987CF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—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198BCA32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—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22D8AA45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6D08E531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—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094D77A0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—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7BF2DB1C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2ECCC4E6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—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00AA6B9F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—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24EF71DA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10EF8FCA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—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516C0452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—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37EEAE5F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</w:p>
        </w:tc>
      </w:tr>
      <w:tr w:rsidR="00E77578" w:rsidRPr="001E4D5B" w14:paraId="1E42D746" w14:textId="77777777" w:rsidTr="00844AC2">
        <w:trPr>
          <w:jc w:val="center"/>
        </w:trPr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68B67109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3A1B443B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300" w:right="100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Q2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43155CBB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2.31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25934ED9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1.87, 2.84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1F44974D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&lt;0.001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256D2EDB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2.28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68AB3EC7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1.85, 2.81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0C94537B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&lt;0.001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31533A7A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2.11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60F714EA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1.71, 2.60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01EA3080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&lt;0.001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105349A9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1.90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663DA3D9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1.54, 2.34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65C3A94D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&lt;0.001</w:t>
            </w:r>
          </w:p>
        </w:tc>
      </w:tr>
      <w:tr w:rsidR="00E77578" w:rsidRPr="001E4D5B" w14:paraId="51CE584C" w14:textId="77777777" w:rsidTr="00844AC2">
        <w:trPr>
          <w:jc w:val="center"/>
        </w:trPr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05496C47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6CCB9D15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300" w:right="100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Q3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5A561ECC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3.67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34E84ECD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3.01, 4.46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4F23EE61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&lt;0.001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307CEC43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3.59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438084D5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2.95, 4.37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3474A596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&lt;0.001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7A014CE5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3.15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1EEFF27E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2.59, 3.84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763684A4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&lt;0.001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248B829D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2.60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171E7E67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2.13, 3.18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07E40632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&lt;0.001</w:t>
            </w:r>
          </w:p>
        </w:tc>
      </w:tr>
      <w:tr w:rsidR="00E77578" w:rsidRPr="001E4D5B" w14:paraId="17E2E18C" w14:textId="77777777" w:rsidTr="00844AC2">
        <w:trPr>
          <w:jc w:val="center"/>
        </w:trPr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741E34EC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45E12F5B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300" w:right="100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Q4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6AE28601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6.63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0F3BCD4D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5.50, 7.99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043FBD0C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&lt;0.001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1C442012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6.37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7C8F1A8B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5.28, 7.68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18FA35B1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&lt;0.001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51EA900E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5.27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2EA5513D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4.36, 6.37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172A5712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&lt;0.001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4E5B1312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3.84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16F788F6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3.15, 4.67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314DFCAA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&lt;0.001</w:t>
            </w:r>
          </w:p>
        </w:tc>
      </w:tr>
      <w:tr w:rsidR="00E77578" w:rsidRPr="001E4D5B" w14:paraId="00835F68" w14:textId="77777777" w:rsidTr="00844AC2">
        <w:trPr>
          <w:jc w:val="center"/>
        </w:trPr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75F37EE3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DejaVu Sans" w:hAnsi="Times New Roman" w:cs="Times New Roman"/>
                <w:b/>
                <w:bCs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b/>
                <w:bCs/>
                <w:color w:val="000000"/>
                <w:sz w:val="22"/>
                <w:szCs w:val="22"/>
              </w:rPr>
              <w:t>Stroke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1957D22A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300" w:right="100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Q1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592646EF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—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2C7C2913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—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3240871C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708C0267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—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46452354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—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6569155F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0B65BEC6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—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59545C90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—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146FE7B7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2419246F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—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73977EB4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—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15E4AB11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</w:p>
        </w:tc>
      </w:tr>
      <w:tr w:rsidR="00E77578" w:rsidRPr="001E4D5B" w14:paraId="15B7518D" w14:textId="77777777" w:rsidTr="00844AC2">
        <w:trPr>
          <w:jc w:val="center"/>
        </w:trPr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4AEFBD0C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6A344BE7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300" w:right="100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Q2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7350BA5A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1.62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7B09FBF0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1.35, 1.95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49132018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&lt;0.001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7DC326EF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1.61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42B9A672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1.34, 1.94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6733348F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&lt;0.001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3274474A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1.59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31DFA698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1.32, 1.91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6C06DE59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&lt;0.001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5E8CE0F6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1.40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5D9F151B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1.16, 1.69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3AF9A18C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&lt;0.001</w:t>
            </w:r>
          </w:p>
        </w:tc>
      </w:tr>
      <w:tr w:rsidR="00E77578" w:rsidRPr="001E4D5B" w14:paraId="0A281A40" w14:textId="77777777" w:rsidTr="00844AC2">
        <w:trPr>
          <w:jc w:val="center"/>
        </w:trPr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34C051F5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511505A2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300" w:right="100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Q3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2E860BB1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2.21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677B5818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1.86, 2.64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01EF85E9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&lt;0.001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5CF0F26A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2.19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2290C43F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1.83, 2.61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26C57968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&lt;0.001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00CF606E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2.14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2EB300AD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1.79, 2.55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242DC6D7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&lt;0.001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0B31EADB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1.74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150B8CFE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1.45, 2.08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772CBBA8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&lt;0.001</w:t>
            </w:r>
          </w:p>
        </w:tc>
      </w:tr>
      <w:tr w:rsidR="00E77578" w:rsidRPr="001E4D5B" w14:paraId="1A2146C5" w14:textId="77777777" w:rsidTr="00844AC2">
        <w:trPr>
          <w:jc w:val="center"/>
        </w:trPr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single" w:sz="8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3F83CF02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single" w:sz="8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3EA95DB0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300" w:right="100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Q4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single" w:sz="8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027BFA3D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3.67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single" w:sz="8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693BACB5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3.11, 4.32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single" w:sz="8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315D7E96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&lt;0.001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single" w:sz="8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6ACE215F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3.58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single" w:sz="8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00E33466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3.04, 4.23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single" w:sz="8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275DDC56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&lt;0.001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single" w:sz="8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56DA9A52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3.48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single" w:sz="8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1B5F2148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2.93, 4.12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single" w:sz="8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2B8C8F17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&lt;0.001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single" w:sz="8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4A5A2738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2.57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single" w:sz="8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7F9F5C37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2.15, 3.06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single" w:sz="8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1FA1B81F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&lt;0.001</w:t>
            </w:r>
          </w:p>
        </w:tc>
      </w:tr>
      <w:tr w:rsidR="00E77578" w:rsidRPr="001E4D5B" w14:paraId="0DBFF620" w14:textId="77777777" w:rsidTr="00844AC2">
        <w:trPr>
          <w:jc w:val="center"/>
        </w:trPr>
        <w:tc>
          <w:tcPr>
            <w:tcW w:w="0" w:type="auto"/>
            <w:gridSpan w:val="14"/>
            <w:tcBorders>
              <w:top w:val="single" w:sz="8" w:space="0" w:color="000000"/>
              <w:left w:val="none" w:sz="0" w:space="0" w:color="FFFFFF"/>
              <w:bottom w:val="none" w:sz="0" w:space="0" w:color="FFFFFF"/>
              <w:right w:val="none" w:sz="0" w:space="0" w:color="FFFFFF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73BEBEB" w14:textId="691B8CAC" w:rsidR="00C858C7" w:rsidRPr="001E4D5B" w:rsidRDefault="00C858C7" w:rsidP="00C858C7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line="480" w:lineRule="auto"/>
              <w:rPr>
                <w:rFonts w:ascii="Times New Roman" w:hAnsi="Times New Roman" w:cs="Times New Roman"/>
                <w:sz w:val="22"/>
                <w:szCs w:val="22"/>
              </w:rPr>
            </w:pPr>
            <w:r w:rsidRPr="001E4D5B">
              <w:rPr>
                <w:rFonts w:ascii="Times New Roman" w:hAnsi="Times New Roman" w:cs="Times New Roman"/>
                <w:sz w:val="22"/>
                <w:szCs w:val="22"/>
              </w:rPr>
              <w:t>Abbreviations:</w:t>
            </w:r>
            <w:r w:rsidR="005240B4" w:rsidRPr="001E4D5B">
              <w:rPr>
                <w:rFonts w:ascii="Times New Roman" w:hAnsi="Times New Roman" w:cs="Times New Roman"/>
                <w:sz w:val="22"/>
                <w:szCs w:val="22"/>
              </w:rPr>
              <w:t xml:space="preserve"> CI, Confidence Interval; HR, Hazard Ratio; CHD, coronary heart disease;</w:t>
            </w:r>
          </w:p>
          <w:p w14:paraId="00D68857" w14:textId="77777777" w:rsidR="00C858C7" w:rsidRPr="001E4D5B" w:rsidRDefault="00C858C7" w:rsidP="00C858C7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line="480" w:lineRule="auto"/>
              <w:rPr>
                <w:rFonts w:ascii="Times New Roman" w:hAnsi="Times New Roman" w:cs="Times New Roman"/>
                <w:sz w:val="22"/>
                <w:szCs w:val="22"/>
              </w:rPr>
            </w:pPr>
            <w:r w:rsidRPr="001E4D5B">
              <w:rPr>
                <w:rFonts w:ascii="Times New Roman" w:hAnsi="Times New Roman" w:cs="Times New Roman"/>
                <w:sz w:val="22"/>
                <w:szCs w:val="22"/>
              </w:rPr>
              <w:t xml:space="preserve">Model 1 was adjusted for none. </w:t>
            </w:r>
          </w:p>
          <w:p w14:paraId="41392FA5" w14:textId="77777777" w:rsidR="00C858C7" w:rsidRPr="001E4D5B" w:rsidRDefault="00C858C7" w:rsidP="00C858C7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line="480" w:lineRule="auto"/>
              <w:rPr>
                <w:rFonts w:ascii="Times New Roman" w:hAnsi="Times New Roman" w:cs="Times New Roman"/>
                <w:sz w:val="22"/>
                <w:szCs w:val="22"/>
              </w:rPr>
            </w:pPr>
            <w:r w:rsidRPr="001E4D5B">
              <w:rPr>
                <w:rFonts w:ascii="Times New Roman" w:hAnsi="Times New Roman" w:cs="Times New Roman"/>
                <w:sz w:val="22"/>
                <w:szCs w:val="22"/>
              </w:rPr>
              <w:t xml:space="preserve">Model 2 was adjusted for ethnicity, TDI, and education. </w:t>
            </w:r>
          </w:p>
          <w:p w14:paraId="49E5B611" w14:textId="77777777" w:rsidR="00C858C7" w:rsidRPr="001E4D5B" w:rsidRDefault="00C858C7" w:rsidP="00C858C7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line="480" w:lineRule="auto"/>
              <w:rPr>
                <w:rFonts w:ascii="Times New Roman" w:hAnsi="Times New Roman" w:cs="Times New Roman"/>
                <w:sz w:val="22"/>
                <w:szCs w:val="22"/>
              </w:rPr>
            </w:pPr>
            <w:r w:rsidRPr="001E4D5B">
              <w:rPr>
                <w:rFonts w:ascii="Times New Roman" w:hAnsi="Times New Roman" w:cs="Times New Roman"/>
                <w:sz w:val="22"/>
                <w:szCs w:val="22"/>
              </w:rPr>
              <w:t xml:space="preserve">Model 3 was adjusted for Model 2 plus vegetable serving, fruit serving, sedentary duration and BMI. </w:t>
            </w:r>
          </w:p>
          <w:p w14:paraId="09A4AE50" w14:textId="0C86896A" w:rsidR="00E77578" w:rsidRPr="001E4D5B" w:rsidRDefault="00C858C7" w:rsidP="00C858C7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right="100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hAnsi="Times New Roman" w:cs="Times New Roman"/>
                <w:sz w:val="22"/>
                <w:szCs w:val="22"/>
              </w:rPr>
              <w:t>Model 4 was further adjusted for cholesterol medication, blood pressure medication, LDL-c, TG, SBP, and DBP.</w:t>
            </w:r>
          </w:p>
        </w:tc>
      </w:tr>
    </w:tbl>
    <w:p w14:paraId="6D6A0A0F" w14:textId="77777777" w:rsidR="00E77578" w:rsidRPr="001E4D5B" w:rsidRDefault="00E77578" w:rsidP="00E77578">
      <w:pPr>
        <w:rPr>
          <w:rFonts w:ascii="Times New Roman" w:hAnsi="Times New Roman" w:cs="Times New Roman"/>
          <w:b/>
          <w:bCs/>
          <w:sz w:val="22"/>
          <w:szCs w:val="22"/>
        </w:rPr>
      </w:pPr>
    </w:p>
    <w:p w14:paraId="08B17219" w14:textId="77777777" w:rsidR="00E77578" w:rsidRPr="001E4D5B" w:rsidRDefault="00E77578">
      <w:pPr>
        <w:rPr>
          <w:rFonts w:ascii="Times New Roman" w:hAnsi="Times New Roman" w:cs="Times New Roman"/>
          <w:sz w:val="22"/>
          <w:szCs w:val="22"/>
        </w:rPr>
        <w:sectPr w:rsidR="00E77578" w:rsidRPr="001E4D5B" w:rsidSect="009120C1">
          <w:pgSz w:w="16838" w:h="11906" w:orient="landscape"/>
          <w:pgMar w:top="1800" w:right="1440" w:bottom="1800" w:left="1440" w:header="851" w:footer="992" w:gutter="0"/>
          <w:cols w:space="425"/>
          <w:docGrid w:type="lines" w:linePitch="312"/>
        </w:sectPr>
      </w:pPr>
    </w:p>
    <w:p w14:paraId="3EF61740" w14:textId="0B0DF0DB" w:rsidR="00E77578" w:rsidRPr="001E4D5B" w:rsidRDefault="00E77578" w:rsidP="00E77578">
      <w:pPr>
        <w:rPr>
          <w:rFonts w:ascii="Times New Roman" w:hAnsi="Times New Roman" w:cs="Times New Roman"/>
          <w:b/>
          <w:bCs/>
          <w:sz w:val="22"/>
          <w:szCs w:val="22"/>
        </w:rPr>
      </w:pPr>
      <w:r w:rsidRPr="001E4D5B">
        <w:rPr>
          <w:rFonts w:ascii="Times New Roman" w:hAnsi="Times New Roman" w:cs="Times New Roman"/>
          <w:b/>
          <w:bCs/>
          <w:sz w:val="22"/>
          <w:szCs w:val="22"/>
        </w:rPr>
        <w:lastRenderedPageBreak/>
        <w:t>Table S</w:t>
      </w:r>
      <w:r w:rsidR="00A76201" w:rsidRPr="001E4D5B">
        <w:rPr>
          <w:rFonts w:ascii="Times New Roman" w:hAnsi="Times New Roman" w:cs="Times New Roman"/>
          <w:b/>
          <w:bCs/>
          <w:sz w:val="22"/>
          <w:szCs w:val="22"/>
        </w:rPr>
        <w:t>1</w:t>
      </w:r>
      <w:r w:rsidR="005E1380">
        <w:rPr>
          <w:rFonts w:ascii="Times New Roman" w:hAnsi="Times New Roman" w:cs="Times New Roman" w:hint="eastAsia"/>
          <w:b/>
          <w:bCs/>
          <w:sz w:val="22"/>
          <w:szCs w:val="22"/>
        </w:rPr>
        <w:t>1</w:t>
      </w:r>
      <w:r w:rsidRPr="001E4D5B">
        <w:rPr>
          <w:rFonts w:ascii="Times New Roman" w:hAnsi="Times New Roman" w:cs="Times New Roman"/>
          <w:b/>
          <w:bCs/>
          <w:sz w:val="22"/>
          <w:szCs w:val="22"/>
        </w:rPr>
        <w:t xml:space="preserve">. Association of the </w:t>
      </w:r>
      <w:proofErr w:type="spellStart"/>
      <w:r w:rsidRPr="001E4D5B">
        <w:rPr>
          <w:rFonts w:ascii="Times New Roman" w:hAnsi="Times New Roman" w:cs="Times New Roman"/>
          <w:b/>
          <w:bCs/>
          <w:sz w:val="22"/>
          <w:szCs w:val="22"/>
        </w:rPr>
        <w:t>ClivD</w:t>
      </w:r>
      <w:r w:rsidRPr="001E4D5B">
        <w:rPr>
          <w:rFonts w:ascii="Times New Roman" w:hAnsi="Times New Roman" w:cs="Times New Roman"/>
          <w:b/>
          <w:bCs/>
          <w:sz w:val="22"/>
          <w:szCs w:val="22"/>
          <w:vertAlign w:val="subscript"/>
        </w:rPr>
        <w:t>lab</w:t>
      </w:r>
      <w:proofErr w:type="spellEnd"/>
      <w:r w:rsidRPr="001E4D5B">
        <w:rPr>
          <w:rFonts w:ascii="Times New Roman" w:hAnsi="Times New Roman" w:cs="Times New Roman"/>
          <w:b/>
          <w:bCs/>
          <w:sz w:val="22"/>
          <w:szCs w:val="22"/>
        </w:rPr>
        <w:t xml:space="preserve"> with dementia, cardiovascular disease, and cancer (Treating death as a competing risk).</w:t>
      </w:r>
    </w:p>
    <w:p w14:paraId="6457512E" w14:textId="77777777" w:rsidR="00E77578" w:rsidRPr="001E4D5B" w:rsidRDefault="00E77578">
      <w:pPr>
        <w:rPr>
          <w:rFonts w:ascii="Times New Roman" w:hAnsi="Times New Roman" w:cs="Times New Roman"/>
          <w:sz w:val="22"/>
          <w:szCs w:val="22"/>
        </w:rPr>
      </w:pPr>
    </w:p>
    <w:tbl>
      <w:tblPr>
        <w:tblW w:w="0" w:type="auto"/>
        <w:jc w:val="center"/>
        <w:tblLayout w:type="fixed"/>
        <w:tblLook w:val="0420" w:firstRow="1" w:lastRow="0" w:firstColumn="0" w:lastColumn="0" w:noHBand="0" w:noVBand="1"/>
      </w:tblPr>
      <w:tblGrid>
        <w:gridCol w:w="1487"/>
        <w:gridCol w:w="2145"/>
        <w:gridCol w:w="901"/>
        <w:gridCol w:w="1530"/>
        <w:gridCol w:w="1333"/>
      </w:tblGrid>
      <w:tr w:rsidR="00E77578" w:rsidRPr="001E4D5B" w14:paraId="2D968C48" w14:textId="77777777" w:rsidTr="00844AC2">
        <w:trPr>
          <w:tblHeader/>
          <w:jc w:val="center"/>
        </w:trPr>
        <w:tc>
          <w:tcPr>
            <w:tcW w:w="1487" w:type="dxa"/>
            <w:tcBorders>
              <w:top w:val="single" w:sz="8" w:space="0" w:color="000000"/>
              <w:left w:val="none" w:sz="0" w:space="0" w:color="000000"/>
              <w:bottom w:val="single" w:sz="8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F239BB0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40" w:after="40"/>
              <w:ind w:left="100" w:right="100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b/>
                <w:color w:val="000000"/>
                <w:sz w:val="22"/>
                <w:szCs w:val="22"/>
              </w:rPr>
              <w:t>Group</w:t>
            </w:r>
          </w:p>
        </w:tc>
        <w:tc>
          <w:tcPr>
            <w:tcW w:w="2145" w:type="dxa"/>
            <w:tcBorders>
              <w:top w:val="single" w:sz="8" w:space="0" w:color="000000"/>
              <w:left w:val="none" w:sz="0" w:space="0" w:color="000000"/>
              <w:bottom w:val="single" w:sz="8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4188A6D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40" w:after="40"/>
              <w:ind w:left="100" w:right="100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b/>
                <w:color w:val="000000"/>
                <w:sz w:val="22"/>
                <w:szCs w:val="22"/>
              </w:rPr>
              <w:t>Characteristic</w:t>
            </w:r>
          </w:p>
        </w:tc>
        <w:tc>
          <w:tcPr>
            <w:tcW w:w="901" w:type="dxa"/>
            <w:tcBorders>
              <w:top w:val="single" w:sz="8" w:space="0" w:color="000000"/>
              <w:left w:val="none" w:sz="0" w:space="0" w:color="000000"/>
              <w:bottom w:val="single" w:sz="8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C83491E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40" w:after="4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b/>
                <w:color w:val="000000"/>
                <w:sz w:val="22"/>
                <w:szCs w:val="22"/>
              </w:rPr>
              <w:t>HR</w:t>
            </w:r>
          </w:p>
        </w:tc>
        <w:tc>
          <w:tcPr>
            <w:tcW w:w="1530" w:type="dxa"/>
            <w:tcBorders>
              <w:top w:val="single" w:sz="8" w:space="0" w:color="000000"/>
              <w:left w:val="none" w:sz="0" w:space="0" w:color="000000"/>
              <w:bottom w:val="single" w:sz="8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398F5B7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40" w:after="4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b/>
                <w:color w:val="000000"/>
                <w:sz w:val="22"/>
                <w:szCs w:val="22"/>
              </w:rPr>
              <w:t>95% CI</w:t>
            </w:r>
          </w:p>
        </w:tc>
        <w:tc>
          <w:tcPr>
            <w:tcW w:w="1333" w:type="dxa"/>
            <w:tcBorders>
              <w:top w:val="single" w:sz="8" w:space="0" w:color="000000"/>
              <w:left w:val="none" w:sz="0" w:space="0" w:color="000000"/>
              <w:bottom w:val="single" w:sz="8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E1743F3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40" w:after="4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b/>
                <w:color w:val="000000"/>
                <w:sz w:val="22"/>
                <w:szCs w:val="22"/>
              </w:rPr>
              <w:t>p-value</w:t>
            </w:r>
          </w:p>
        </w:tc>
      </w:tr>
      <w:tr w:rsidR="00E77578" w:rsidRPr="001E4D5B" w14:paraId="4A19EF98" w14:textId="77777777" w:rsidTr="00844AC2">
        <w:trPr>
          <w:jc w:val="center"/>
        </w:trPr>
        <w:tc>
          <w:tcPr>
            <w:tcW w:w="1487" w:type="dxa"/>
            <w:tcBorders>
              <w:top w:val="single" w:sz="8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0390792E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DejaVu Sans" w:hAnsi="Times New Roman" w:cs="Times New Roman"/>
                <w:b/>
                <w:bCs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b/>
                <w:bCs/>
                <w:color w:val="000000"/>
                <w:sz w:val="22"/>
                <w:szCs w:val="22"/>
              </w:rPr>
              <w:t>Dementia</w:t>
            </w:r>
          </w:p>
        </w:tc>
        <w:tc>
          <w:tcPr>
            <w:tcW w:w="2145" w:type="dxa"/>
            <w:tcBorders>
              <w:top w:val="single" w:sz="8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58859713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300" w:right="100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Q1</w:t>
            </w:r>
          </w:p>
        </w:tc>
        <w:tc>
          <w:tcPr>
            <w:tcW w:w="901" w:type="dxa"/>
            <w:tcBorders>
              <w:top w:val="single" w:sz="8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1801AB0B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—</w:t>
            </w:r>
          </w:p>
        </w:tc>
        <w:tc>
          <w:tcPr>
            <w:tcW w:w="1530" w:type="dxa"/>
            <w:tcBorders>
              <w:top w:val="single" w:sz="8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130B7122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—</w:t>
            </w:r>
          </w:p>
        </w:tc>
        <w:tc>
          <w:tcPr>
            <w:tcW w:w="1333" w:type="dxa"/>
            <w:tcBorders>
              <w:top w:val="single" w:sz="8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38FFD84E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</w:p>
        </w:tc>
      </w:tr>
      <w:tr w:rsidR="00E77578" w:rsidRPr="001E4D5B" w14:paraId="4B68A856" w14:textId="77777777" w:rsidTr="00844AC2">
        <w:trPr>
          <w:jc w:val="center"/>
        </w:trPr>
        <w:tc>
          <w:tcPr>
            <w:tcW w:w="1487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60096A17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</w:p>
        </w:tc>
        <w:tc>
          <w:tcPr>
            <w:tcW w:w="2145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6437E652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300" w:right="100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Q2</w:t>
            </w:r>
          </w:p>
        </w:tc>
        <w:tc>
          <w:tcPr>
            <w:tcW w:w="901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4F8BBC31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2.56</w:t>
            </w:r>
          </w:p>
        </w:tc>
        <w:tc>
          <w:tcPr>
            <w:tcW w:w="1530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3EBF8CED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1.96, 3.34</w:t>
            </w:r>
          </w:p>
        </w:tc>
        <w:tc>
          <w:tcPr>
            <w:tcW w:w="1333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558E33DE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&lt;0.001</w:t>
            </w:r>
          </w:p>
        </w:tc>
      </w:tr>
      <w:tr w:rsidR="00E77578" w:rsidRPr="001E4D5B" w14:paraId="6A864752" w14:textId="77777777" w:rsidTr="00844AC2">
        <w:trPr>
          <w:jc w:val="center"/>
        </w:trPr>
        <w:tc>
          <w:tcPr>
            <w:tcW w:w="1487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090EB92C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</w:p>
        </w:tc>
        <w:tc>
          <w:tcPr>
            <w:tcW w:w="2145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14E27CDE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300" w:right="100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Q3</w:t>
            </w:r>
          </w:p>
        </w:tc>
        <w:tc>
          <w:tcPr>
            <w:tcW w:w="901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4FDD06BF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3.34</w:t>
            </w:r>
          </w:p>
        </w:tc>
        <w:tc>
          <w:tcPr>
            <w:tcW w:w="1530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6D58ACC5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2.57, 4.34</w:t>
            </w:r>
          </w:p>
        </w:tc>
        <w:tc>
          <w:tcPr>
            <w:tcW w:w="1333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7DE8E42B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&lt;0.001</w:t>
            </w:r>
          </w:p>
        </w:tc>
      </w:tr>
      <w:tr w:rsidR="00E77578" w:rsidRPr="001E4D5B" w14:paraId="6A98D99B" w14:textId="77777777" w:rsidTr="00844AC2">
        <w:trPr>
          <w:jc w:val="center"/>
        </w:trPr>
        <w:tc>
          <w:tcPr>
            <w:tcW w:w="1487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3C6AFED0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</w:p>
        </w:tc>
        <w:tc>
          <w:tcPr>
            <w:tcW w:w="2145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6FBE4C39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300" w:right="100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Q4</w:t>
            </w:r>
          </w:p>
        </w:tc>
        <w:tc>
          <w:tcPr>
            <w:tcW w:w="901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727F1EAA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4.30</w:t>
            </w:r>
          </w:p>
        </w:tc>
        <w:tc>
          <w:tcPr>
            <w:tcW w:w="1530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11C8589F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3.30, 5.61</w:t>
            </w:r>
          </w:p>
        </w:tc>
        <w:tc>
          <w:tcPr>
            <w:tcW w:w="1333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4DFC7ECA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&lt;0.001</w:t>
            </w:r>
          </w:p>
        </w:tc>
      </w:tr>
      <w:tr w:rsidR="00E77578" w:rsidRPr="001E4D5B" w14:paraId="4C0C62DF" w14:textId="77777777" w:rsidTr="00844AC2">
        <w:trPr>
          <w:jc w:val="center"/>
        </w:trPr>
        <w:tc>
          <w:tcPr>
            <w:tcW w:w="1487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04E1016E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DejaVu Sans" w:hAnsi="Times New Roman" w:cs="Times New Roman"/>
                <w:b/>
                <w:bCs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b/>
                <w:bCs/>
                <w:color w:val="000000"/>
                <w:sz w:val="22"/>
                <w:szCs w:val="22"/>
              </w:rPr>
              <w:t>CVD</w:t>
            </w:r>
          </w:p>
        </w:tc>
        <w:tc>
          <w:tcPr>
            <w:tcW w:w="2145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47007E93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300" w:right="100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Q1</w:t>
            </w:r>
          </w:p>
        </w:tc>
        <w:tc>
          <w:tcPr>
            <w:tcW w:w="901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7904AE48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—</w:t>
            </w:r>
          </w:p>
        </w:tc>
        <w:tc>
          <w:tcPr>
            <w:tcW w:w="1530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439EFB0A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—</w:t>
            </w:r>
          </w:p>
        </w:tc>
        <w:tc>
          <w:tcPr>
            <w:tcW w:w="1333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45118447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</w:p>
        </w:tc>
      </w:tr>
      <w:tr w:rsidR="00E77578" w:rsidRPr="001E4D5B" w14:paraId="1F8FE2A4" w14:textId="77777777" w:rsidTr="00844AC2">
        <w:trPr>
          <w:jc w:val="center"/>
        </w:trPr>
        <w:tc>
          <w:tcPr>
            <w:tcW w:w="1487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1239DF01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</w:p>
        </w:tc>
        <w:tc>
          <w:tcPr>
            <w:tcW w:w="2145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512CE29C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300" w:right="100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Q2</w:t>
            </w:r>
          </w:p>
        </w:tc>
        <w:tc>
          <w:tcPr>
            <w:tcW w:w="901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41FE4BD2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1.69</w:t>
            </w:r>
          </w:p>
        </w:tc>
        <w:tc>
          <w:tcPr>
            <w:tcW w:w="1530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53AF8643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1.55, 1.84</w:t>
            </w:r>
          </w:p>
        </w:tc>
        <w:tc>
          <w:tcPr>
            <w:tcW w:w="1333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0FBEA36A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&lt;0.001</w:t>
            </w:r>
          </w:p>
        </w:tc>
      </w:tr>
      <w:tr w:rsidR="00E77578" w:rsidRPr="001E4D5B" w14:paraId="5F5C59F9" w14:textId="77777777" w:rsidTr="00844AC2">
        <w:trPr>
          <w:jc w:val="center"/>
        </w:trPr>
        <w:tc>
          <w:tcPr>
            <w:tcW w:w="1487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6DF66BD7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</w:p>
        </w:tc>
        <w:tc>
          <w:tcPr>
            <w:tcW w:w="2145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21941523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300" w:right="100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Q3</w:t>
            </w:r>
          </w:p>
        </w:tc>
        <w:tc>
          <w:tcPr>
            <w:tcW w:w="901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48FBA745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2.20</w:t>
            </w:r>
          </w:p>
        </w:tc>
        <w:tc>
          <w:tcPr>
            <w:tcW w:w="1530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794CEDCF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2.03, 2.39</w:t>
            </w:r>
          </w:p>
        </w:tc>
        <w:tc>
          <w:tcPr>
            <w:tcW w:w="1333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174C260C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&lt;0.001</w:t>
            </w:r>
          </w:p>
        </w:tc>
      </w:tr>
      <w:tr w:rsidR="00E77578" w:rsidRPr="001E4D5B" w14:paraId="59B06B5E" w14:textId="77777777" w:rsidTr="00844AC2">
        <w:trPr>
          <w:jc w:val="center"/>
        </w:trPr>
        <w:tc>
          <w:tcPr>
            <w:tcW w:w="1487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74F48776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</w:p>
        </w:tc>
        <w:tc>
          <w:tcPr>
            <w:tcW w:w="2145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63FDAA2F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300" w:right="100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Q4</w:t>
            </w:r>
          </w:p>
        </w:tc>
        <w:tc>
          <w:tcPr>
            <w:tcW w:w="901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1576B1B5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2.72</w:t>
            </w:r>
          </w:p>
        </w:tc>
        <w:tc>
          <w:tcPr>
            <w:tcW w:w="1530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058C1E10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2.51, 2.95</w:t>
            </w:r>
          </w:p>
        </w:tc>
        <w:tc>
          <w:tcPr>
            <w:tcW w:w="1333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6B69ECDB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&lt;0.001</w:t>
            </w:r>
          </w:p>
        </w:tc>
      </w:tr>
      <w:tr w:rsidR="00E77578" w:rsidRPr="001E4D5B" w14:paraId="2BA03349" w14:textId="77777777" w:rsidTr="00844AC2">
        <w:trPr>
          <w:jc w:val="center"/>
        </w:trPr>
        <w:tc>
          <w:tcPr>
            <w:tcW w:w="1487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6013DEDF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DejaVu Sans" w:hAnsi="Times New Roman" w:cs="Times New Roman"/>
                <w:b/>
                <w:bCs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b/>
                <w:bCs/>
                <w:color w:val="000000"/>
                <w:sz w:val="22"/>
                <w:szCs w:val="22"/>
              </w:rPr>
              <w:t>Cancer</w:t>
            </w:r>
          </w:p>
        </w:tc>
        <w:tc>
          <w:tcPr>
            <w:tcW w:w="2145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7559F629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300" w:right="100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Q1</w:t>
            </w:r>
          </w:p>
        </w:tc>
        <w:tc>
          <w:tcPr>
            <w:tcW w:w="901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17458B57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—</w:t>
            </w:r>
          </w:p>
        </w:tc>
        <w:tc>
          <w:tcPr>
            <w:tcW w:w="1530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61FF599A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—</w:t>
            </w:r>
          </w:p>
        </w:tc>
        <w:tc>
          <w:tcPr>
            <w:tcW w:w="1333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1C1D5059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</w:p>
        </w:tc>
      </w:tr>
      <w:tr w:rsidR="00E77578" w:rsidRPr="001E4D5B" w14:paraId="5787F220" w14:textId="77777777" w:rsidTr="00844AC2">
        <w:trPr>
          <w:jc w:val="center"/>
        </w:trPr>
        <w:tc>
          <w:tcPr>
            <w:tcW w:w="1487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3BDC3FE7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</w:p>
        </w:tc>
        <w:tc>
          <w:tcPr>
            <w:tcW w:w="2145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0B8C463B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300" w:right="100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Q2</w:t>
            </w:r>
          </w:p>
        </w:tc>
        <w:tc>
          <w:tcPr>
            <w:tcW w:w="901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1F6EF996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1.42</w:t>
            </w:r>
          </w:p>
        </w:tc>
        <w:tc>
          <w:tcPr>
            <w:tcW w:w="1530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7F69B326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1.34, 1.49</w:t>
            </w:r>
          </w:p>
        </w:tc>
        <w:tc>
          <w:tcPr>
            <w:tcW w:w="1333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150AB9D6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&lt;0.001</w:t>
            </w:r>
          </w:p>
        </w:tc>
      </w:tr>
      <w:tr w:rsidR="00E77578" w:rsidRPr="001E4D5B" w14:paraId="65BEE708" w14:textId="77777777" w:rsidTr="00844AC2">
        <w:trPr>
          <w:jc w:val="center"/>
        </w:trPr>
        <w:tc>
          <w:tcPr>
            <w:tcW w:w="1487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156095FC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</w:p>
        </w:tc>
        <w:tc>
          <w:tcPr>
            <w:tcW w:w="2145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3566AEA7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300" w:right="100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Q3</w:t>
            </w:r>
          </w:p>
        </w:tc>
        <w:tc>
          <w:tcPr>
            <w:tcW w:w="901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3F4708CC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1.68</w:t>
            </w:r>
          </w:p>
        </w:tc>
        <w:tc>
          <w:tcPr>
            <w:tcW w:w="1530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23294291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1.59, 1.77</w:t>
            </w:r>
          </w:p>
        </w:tc>
        <w:tc>
          <w:tcPr>
            <w:tcW w:w="1333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00EB80F5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&lt;0.001</w:t>
            </w:r>
          </w:p>
        </w:tc>
      </w:tr>
      <w:tr w:rsidR="00E77578" w:rsidRPr="001E4D5B" w14:paraId="684ECE59" w14:textId="77777777" w:rsidTr="00844AC2">
        <w:trPr>
          <w:jc w:val="center"/>
        </w:trPr>
        <w:tc>
          <w:tcPr>
            <w:tcW w:w="1487" w:type="dxa"/>
            <w:tcBorders>
              <w:top w:val="none" w:sz="0" w:space="0" w:color="000000"/>
              <w:left w:val="none" w:sz="0" w:space="0" w:color="000000"/>
              <w:bottom w:val="single" w:sz="8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67B2084E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</w:p>
        </w:tc>
        <w:tc>
          <w:tcPr>
            <w:tcW w:w="2145" w:type="dxa"/>
            <w:tcBorders>
              <w:top w:val="none" w:sz="0" w:space="0" w:color="000000"/>
              <w:left w:val="none" w:sz="0" w:space="0" w:color="000000"/>
              <w:bottom w:val="single" w:sz="8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33F57AF1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300" w:right="100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Q4</w:t>
            </w:r>
          </w:p>
        </w:tc>
        <w:tc>
          <w:tcPr>
            <w:tcW w:w="901" w:type="dxa"/>
            <w:tcBorders>
              <w:top w:val="none" w:sz="0" w:space="0" w:color="000000"/>
              <w:left w:val="none" w:sz="0" w:space="0" w:color="000000"/>
              <w:bottom w:val="single" w:sz="8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6B7A4AE3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2.05</w:t>
            </w:r>
          </w:p>
        </w:tc>
        <w:tc>
          <w:tcPr>
            <w:tcW w:w="1530" w:type="dxa"/>
            <w:tcBorders>
              <w:top w:val="none" w:sz="0" w:space="0" w:color="000000"/>
              <w:left w:val="none" w:sz="0" w:space="0" w:color="000000"/>
              <w:bottom w:val="single" w:sz="8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4D97D06A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1.94, 2.16</w:t>
            </w:r>
          </w:p>
        </w:tc>
        <w:tc>
          <w:tcPr>
            <w:tcW w:w="1333" w:type="dxa"/>
            <w:tcBorders>
              <w:top w:val="none" w:sz="0" w:space="0" w:color="000000"/>
              <w:left w:val="none" w:sz="0" w:space="0" w:color="000000"/>
              <w:bottom w:val="single" w:sz="8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5423465A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&lt;0.001</w:t>
            </w:r>
          </w:p>
        </w:tc>
      </w:tr>
      <w:tr w:rsidR="00E77578" w:rsidRPr="001E4D5B" w14:paraId="2005311F" w14:textId="77777777" w:rsidTr="00844AC2">
        <w:trPr>
          <w:jc w:val="center"/>
        </w:trPr>
        <w:tc>
          <w:tcPr>
            <w:tcW w:w="7396" w:type="dxa"/>
            <w:gridSpan w:val="5"/>
            <w:tcBorders>
              <w:top w:val="single" w:sz="8" w:space="0" w:color="000000"/>
              <w:left w:val="none" w:sz="0" w:space="0" w:color="FFFFFF"/>
              <w:bottom w:val="none" w:sz="0" w:space="0" w:color="FFFFFF"/>
              <w:right w:val="none" w:sz="0" w:space="0" w:color="FFFFFF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A89FA5B" w14:textId="22C53D95" w:rsidR="00C858C7" w:rsidRPr="001E4D5B" w:rsidRDefault="00C858C7" w:rsidP="00C858C7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line="480" w:lineRule="auto"/>
              <w:rPr>
                <w:rFonts w:ascii="Times New Roman" w:hAnsi="Times New Roman" w:cs="Times New Roman"/>
                <w:sz w:val="22"/>
                <w:szCs w:val="22"/>
              </w:rPr>
            </w:pPr>
            <w:r w:rsidRPr="001E4D5B">
              <w:rPr>
                <w:rFonts w:ascii="Times New Roman" w:hAnsi="Times New Roman" w:cs="Times New Roman"/>
                <w:sz w:val="22"/>
                <w:szCs w:val="22"/>
              </w:rPr>
              <w:t xml:space="preserve">Abbreviations: </w:t>
            </w:r>
            <w:r w:rsidR="005240B4" w:rsidRPr="001E4D5B">
              <w:rPr>
                <w:rFonts w:ascii="Times New Roman" w:hAnsi="Times New Roman" w:cs="Times New Roman"/>
                <w:sz w:val="22"/>
                <w:szCs w:val="22"/>
              </w:rPr>
              <w:t>CI, Confidence Interval; HR, Hazard Ratio; CVD, cardiovascular disease;</w:t>
            </w:r>
          </w:p>
          <w:p w14:paraId="324F1C80" w14:textId="67DAF0F5" w:rsidR="00E77578" w:rsidRPr="001E4D5B" w:rsidRDefault="000A32A7" w:rsidP="00C858C7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right="100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 xml:space="preserve">All was adjusted </w:t>
            </w:r>
            <w:r w:rsidRPr="001E4D5B">
              <w:rPr>
                <w:rFonts w:ascii="Times New Roman" w:hAnsi="Times New Roman" w:cs="Times New Roman"/>
                <w:sz w:val="22"/>
                <w:szCs w:val="22"/>
              </w:rPr>
              <w:t>for ethnicity, TDI, education, vegetable serving, fruit serving, sedentary duration and BMI, cholesterol medication, blood pressure medication, LDL-c, TG, SBP, and DBP.</w:t>
            </w:r>
          </w:p>
        </w:tc>
      </w:tr>
    </w:tbl>
    <w:p w14:paraId="46EDDFC4" w14:textId="77777777" w:rsidR="00E77578" w:rsidRPr="001E4D5B" w:rsidRDefault="00E77578">
      <w:pPr>
        <w:rPr>
          <w:rFonts w:ascii="Times New Roman" w:hAnsi="Times New Roman" w:cs="Times New Roman"/>
          <w:sz w:val="22"/>
          <w:szCs w:val="22"/>
        </w:rPr>
        <w:sectPr w:rsidR="00E77578" w:rsidRPr="001E4D5B" w:rsidSect="00E77578">
          <w:pgSz w:w="11906" w:h="16838"/>
          <w:pgMar w:top="1440" w:right="1800" w:bottom="1440" w:left="1800" w:header="851" w:footer="992" w:gutter="0"/>
          <w:cols w:space="425"/>
          <w:docGrid w:type="lines" w:linePitch="312"/>
        </w:sectPr>
      </w:pPr>
    </w:p>
    <w:p w14:paraId="384F23F7" w14:textId="77777777" w:rsidR="00E77578" w:rsidRPr="001E4D5B" w:rsidRDefault="00E77578">
      <w:pPr>
        <w:rPr>
          <w:rFonts w:ascii="Times New Roman" w:hAnsi="Times New Roman" w:cs="Times New Roman"/>
          <w:sz w:val="22"/>
          <w:szCs w:val="22"/>
        </w:rPr>
      </w:pPr>
    </w:p>
    <w:p w14:paraId="7159FD40" w14:textId="463FF761" w:rsidR="00E77578" w:rsidRPr="001E4D5B" w:rsidRDefault="00E77578" w:rsidP="00E77578">
      <w:pPr>
        <w:rPr>
          <w:rFonts w:ascii="Times New Roman" w:hAnsi="Times New Roman" w:cs="Times New Roman"/>
          <w:b/>
          <w:bCs/>
          <w:sz w:val="22"/>
          <w:szCs w:val="22"/>
        </w:rPr>
      </w:pPr>
      <w:r w:rsidRPr="001E4D5B">
        <w:rPr>
          <w:rFonts w:ascii="Times New Roman" w:hAnsi="Times New Roman" w:cs="Times New Roman"/>
          <w:b/>
          <w:bCs/>
          <w:sz w:val="22"/>
          <w:szCs w:val="22"/>
        </w:rPr>
        <w:t>Table S1</w:t>
      </w:r>
      <w:r w:rsidR="005E1380">
        <w:rPr>
          <w:rFonts w:ascii="Times New Roman" w:hAnsi="Times New Roman" w:cs="Times New Roman" w:hint="eastAsia"/>
          <w:b/>
          <w:bCs/>
          <w:sz w:val="22"/>
          <w:szCs w:val="22"/>
        </w:rPr>
        <w:t>2</w:t>
      </w:r>
      <w:r w:rsidRPr="001E4D5B">
        <w:rPr>
          <w:rFonts w:ascii="Times New Roman" w:hAnsi="Times New Roman" w:cs="Times New Roman"/>
          <w:b/>
          <w:bCs/>
          <w:sz w:val="22"/>
          <w:szCs w:val="22"/>
        </w:rPr>
        <w:t xml:space="preserve">. Association of the </w:t>
      </w:r>
      <w:proofErr w:type="spellStart"/>
      <w:r w:rsidRPr="001E4D5B">
        <w:rPr>
          <w:rFonts w:ascii="Times New Roman" w:hAnsi="Times New Roman" w:cs="Times New Roman"/>
          <w:b/>
          <w:bCs/>
          <w:sz w:val="22"/>
          <w:szCs w:val="22"/>
        </w:rPr>
        <w:t>ClivD</w:t>
      </w:r>
      <w:r w:rsidRPr="001E4D5B">
        <w:rPr>
          <w:rFonts w:ascii="Times New Roman" w:hAnsi="Times New Roman" w:cs="Times New Roman"/>
          <w:b/>
          <w:bCs/>
          <w:sz w:val="22"/>
          <w:szCs w:val="22"/>
          <w:vertAlign w:val="subscript"/>
        </w:rPr>
        <w:t>nonlab</w:t>
      </w:r>
      <w:proofErr w:type="spellEnd"/>
      <w:r w:rsidRPr="001E4D5B">
        <w:rPr>
          <w:rFonts w:ascii="Times New Roman" w:hAnsi="Times New Roman" w:cs="Times New Roman"/>
          <w:b/>
          <w:bCs/>
          <w:sz w:val="22"/>
          <w:szCs w:val="22"/>
        </w:rPr>
        <w:t xml:space="preserve"> with dementia, cardiovascular disease, and cancer (Treating death as a competing risk).</w:t>
      </w:r>
    </w:p>
    <w:p w14:paraId="43AEE3DD" w14:textId="77777777" w:rsidR="00E77578" w:rsidRPr="001E4D5B" w:rsidRDefault="00E77578">
      <w:pPr>
        <w:rPr>
          <w:rFonts w:ascii="Times New Roman" w:hAnsi="Times New Roman" w:cs="Times New Roman"/>
          <w:sz w:val="22"/>
          <w:szCs w:val="22"/>
        </w:rPr>
      </w:pPr>
    </w:p>
    <w:tbl>
      <w:tblPr>
        <w:tblW w:w="0" w:type="auto"/>
        <w:jc w:val="center"/>
        <w:tblLayout w:type="fixed"/>
        <w:tblLook w:val="0420" w:firstRow="1" w:lastRow="0" w:firstColumn="0" w:lastColumn="0" w:noHBand="0" w:noVBand="1"/>
      </w:tblPr>
      <w:tblGrid>
        <w:gridCol w:w="1487"/>
        <w:gridCol w:w="2145"/>
        <w:gridCol w:w="901"/>
        <w:gridCol w:w="1530"/>
        <w:gridCol w:w="1333"/>
      </w:tblGrid>
      <w:tr w:rsidR="00E77578" w:rsidRPr="001E4D5B" w14:paraId="0C8ECD67" w14:textId="77777777" w:rsidTr="00844AC2">
        <w:trPr>
          <w:tblHeader/>
          <w:jc w:val="center"/>
        </w:trPr>
        <w:tc>
          <w:tcPr>
            <w:tcW w:w="1487" w:type="dxa"/>
            <w:tcBorders>
              <w:top w:val="single" w:sz="8" w:space="0" w:color="000000"/>
              <w:left w:val="none" w:sz="0" w:space="0" w:color="000000"/>
              <w:bottom w:val="single" w:sz="8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88F3276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40" w:after="40"/>
              <w:ind w:left="100" w:right="100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b/>
                <w:color w:val="000000"/>
                <w:sz w:val="22"/>
                <w:szCs w:val="22"/>
              </w:rPr>
              <w:t>Group</w:t>
            </w:r>
          </w:p>
        </w:tc>
        <w:tc>
          <w:tcPr>
            <w:tcW w:w="2145" w:type="dxa"/>
            <w:tcBorders>
              <w:top w:val="single" w:sz="8" w:space="0" w:color="000000"/>
              <w:left w:val="none" w:sz="0" w:space="0" w:color="000000"/>
              <w:bottom w:val="single" w:sz="8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88F9C27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40" w:after="40"/>
              <w:ind w:left="100" w:right="100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b/>
                <w:color w:val="000000"/>
                <w:sz w:val="22"/>
                <w:szCs w:val="22"/>
              </w:rPr>
              <w:t>Characteristic</w:t>
            </w:r>
          </w:p>
        </w:tc>
        <w:tc>
          <w:tcPr>
            <w:tcW w:w="901" w:type="dxa"/>
            <w:tcBorders>
              <w:top w:val="single" w:sz="8" w:space="0" w:color="000000"/>
              <w:left w:val="none" w:sz="0" w:space="0" w:color="000000"/>
              <w:bottom w:val="single" w:sz="8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866625A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40" w:after="4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b/>
                <w:color w:val="000000"/>
                <w:sz w:val="22"/>
                <w:szCs w:val="22"/>
              </w:rPr>
              <w:t>HR</w:t>
            </w:r>
          </w:p>
        </w:tc>
        <w:tc>
          <w:tcPr>
            <w:tcW w:w="1530" w:type="dxa"/>
            <w:tcBorders>
              <w:top w:val="single" w:sz="8" w:space="0" w:color="000000"/>
              <w:left w:val="none" w:sz="0" w:space="0" w:color="000000"/>
              <w:bottom w:val="single" w:sz="8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AD7FCE6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40" w:after="4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b/>
                <w:color w:val="000000"/>
                <w:sz w:val="22"/>
                <w:szCs w:val="22"/>
              </w:rPr>
              <w:t>95% CI</w:t>
            </w:r>
          </w:p>
        </w:tc>
        <w:tc>
          <w:tcPr>
            <w:tcW w:w="1333" w:type="dxa"/>
            <w:tcBorders>
              <w:top w:val="single" w:sz="8" w:space="0" w:color="000000"/>
              <w:left w:val="none" w:sz="0" w:space="0" w:color="000000"/>
              <w:bottom w:val="single" w:sz="8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B0DD41A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40" w:after="4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b/>
                <w:color w:val="000000"/>
                <w:sz w:val="22"/>
                <w:szCs w:val="22"/>
              </w:rPr>
              <w:t>p-value</w:t>
            </w:r>
          </w:p>
        </w:tc>
      </w:tr>
      <w:tr w:rsidR="00E77578" w:rsidRPr="001E4D5B" w14:paraId="7E1A4509" w14:textId="77777777" w:rsidTr="00844AC2">
        <w:trPr>
          <w:jc w:val="center"/>
        </w:trPr>
        <w:tc>
          <w:tcPr>
            <w:tcW w:w="1487" w:type="dxa"/>
            <w:tcBorders>
              <w:top w:val="single" w:sz="8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5D6AA7E1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DejaVu Sans" w:hAnsi="Times New Roman" w:cs="Times New Roman"/>
                <w:b/>
                <w:bCs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b/>
                <w:bCs/>
                <w:color w:val="000000"/>
                <w:sz w:val="22"/>
                <w:szCs w:val="22"/>
              </w:rPr>
              <w:t>Dementia</w:t>
            </w:r>
          </w:p>
        </w:tc>
        <w:tc>
          <w:tcPr>
            <w:tcW w:w="2145" w:type="dxa"/>
            <w:tcBorders>
              <w:top w:val="single" w:sz="8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5FB75D2B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300" w:right="100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Q1</w:t>
            </w:r>
          </w:p>
        </w:tc>
        <w:tc>
          <w:tcPr>
            <w:tcW w:w="901" w:type="dxa"/>
            <w:tcBorders>
              <w:top w:val="single" w:sz="8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187E332F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—</w:t>
            </w:r>
          </w:p>
        </w:tc>
        <w:tc>
          <w:tcPr>
            <w:tcW w:w="1530" w:type="dxa"/>
            <w:tcBorders>
              <w:top w:val="single" w:sz="8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3C7E4F84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—</w:t>
            </w:r>
          </w:p>
        </w:tc>
        <w:tc>
          <w:tcPr>
            <w:tcW w:w="1333" w:type="dxa"/>
            <w:tcBorders>
              <w:top w:val="single" w:sz="8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54BD52B1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</w:p>
        </w:tc>
      </w:tr>
      <w:tr w:rsidR="00E77578" w:rsidRPr="001E4D5B" w14:paraId="740CB494" w14:textId="77777777" w:rsidTr="00844AC2">
        <w:trPr>
          <w:jc w:val="center"/>
        </w:trPr>
        <w:tc>
          <w:tcPr>
            <w:tcW w:w="1487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50D76A52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</w:p>
        </w:tc>
        <w:tc>
          <w:tcPr>
            <w:tcW w:w="2145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7316B5F6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300" w:right="100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Q2</w:t>
            </w:r>
          </w:p>
        </w:tc>
        <w:tc>
          <w:tcPr>
            <w:tcW w:w="901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494F86F8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2.10</w:t>
            </w:r>
          </w:p>
        </w:tc>
        <w:tc>
          <w:tcPr>
            <w:tcW w:w="1530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0AF9A174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1.64, 2.70</w:t>
            </w:r>
          </w:p>
        </w:tc>
        <w:tc>
          <w:tcPr>
            <w:tcW w:w="1333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25B38BF3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&lt;0.001</w:t>
            </w:r>
          </w:p>
        </w:tc>
      </w:tr>
      <w:tr w:rsidR="00E77578" w:rsidRPr="001E4D5B" w14:paraId="3D03ABFE" w14:textId="77777777" w:rsidTr="00844AC2">
        <w:trPr>
          <w:jc w:val="center"/>
        </w:trPr>
        <w:tc>
          <w:tcPr>
            <w:tcW w:w="1487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267880A9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</w:p>
        </w:tc>
        <w:tc>
          <w:tcPr>
            <w:tcW w:w="2145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77ECA6A3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300" w:right="100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Q3</w:t>
            </w:r>
          </w:p>
        </w:tc>
        <w:tc>
          <w:tcPr>
            <w:tcW w:w="901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4CC1B3D9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2.74</w:t>
            </w:r>
          </w:p>
        </w:tc>
        <w:tc>
          <w:tcPr>
            <w:tcW w:w="1530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3E1D76C1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2.15, 3.50</w:t>
            </w:r>
          </w:p>
        </w:tc>
        <w:tc>
          <w:tcPr>
            <w:tcW w:w="1333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0B61ABAC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&lt;0.001</w:t>
            </w:r>
          </w:p>
        </w:tc>
      </w:tr>
      <w:tr w:rsidR="00E77578" w:rsidRPr="001E4D5B" w14:paraId="2BD97F81" w14:textId="77777777" w:rsidTr="00844AC2">
        <w:trPr>
          <w:jc w:val="center"/>
        </w:trPr>
        <w:tc>
          <w:tcPr>
            <w:tcW w:w="1487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50EA0631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</w:p>
        </w:tc>
        <w:tc>
          <w:tcPr>
            <w:tcW w:w="2145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3CFC5440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300" w:right="100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Q4</w:t>
            </w:r>
          </w:p>
        </w:tc>
        <w:tc>
          <w:tcPr>
            <w:tcW w:w="901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3738FBE9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3.31</w:t>
            </w:r>
          </w:p>
        </w:tc>
        <w:tc>
          <w:tcPr>
            <w:tcW w:w="1530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2024D943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2.59, 4.23</w:t>
            </w:r>
          </w:p>
        </w:tc>
        <w:tc>
          <w:tcPr>
            <w:tcW w:w="1333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40AF9AFC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&lt;0.001</w:t>
            </w:r>
          </w:p>
        </w:tc>
      </w:tr>
      <w:tr w:rsidR="00E77578" w:rsidRPr="001E4D5B" w14:paraId="2DD2582C" w14:textId="77777777" w:rsidTr="00844AC2">
        <w:trPr>
          <w:jc w:val="center"/>
        </w:trPr>
        <w:tc>
          <w:tcPr>
            <w:tcW w:w="1487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51FD360E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DejaVu Sans" w:hAnsi="Times New Roman" w:cs="Times New Roman"/>
                <w:b/>
                <w:bCs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b/>
                <w:bCs/>
                <w:color w:val="000000"/>
                <w:sz w:val="22"/>
                <w:szCs w:val="22"/>
              </w:rPr>
              <w:t>CVD</w:t>
            </w:r>
          </w:p>
        </w:tc>
        <w:tc>
          <w:tcPr>
            <w:tcW w:w="2145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7A0F87C8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300" w:right="100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Q1</w:t>
            </w:r>
          </w:p>
        </w:tc>
        <w:tc>
          <w:tcPr>
            <w:tcW w:w="901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40D8F58C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—</w:t>
            </w:r>
          </w:p>
        </w:tc>
        <w:tc>
          <w:tcPr>
            <w:tcW w:w="1530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5E50D94B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—</w:t>
            </w:r>
          </w:p>
        </w:tc>
        <w:tc>
          <w:tcPr>
            <w:tcW w:w="1333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5EACFF7D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</w:p>
        </w:tc>
      </w:tr>
      <w:tr w:rsidR="00E77578" w:rsidRPr="001E4D5B" w14:paraId="00229880" w14:textId="77777777" w:rsidTr="00844AC2">
        <w:trPr>
          <w:jc w:val="center"/>
        </w:trPr>
        <w:tc>
          <w:tcPr>
            <w:tcW w:w="1487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798D49D3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</w:p>
        </w:tc>
        <w:tc>
          <w:tcPr>
            <w:tcW w:w="2145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3C562C8C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300" w:right="100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Q2</w:t>
            </w:r>
          </w:p>
        </w:tc>
        <w:tc>
          <w:tcPr>
            <w:tcW w:w="901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50F7CB4E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1.56</w:t>
            </w:r>
          </w:p>
        </w:tc>
        <w:tc>
          <w:tcPr>
            <w:tcW w:w="1530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4D3F3E03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1.44, 1.69</w:t>
            </w:r>
          </w:p>
        </w:tc>
        <w:tc>
          <w:tcPr>
            <w:tcW w:w="1333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0E3AC84B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&lt;0.001</w:t>
            </w:r>
          </w:p>
        </w:tc>
      </w:tr>
      <w:tr w:rsidR="00E77578" w:rsidRPr="001E4D5B" w14:paraId="176528C8" w14:textId="77777777" w:rsidTr="00844AC2">
        <w:trPr>
          <w:jc w:val="center"/>
        </w:trPr>
        <w:tc>
          <w:tcPr>
            <w:tcW w:w="1487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4A412344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</w:p>
        </w:tc>
        <w:tc>
          <w:tcPr>
            <w:tcW w:w="2145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3FF2CD75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300" w:right="100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Q3</w:t>
            </w:r>
          </w:p>
        </w:tc>
        <w:tc>
          <w:tcPr>
            <w:tcW w:w="901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60C0DCFD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1.83</w:t>
            </w:r>
          </w:p>
        </w:tc>
        <w:tc>
          <w:tcPr>
            <w:tcW w:w="1530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61EACDCB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1.69, 1.98</w:t>
            </w:r>
          </w:p>
        </w:tc>
        <w:tc>
          <w:tcPr>
            <w:tcW w:w="1333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07E5D691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&lt;0.001</w:t>
            </w:r>
          </w:p>
        </w:tc>
      </w:tr>
      <w:tr w:rsidR="00E77578" w:rsidRPr="001E4D5B" w14:paraId="0A3700D9" w14:textId="77777777" w:rsidTr="00844AC2">
        <w:trPr>
          <w:jc w:val="center"/>
        </w:trPr>
        <w:tc>
          <w:tcPr>
            <w:tcW w:w="1487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1EDA4BA9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</w:p>
        </w:tc>
        <w:tc>
          <w:tcPr>
            <w:tcW w:w="2145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3795656A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300" w:right="100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Q4</w:t>
            </w:r>
          </w:p>
        </w:tc>
        <w:tc>
          <w:tcPr>
            <w:tcW w:w="901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7960773C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2.36</w:t>
            </w:r>
          </w:p>
        </w:tc>
        <w:tc>
          <w:tcPr>
            <w:tcW w:w="1530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04CB2FF0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2.18, 2.54</w:t>
            </w:r>
          </w:p>
        </w:tc>
        <w:tc>
          <w:tcPr>
            <w:tcW w:w="1333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01FAB679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&lt;0.001</w:t>
            </w:r>
          </w:p>
        </w:tc>
      </w:tr>
      <w:tr w:rsidR="00E77578" w:rsidRPr="001E4D5B" w14:paraId="7146374B" w14:textId="77777777" w:rsidTr="00844AC2">
        <w:trPr>
          <w:jc w:val="center"/>
        </w:trPr>
        <w:tc>
          <w:tcPr>
            <w:tcW w:w="1487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7B2843D9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DejaVu Sans" w:hAnsi="Times New Roman" w:cs="Times New Roman"/>
                <w:b/>
                <w:bCs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b/>
                <w:bCs/>
                <w:color w:val="000000"/>
                <w:sz w:val="22"/>
                <w:szCs w:val="22"/>
              </w:rPr>
              <w:t>Cancer</w:t>
            </w:r>
          </w:p>
        </w:tc>
        <w:tc>
          <w:tcPr>
            <w:tcW w:w="2145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52BFC373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300" w:right="100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Q1</w:t>
            </w:r>
          </w:p>
        </w:tc>
        <w:tc>
          <w:tcPr>
            <w:tcW w:w="901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21B9E56D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—</w:t>
            </w:r>
          </w:p>
        </w:tc>
        <w:tc>
          <w:tcPr>
            <w:tcW w:w="1530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73A3477C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—</w:t>
            </w:r>
          </w:p>
        </w:tc>
        <w:tc>
          <w:tcPr>
            <w:tcW w:w="1333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59FA456C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</w:p>
        </w:tc>
      </w:tr>
      <w:tr w:rsidR="00E77578" w:rsidRPr="001E4D5B" w14:paraId="6256C056" w14:textId="77777777" w:rsidTr="00844AC2">
        <w:trPr>
          <w:jc w:val="center"/>
        </w:trPr>
        <w:tc>
          <w:tcPr>
            <w:tcW w:w="1487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2DC42A23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</w:p>
        </w:tc>
        <w:tc>
          <w:tcPr>
            <w:tcW w:w="2145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59915E26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300" w:right="100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Q2</w:t>
            </w:r>
          </w:p>
        </w:tc>
        <w:tc>
          <w:tcPr>
            <w:tcW w:w="901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38D5C50D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1.32</w:t>
            </w:r>
          </w:p>
        </w:tc>
        <w:tc>
          <w:tcPr>
            <w:tcW w:w="1530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7BF5571D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1.26, 1.39</w:t>
            </w:r>
          </w:p>
        </w:tc>
        <w:tc>
          <w:tcPr>
            <w:tcW w:w="1333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0E1BFA1C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&lt;0.001</w:t>
            </w:r>
          </w:p>
        </w:tc>
      </w:tr>
      <w:tr w:rsidR="00E77578" w:rsidRPr="001E4D5B" w14:paraId="3226E960" w14:textId="77777777" w:rsidTr="00844AC2">
        <w:trPr>
          <w:jc w:val="center"/>
        </w:trPr>
        <w:tc>
          <w:tcPr>
            <w:tcW w:w="1487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351D9DFA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</w:p>
        </w:tc>
        <w:tc>
          <w:tcPr>
            <w:tcW w:w="2145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4C424787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300" w:right="100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Q3</w:t>
            </w:r>
          </w:p>
        </w:tc>
        <w:tc>
          <w:tcPr>
            <w:tcW w:w="901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25BED95D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1.55</w:t>
            </w:r>
          </w:p>
        </w:tc>
        <w:tc>
          <w:tcPr>
            <w:tcW w:w="1530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25A59E07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1.48, 1.63</w:t>
            </w:r>
          </w:p>
        </w:tc>
        <w:tc>
          <w:tcPr>
            <w:tcW w:w="1333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5DAC32D4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&lt;0.001</w:t>
            </w:r>
          </w:p>
        </w:tc>
      </w:tr>
      <w:tr w:rsidR="00E77578" w:rsidRPr="001E4D5B" w14:paraId="78502C98" w14:textId="77777777" w:rsidTr="00844AC2">
        <w:trPr>
          <w:jc w:val="center"/>
        </w:trPr>
        <w:tc>
          <w:tcPr>
            <w:tcW w:w="1487" w:type="dxa"/>
            <w:tcBorders>
              <w:top w:val="none" w:sz="0" w:space="0" w:color="000000"/>
              <w:left w:val="none" w:sz="0" w:space="0" w:color="000000"/>
              <w:bottom w:val="single" w:sz="8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19D3D31B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</w:p>
        </w:tc>
        <w:tc>
          <w:tcPr>
            <w:tcW w:w="2145" w:type="dxa"/>
            <w:tcBorders>
              <w:top w:val="none" w:sz="0" w:space="0" w:color="000000"/>
              <w:left w:val="none" w:sz="0" w:space="0" w:color="000000"/>
              <w:bottom w:val="single" w:sz="8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6E56745E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300" w:right="100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Q4</w:t>
            </w:r>
          </w:p>
        </w:tc>
        <w:tc>
          <w:tcPr>
            <w:tcW w:w="901" w:type="dxa"/>
            <w:tcBorders>
              <w:top w:val="none" w:sz="0" w:space="0" w:color="000000"/>
              <w:left w:val="none" w:sz="0" w:space="0" w:color="000000"/>
              <w:bottom w:val="single" w:sz="8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05BB37E2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1.85</w:t>
            </w:r>
          </w:p>
        </w:tc>
        <w:tc>
          <w:tcPr>
            <w:tcW w:w="1530" w:type="dxa"/>
            <w:tcBorders>
              <w:top w:val="none" w:sz="0" w:space="0" w:color="000000"/>
              <w:left w:val="none" w:sz="0" w:space="0" w:color="000000"/>
              <w:bottom w:val="single" w:sz="8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7A5B84C8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1.76, 1.95</w:t>
            </w:r>
          </w:p>
        </w:tc>
        <w:tc>
          <w:tcPr>
            <w:tcW w:w="1333" w:type="dxa"/>
            <w:tcBorders>
              <w:top w:val="none" w:sz="0" w:space="0" w:color="000000"/>
              <w:left w:val="none" w:sz="0" w:space="0" w:color="000000"/>
              <w:bottom w:val="single" w:sz="8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2401E8E4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&lt;0.001</w:t>
            </w:r>
          </w:p>
        </w:tc>
      </w:tr>
      <w:tr w:rsidR="00E77578" w:rsidRPr="001E4D5B" w14:paraId="4256F515" w14:textId="77777777" w:rsidTr="00844AC2">
        <w:trPr>
          <w:jc w:val="center"/>
        </w:trPr>
        <w:tc>
          <w:tcPr>
            <w:tcW w:w="7396" w:type="dxa"/>
            <w:gridSpan w:val="5"/>
            <w:tcBorders>
              <w:top w:val="single" w:sz="8" w:space="0" w:color="000000"/>
              <w:left w:val="none" w:sz="0" w:space="0" w:color="FFFFFF"/>
              <w:bottom w:val="none" w:sz="0" w:space="0" w:color="FFFFFF"/>
              <w:right w:val="none" w:sz="0" w:space="0" w:color="FFFFFF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4B383E9" w14:textId="5A1EE572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 xml:space="preserve">Abbreviations: </w:t>
            </w:r>
            <w:r w:rsidR="005240B4" w:rsidRPr="001E4D5B">
              <w:rPr>
                <w:rFonts w:ascii="Times New Roman" w:hAnsi="Times New Roman" w:cs="Times New Roman"/>
                <w:sz w:val="22"/>
                <w:szCs w:val="22"/>
              </w:rPr>
              <w:t>CI, Confidence Interval; HR, Hazard Ratio; CVD, cardiovascular disease;</w:t>
            </w:r>
          </w:p>
          <w:p w14:paraId="36CBC525" w14:textId="35D866B9" w:rsidR="000A32A7" w:rsidRPr="001E4D5B" w:rsidRDefault="000A32A7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 xml:space="preserve">All was adjusted </w:t>
            </w:r>
            <w:r w:rsidRPr="001E4D5B">
              <w:rPr>
                <w:rFonts w:ascii="Times New Roman" w:hAnsi="Times New Roman" w:cs="Times New Roman"/>
                <w:sz w:val="22"/>
                <w:szCs w:val="22"/>
              </w:rPr>
              <w:t>for ethnicity, TDI, education, vegetable serving, fruit serving, sedentary duration and BMI, cholesterol medication, blood pressure medication, LDL-c, TG, SBP, and DBP.</w:t>
            </w:r>
          </w:p>
        </w:tc>
      </w:tr>
    </w:tbl>
    <w:p w14:paraId="6E19DDAC" w14:textId="77777777" w:rsidR="00E77578" w:rsidRPr="001E4D5B" w:rsidRDefault="00E77578">
      <w:pPr>
        <w:rPr>
          <w:rFonts w:ascii="Times New Roman" w:hAnsi="Times New Roman" w:cs="Times New Roman"/>
          <w:sz w:val="22"/>
          <w:szCs w:val="22"/>
        </w:rPr>
      </w:pPr>
    </w:p>
    <w:p w14:paraId="2EAE4E2E" w14:textId="77777777" w:rsidR="00E77578" w:rsidRPr="001E4D5B" w:rsidRDefault="00E77578">
      <w:pPr>
        <w:rPr>
          <w:rFonts w:ascii="Times New Roman" w:hAnsi="Times New Roman" w:cs="Times New Roman"/>
          <w:sz w:val="22"/>
          <w:szCs w:val="22"/>
        </w:rPr>
        <w:sectPr w:rsidR="00E77578" w:rsidRPr="001E4D5B" w:rsidSect="00E77578">
          <w:pgSz w:w="11906" w:h="16838"/>
          <w:pgMar w:top="1440" w:right="1800" w:bottom="1440" w:left="1800" w:header="851" w:footer="992" w:gutter="0"/>
          <w:cols w:space="425"/>
          <w:docGrid w:type="lines" w:linePitch="312"/>
        </w:sectPr>
      </w:pPr>
    </w:p>
    <w:p w14:paraId="75467ECC" w14:textId="2EC19D04" w:rsidR="00E77578" w:rsidRPr="001E4D5B" w:rsidRDefault="00E77578" w:rsidP="00E77578">
      <w:pPr>
        <w:rPr>
          <w:rFonts w:ascii="Times New Roman" w:hAnsi="Times New Roman" w:cs="Times New Roman"/>
          <w:b/>
          <w:bCs/>
          <w:sz w:val="22"/>
          <w:szCs w:val="22"/>
        </w:rPr>
      </w:pPr>
      <w:r w:rsidRPr="001E4D5B">
        <w:rPr>
          <w:rFonts w:ascii="Times New Roman" w:hAnsi="Times New Roman" w:cs="Times New Roman"/>
          <w:b/>
          <w:bCs/>
          <w:sz w:val="22"/>
          <w:szCs w:val="22"/>
        </w:rPr>
        <w:lastRenderedPageBreak/>
        <w:t>Table S1</w:t>
      </w:r>
      <w:r w:rsidR="005E1380">
        <w:rPr>
          <w:rFonts w:ascii="Times New Roman" w:hAnsi="Times New Roman" w:cs="Times New Roman" w:hint="eastAsia"/>
          <w:b/>
          <w:bCs/>
          <w:sz w:val="22"/>
          <w:szCs w:val="22"/>
        </w:rPr>
        <w:t>3</w:t>
      </w:r>
      <w:r w:rsidRPr="001E4D5B">
        <w:rPr>
          <w:rFonts w:ascii="Times New Roman" w:hAnsi="Times New Roman" w:cs="Times New Roman"/>
          <w:b/>
          <w:bCs/>
          <w:sz w:val="22"/>
          <w:szCs w:val="22"/>
        </w:rPr>
        <w:t xml:space="preserve">. Association of the </w:t>
      </w:r>
      <w:proofErr w:type="spellStart"/>
      <w:r w:rsidRPr="001E4D5B">
        <w:rPr>
          <w:rFonts w:ascii="Times New Roman" w:hAnsi="Times New Roman" w:cs="Times New Roman"/>
          <w:b/>
          <w:bCs/>
          <w:sz w:val="22"/>
          <w:szCs w:val="22"/>
        </w:rPr>
        <w:t>ClivD</w:t>
      </w:r>
      <w:r w:rsidRPr="001E4D5B">
        <w:rPr>
          <w:rFonts w:ascii="Times New Roman" w:hAnsi="Times New Roman" w:cs="Times New Roman"/>
          <w:b/>
          <w:bCs/>
          <w:sz w:val="22"/>
          <w:szCs w:val="22"/>
          <w:vertAlign w:val="subscript"/>
        </w:rPr>
        <w:t>lab</w:t>
      </w:r>
      <w:proofErr w:type="spellEnd"/>
      <w:r w:rsidRPr="001E4D5B">
        <w:rPr>
          <w:rFonts w:ascii="Times New Roman" w:hAnsi="Times New Roman" w:cs="Times New Roman"/>
          <w:b/>
          <w:bCs/>
          <w:sz w:val="22"/>
          <w:szCs w:val="22"/>
        </w:rPr>
        <w:t xml:space="preserve"> with </w:t>
      </w:r>
      <w:r w:rsidR="005240B4" w:rsidRPr="001E4D5B">
        <w:rPr>
          <w:rFonts w:ascii="Times New Roman" w:hAnsi="Times New Roman" w:cs="Times New Roman"/>
          <w:b/>
          <w:bCs/>
          <w:sz w:val="22"/>
          <w:szCs w:val="22"/>
        </w:rPr>
        <w:t>Alzheimer's disease, vascular dementia, coronary heart disease, heart failure and stroke</w:t>
      </w:r>
      <w:r w:rsidRPr="001E4D5B">
        <w:rPr>
          <w:rFonts w:ascii="Times New Roman" w:hAnsi="Times New Roman" w:cs="Times New Roman"/>
          <w:b/>
          <w:bCs/>
          <w:sz w:val="22"/>
          <w:szCs w:val="22"/>
        </w:rPr>
        <w:t xml:space="preserve"> (Treating death as a competing risk).</w:t>
      </w:r>
    </w:p>
    <w:p w14:paraId="19F8B50D" w14:textId="77777777" w:rsidR="00E77578" w:rsidRPr="001E4D5B" w:rsidRDefault="00E77578">
      <w:pPr>
        <w:rPr>
          <w:rFonts w:ascii="Times New Roman" w:hAnsi="Times New Roman" w:cs="Times New Roman"/>
          <w:sz w:val="22"/>
          <w:szCs w:val="22"/>
        </w:rPr>
      </w:pPr>
    </w:p>
    <w:tbl>
      <w:tblPr>
        <w:tblW w:w="0" w:type="auto"/>
        <w:jc w:val="center"/>
        <w:tblCellMar>
          <w:left w:w="0" w:type="dxa"/>
          <w:right w:w="0" w:type="dxa"/>
        </w:tblCellMar>
        <w:tblLook w:val="0420" w:firstRow="1" w:lastRow="0" w:firstColumn="0" w:lastColumn="0" w:noHBand="0" w:noVBand="1"/>
      </w:tblPr>
      <w:tblGrid>
        <w:gridCol w:w="3056"/>
        <w:gridCol w:w="1158"/>
        <w:gridCol w:w="1013"/>
        <w:gridCol w:w="1577"/>
        <w:gridCol w:w="1502"/>
      </w:tblGrid>
      <w:tr w:rsidR="00E77578" w:rsidRPr="001E4D5B" w14:paraId="1AFF879E" w14:textId="77777777" w:rsidTr="00844AC2">
        <w:trPr>
          <w:tblHeader/>
          <w:jc w:val="center"/>
        </w:trPr>
        <w:tc>
          <w:tcPr>
            <w:tcW w:w="0" w:type="auto"/>
            <w:tcBorders>
              <w:top w:val="single" w:sz="8" w:space="0" w:color="000000"/>
              <w:left w:val="none" w:sz="0" w:space="0" w:color="000000"/>
              <w:bottom w:val="single" w:sz="8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3D11555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40" w:after="40"/>
              <w:ind w:left="100" w:right="100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</w:p>
        </w:tc>
        <w:tc>
          <w:tcPr>
            <w:tcW w:w="0" w:type="auto"/>
            <w:tcBorders>
              <w:top w:val="single" w:sz="8" w:space="0" w:color="000000"/>
              <w:left w:val="none" w:sz="0" w:space="0" w:color="000000"/>
              <w:bottom w:val="single" w:sz="8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72C3D2F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40" w:after="40"/>
              <w:ind w:left="100" w:right="100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</w:p>
        </w:tc>
        <w:tc>
          <w:tcPr>
            <w:tcW w:w="0" w:type="auto"/>
            <w:tcBorders>
              <w:top w:val="single" w:sz="8" w:space="0" w:color="000000"/>
              <w:left w:val="none" w:sz="0" w:space="0" w:color="000000"/>
              <w:bottom w:val="single" w:sz="8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7343612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40" w:after="4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b/>
                <w:color w:val="000000"/>
                <w:sz w:val="22"/>
                <w:szCs w:val="22"/>
              </w:rPr>
              <w:t>HR</w:t>
            </w:r>
          </w:p>
        </w:tc>
        <w:tc>
          <w:tcPr>
            <w:tcW w:w="0" w:type="auto"/>
            <w:tcBorders>
              <w:top w:val="single" w:sz="8" w:space="0" w:color="000000"/>
              <w:left w:val="none" w:sz="0" w:space="0" w:color="000000"/>
              <w:bottom w:val="single" w:sz="8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90B5670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40" w:after="4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b/>
                <w:color w:val="000000"/>
                <w:sz w:val="22"/>
                <w:szCs w:val="22"/>
              </w:rPr>
              <w:t>95% CI</w:t>
            </w:r>
          </w:p>
        </w:tc>
        <w:tc>
          <w:tcPr>
            <w:tcW w:w="0" w:type="auto"/>
            <w:tcBorders>
              <w:top w:val="single" w:sz="8" w:space="0" w:color="000000"/>
              <w:left w:val="none" w:sz="0" w:space="0" w:color="000000"/>
              <w:bottom w:val="single" w:sz="8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2FFD0F1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40" w:after="4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b/>
                <w:color w:val="000000"/>
                <w:sz w:val="22"/>
                <w:szCs w:val="22"/>
              </w:rPr>
              <w:t>p-value</w:t>
            </w:r>
          </w:p>
        </w:tc>
      </w:tr>
      <w:tr w:rsidR="005240B4" w:rsidRPr="001E4D5B" w14:paraId="53412B5D" w14:textId="77777777" w:rsidTr="00844AC2">
        <w:trPr>
          <w:jc w:val="center"/>
        </w:trPr>
        <w:tc>
          <w:tcPr>
            <w:tcW w:w="0" w:type="auto"/>
            <w:tcBorders>
              <w:top w:val="single" w:sz="8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5802789C" w14:textId="45E523B6" w:rsidR="005240B4" w:rsidRPr="001E4D5B" w:rsidRDefault="005240B4" w:rsidP="005240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b/>
                <w:bCs/>
                <w:color w:val="000000"/>
                <w:sz w:val="22"/>
                <w:szCs w:val="22"/>
              </w:rPr>
              <w:t>Alzheimer's disease</w:t>
            </w:r>
          </w:p>
        </w:tc>
        <w:tc>
          <w:tcPr>
            <w:tcW w:w="0" w:type="auto"/>
            <w:tcBorders>
              <w:top w:val="single" w:sz="8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71D9EC0F" w14:textId="77777777" w:rsidR="005240B4" w:rsidRPr="001E4D5B" w:rsidRDefault="005240B4" w:rsidP="005240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300" w:right="100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Q1</w:t>
            </w:r>
          </w:p>
        </w:tc>
        <w:tc>
          <w:tcPr>
            <w:tcW w:w="0" w:type="auto"/>
            <w:tcBorders>
              <w:top w:val="single" w:sz="8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5041F129" w14:textId="77777777" w:rsidR="005240B4" w:rsidRPr="001E4D5B" w:rsidRDefault="005240B4" w:rsidP="005240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—</w:t>
            </w:r>
          </w:p>
        </w:tc>
        <w:tc>
          <w:tcPr>
            <w:tcW w:w="0" w:type="auto"/>
            <w:tcBorders>
              <w:top w:val="single" w:sz="8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0CCD9986" w14:textId="77777777" w:rsidR="005240B4" w:rsidRPr="001E4D5B" w:rsidRDefault="005240B4" w:rsidP="005240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—</w:t>
            </w:r>
          </w:p>
        </w:tc>
        <w:tc>
          <w:tcPr>
            <w:tcW w:w="0" w:type="auto"/>
            <w:tcBorders>
              <w:top w:val="single" w:sz="8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4687652C" w14:textId="77777777" w:rsidR="005240B4" w:rsidRPr="001E4D5B" w:rsidRDefault="005240B4" w:rsidP="005240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</w:p>
        </w:tc>
      </w:tr>
      <w:tr w:rsidR="005240B4" w:rsidRPr="001E4D5B" w14:paraId="460F3CAC" w14:textId="77777777" w:rsidTr="00844AC2">
        <w:trPr>
          <w:jc w:val="center"/>
        </w:trPr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06297B96" w14:textId="77777777" w:rsidR="005240B4" w:rsidRPr="001E4D5B" w:rsidRDefault="005240B4" w:rsidP="005240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0076D315" w14:textId="77777777" w:rsidR="005240B4" w:rsidRPr="001E4D5B" w:rsidRDefault="005240B4" w:rsidP="005240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300" w:right="100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Q2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698C78D6" w14:textId="77777777" w:rsidR="005240B4" w:rsidRPr="001E4D5B" w:rsidRDefault="005240B4" w:rsidP="005240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2.75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4D048A07" w14:textId="77777777" w:rsidR="005240B4" w:rsidRPr="001E4D5B" w:rsidRDefault="005240B4" w:rsidP="005240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1.85, 4.11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422FFD25" w14:textId="77777777" w:rsidR="005240B4" w:rsidRPr="001E4D5B" w:rsidRDefault="005240B4" w:rsidP="005240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&lt;0.001</w:t>
            </w:r>
          </w:p>
        </w:tc>
      </w:tr>
      <w:tr w:rsidR="005240B4" w:rsidRPr="001E4D5B" w14:paraId="0247C8FC" w14:textId="77777777" w:rsidTr="00844AC2">
        <w:trPr>
          <w:jc w:val="center"/>
        </w:trPr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51977038" w14:textId="77777777" w:rsidR="005240B4" w:rsidRPr="001E4D5B" w:rsidRDefault="005240B4" w:rsidP="005240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39B8F71A" w14:textId="77777777" w:rsidR="005240B4" w:rsidRPr="001E4D5B" w:rsidRDefault="005240B4" w:rsidP="005240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300" w:right="100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Q3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07EC635C" w14:textId="77777777" w:rsidR="005240B4" w:rsidRPr="001E4D5B" w:rsidRDefault="005240B4" w:rsidP="005240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3.57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12AC7BC5" w14:textId="77777777" w:rsidR="005240B4" w:rsidRPr="001E4D5B" w:rsidRDefault="005240B4" w:rsidP="005240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2.41, 5.29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7E14E2A5" w14:textId="77777777" w:rsidR="005240B4" w:rsidRPr="001E4D5B" w:rsidRDefault="005240B4" w:rsidP="005240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&lt;0.001</w:t>
            </w:r>
          </w:p>
        </w:tc>
      </w:tr>
      <w:tr w:rsidR="005240B4" w:rsidRPr="001E4D5B" w14:paraId="56AAACE8" w14:textId="77777777" w:rsidTr="00844AC2">
        <w:trPr>
          <w:jc w:val="center"/>
        </w:trPr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16F61489" w14:textId="77777777" w:rsidR="005240B4" w:rsidRPr="001E4D5B" w:rsidRDefault="005240B4" w:rsidP="005240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797E8CF5" w14:textId="77777777" w:rsidR="005240B4" w:rsidRPr="001E4D5B" w:rsidRDefault="005240B4" w:rsidP="005240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300" w:right="100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Q4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06F284E6" w14:textId="77777777" w:rsidR="005240B4" w:rsidRPr="001E4D5B" w:rsidRDefault="005240B4" w:rsidP="005240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4.30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20E122A1" w14:textId="77777777" w:rsidR="005240B4" w:rsidRPr="001E4D5B" w:rsidRDefault="005240B4" w:rsidP="005240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2.89, 6.41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77FA415E" w14:textId="77777777" w:rsidR="005240B4" w:rsidRPr="001E4D5B" w:rsidRDefault="005240B4" w:rsidP="005240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&lt;0.001</w:t>
            </w:r>
          </w:p>
        </w:tc>
      </w:tr>
      <w:tr w:rsidR="005240B4" w:rsidRPr="001E4D5B" w14:paraId="17ADCB8D" w14:textId="77777777" w:rsidTr="00844AC2">
        <w:trPr>
          <w:jc w:val="center"/>
        </w:trPr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6CB82090" w14:textId="159A0CA1" w:rsidR="005240B4" w:rsidRPr="001E4D5B" w:rsidRDefault="005240B4" w:rsidP="005240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hAnsi="Times New Roman" w:cs="Times New Roman"/>
                <w:b/>
                <w:bCs/>
                <w:sz w:val="22"/>
                <w:szCs w:val="22"/>
              </w:rPr>
              <w:t>Vascular dementia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6EC61DCF" w14:textId="77777777" w:rsidR="005240B4" w:rsidRPr="001E4D5B" w:rsidRDefault="005240B4" w:rsidP="005240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300" w:right="100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Q1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417284D0" w14:textId="77777777" w:rsidR="005240B4" w:rsidRPr="001E4D5B" w:rsidRDefault="005240B4" w:rsidP="005240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—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615DE7B7" w14:textId="77777777" w:rsidR="005240B4" w:rsidRPr="001E4D5B" w:rsidRDefault="005240B4" w:rsidP="005240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—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6A8F549C" w14:textId="77777777" w:rsidR="005240B4" w:rsidRPr="001E4D5B" w:rsidRDefault="005240B4" w:rsidP="005240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</w:p>
        </w:tc>
      </w:tr>
      <w:tr w:rsidR="00E77578" w:rsidRPr="001E4D5B" w14:paraId="14D9B6EE" w14:textId="77777777" w:rsidTr="00844AC2">
        <w:trPr>
          <w:jc w:val="center"/>
        </w:trPr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0166A2C3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597ED1B4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300" w:right="100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Q2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713FCF70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3.49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3805FA51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1.61, 7.57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5860CE5D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0.002</w:t>
            </w:r>
          </w:p>
        </w:tc>
      </w:tr>
      <w:tr w:rsidR="00E77578" w:rsidRPr="001E4D5B" w14:paraId="7B1B0EE7" w14:textId="77777777" w:rsidTr="00844AC2">
        <w:trPr>
          <w:jc w:val="center"/>
        </w:trPr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7F4B8693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0F76A580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300" w:right="100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Q3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55B7C8C9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4.27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069EA416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1.98, 9.17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0F098409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&lt;0.001</w:t>
            </w:r>
          </w:p>
        </w:tc>
      </w:tr>
      <w:tr w:rsidR="00E77578" w:rsidRPr="001E4D5B" w14:paraId="1E3EFF76" w14:textId="77777777" w:rsidTr="00844AC2">
        <w:trPr>
          <w:jc w:val="center"/>
        </w:trPr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5817B89D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21125340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300" w:right="100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Q4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57108D86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5.46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31122E43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2.53, 11.8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21859F5A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&lt;0.001</w:t>
            </w:r>
          </w:p>
        </w:tc>
      </w:tr>
      <w:tr w:rsidR="00E77578" w:rsidRPr="001E4D5B" w14:paraId="76465AF7" w14:textId="77777777" w:rsidTr="00844AC2">
        <w:trPr>
          <w:jc w:val="center"/>
        </w:trPr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71DB1B72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DejaVu Sans" w:hAnsi="Times New Roman" w:cs="Times New Roman"/>
                <w:b/>
                <w:bCs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b/>
                <w:bCs/>
                <w:color w:val="000000"/>
                <w:sz w:val="22"/>
                <w:szCs w:val="22"/>
              </w:rPr>
              <w:t>CHD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7DB8CC7C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300" w:right="100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Q1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3589BCCA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—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001C6216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—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5BEB8B28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</w:p>
        </w:tc>
      </w:tr>
      <w:tr w:rsidR="00E77578" w:rsidRPr="001E4D5B" w14:paraId="65E1A4B6" w14:textId="77777777" w:rsidTr="00844AC2">
        <w:trPr>
          <w:jc w:val="center"/>
        </w:trPr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041CB15E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5BCD0B89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300" w:right="100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Q2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64405CEF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1.75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143A38AF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1.59, 1.93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189D4EB8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&lt;0.001</w:t>
            </w:r>
          </w:p>
        </w:tc>
      </w:tr>
      <w:tr w:rsidR="00E77578" w:rsidRPr="001E4D5B" w14:paraId="558BFD8D" w14:textId="77777777" w:rsidTr="00844AC2">
        <w:trPr>
          <w:jc w:val="center"/>
        </w:trPr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1C78B8FB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5E5D2702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300" w:right="100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Q3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36AE6FEA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2.19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5D0824F8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1.99, 2.41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1C7F2A71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&lt;0.001</w:t>
            </w:r>
          </w:p>
        </w:tc>
      </w:tr>
      <w:tr w:rsidR="00E77578" w:rsidRPr="001E4D5B" w14:paraId="16AC0D39" w14:textId="77777777" w:rsidTr="00844AC2">
        <w:trPr>
          <w:jc w:val="center"/>
        </w:trPr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768AF584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4BF9CD5A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300" w:right="100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Q4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4947CE09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2.55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62B80F07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2.31, 2.81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4A255EA0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&lt;0.001</w:t>
            </w:r>
          </w:p>
        </w:tc>
      </w:tr>
      <w:tr w:rsidR="00E77578" w:rsidRPr="001E4D5B" w14:paraId="5EDF0910" w14:textId="77777777" w:rsidTr="00844AC2">
        <w:trPr>
          <w:jc w:val="center"/>
        </w:trPr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6184092A" w14:textId="032F8B9C" w:rsidR="00E77578" w:rsidRPr="001E4D5B" w:rsidRDefault="005240B4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hAnsi="Times New Roman" w:cs="Times New Roman"/>
                <w:b/>
                <w:bCs/>
                <w:color w:val="000000"/>
                <w:sz w:val="22"/>
                <w:szCs w:val="22"/>
              </w:rPr>
            </w:pPr>
            <w:r w:rsidRPr="001E4D5B">
              <w:rPr>
                <w:rFonts w:ascii="Times New Roman" w:hAnsi="Times New Roman" w:cs="Times New Roman"/>
                <w:b/>
                <w:bCs/>
                <w:color w:val="000000"/>
                <w:sz w:val="22"/>
                <w:szCs w:val="22"/>
              </w:rPr>
              <w:t>Heart failure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216078B6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300" w:right="100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Q1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0D03998A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—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5E25F82E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—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71AEEDA0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</w:p>
        </w:tc>
      </w:tr>
      <w:tr w:rsidR="00E77578" w:rsidRPr="001E4D5B" w14:paraId="5CA5DC19" w14:textId="77777777" w:rsidTr="00844AC2">
        <w:trPr>
          <w:jc w:val="center"/>
        </w:trPr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2D6B810E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1042D28D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300" w:right="100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Q2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6E94243E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1.93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443F4121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1.56, 2.39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49B26A53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&lt;0.001</w:t>
            </w:r>
          </w:p>
        </w:tc>
      </w:tr>
      <w:tr w:rsidR="00E77578" w:rsidRPr="001E4D5B" w14:paraId="2F2B7500" w14:textId="77777777" w:rsidTr="00844AC2">
        <w:trPr>
          <w:jc w:val="center"/>
        </w:trPr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61F9A523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41412BCC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300" w:right="100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Q3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7C3A0327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3.21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5897EB66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2.63, 3.91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572E8830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&lt;0.001</w:t>
            </w:r>
          </w:p>
        </w:tc>
      </w:tr>
      <w:tr w:rsidR="00E77578" w:rsidRPr="001E4D5B" w14:paraId="1B7B3DCF" w14:textId="77777777" w:rsidTr="00844AC2">
        <w:trPr>
          <w:jc w:val="center"/>
        </w:trPr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3134597E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4059FE1B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300" w:right="100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Q4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577628A6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4.34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6B025626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3.56, 5.29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53AFD495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&lt;0.001</w:t>
            </w:r>
          </w:p>
        </w:tc>
      </w:tr>
      <w:tr w:rsidR="00E77578" w:rsidRPr="001E4D5B" w14:paraId="001DE1BE" w14:textId="77777777" w:rsidTr="00844AC2">
        <w:trPr>
          <w:jc w:val="center"/>
        </w:trPr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61FEF455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DejaVu Sans" w:hAnsi="Times New Roman" w:cs="Times New Roman"/>
                <w:b/>
                <w:bCs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b/>
                <w:bCs/>
                <w:color w:val="000000"/>
                <w:sz w:val="22"/>
                <w:szCs w:val="22"/>
              </w:rPr>
              <w:t>Stroke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0CF03B52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300" w:right="100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Q1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7720757A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—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3347CE78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—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64C8A2E4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</w:p>
        </w:tc>
      </w:tr>
      <w:tr w:rsidR="00E77578" w:rsidRPr="001E4D5B" w14:paraId="10CD2AA3" w14:textId="77777777" w:rsidTr="00844AC2">
        <w:trPr>
          <w:jc w:val="center"/>
        </w:trPr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1569F27E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1C8895A8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300" w:right="100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Q2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3EE2139F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1.44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021792A8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1.20, 1.73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5D61ECFA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&lt;0.001</w:t>
            </w:r>
          </w:p>
        </w:tc>
      </w:tr>
      <w:tr w:rsidR="00E77578" w:rsidRPr="001E4D5B" w14:paraId="3B4478B3" w14:textId="77777777" w:rsidTr="00844AC2">
        <w:trPr>
          <w:jc w:val="center"/>
        </w:trPr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29E96457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79BB2F20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300" w:right="100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Q3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1D0BD072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1.89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69485597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1.59, 2.26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17087A31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&lt;0.001</w:t>
            </w:r>
          </w:p>
        </w:tc>
      </w:tr>
      <w:tr w:rsidR="00E77578" w:rsidRPr="001E4D5B" w14:paraId="5F6460A4" w14:textId="77777777" w:rsidTr="00844AC2">
        <w:trPr>
          <w:jc w:val="center"/>
        </w:trPr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single" w:sz="8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4CD74F22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single" w:sz="8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7B039899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300" w:right="100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Q4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single" w:sz="8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54023033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2.97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single" w:sz="8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72FFEFDD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2.49, 3.54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single" w:sz="8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5FA1DB3B" w14:textId="77777777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&lt;0.001</w:t>
            </w:r>
          </w:p>
        </w:tc>
      </w:tr>
      <w:tr w:rsidR="00E77578" w:rsidRPr="001E4D5B" w14:paraId="280B629A" w14:textId="77777777" w:rsidTr="00844AC2">
        <w:trPr>
          <w:jc w:val="center"/>
        </w:trPr>
        <w:tc>
          <w:tcPr>
            <w:tcW w:w="0" w:type="auto"/>
            <w:gridSpan w:val="5"/>
            <w:tcBorders>
              <w:top w:val="single" w:sz="8" w:space="0" w:color="000000"/>
              <w:left w:val="none" w:sz="0" w:space="0" w:color="FFFFFF"/>
              <w:bottom w:val="none" w:sz="0" w:space="0" w:color="FFFFFF"/>
              <w:right w:val="none" w:sz="0" w:space="0" w:color="FFFFFF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DDD4E86" w14:textId="10B08D4D" w:rsidR="00E77578" w:rsidRPr="001E4D5B" w:rsidRDefault="00E77578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Abbreviations:</w:t>
            </w:r>
            <w:r w:rsidR="005240B4" w:rsidRPr="001E4D5B">
              <w:rPr>
                <w:rFonts w:ascii="Times New Roman" w:hAnsi="Times New Roman" w:cs="Times New Roman"/>
                <w:sz w:val="22"/>
                <w:szCs w:val="22"/>
              </w:rPr>
              <w:t xml:space="preserve"> CI, Confidence Interval; HR, Hazard Ratio; CHD, coronary heart disease;</w:t>
            </w:r>
          </w:p>
          <w:p w14:paraId="28DC573C" w14:textId="1E1A450C" w:rsidR="000A32A7" w:rsidRPr="001E4D5B" w:rsidRDefault="000A32A7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 xml:space="preserve">All was adjusted </w:t>
            </w:r>
            <w:r w:rsidRPr="001E4D5B">
              <w:rPr>
                <w:rFonts w:ascii="Times New Roman" w:hAnsi="Times New Roman" w:cs="Times New Roman"/>
                <w:sz w:val="22"/>
                <w:szCs w:val="22"/>
              </w:rPr>
              <w:t>for ethnicity, TDI, education, vegetable serving, fruit serving, sedentary duration and BMI, cholesterol medication, blood pressure medication, LDL-c, TG, SBP, and DBP.</w:t>
            </w:r>
          </w:p>
        </w:tc>
      </w:tr>
    </w:tbl>
    <w:p w14:paraId="6FF9FB5F" w14:textId="77777777" w:rsidR="00E77578" w:rsidRPr="001E4D5B" w:rsidRDefault="00E77578">
      <w:pPr>
        <w:rPr>
          <w:rFonts w:ascii="Times New Roman" w:hAnsi="Times New Roman" w:cs="Times New Roman"/>
          <w:sz w:val="22"/>
          <w:szCs w:val="22"/>
        </w:rPr>
        <w:sectPr w:rsidR="00E77578" w:rsidRPr="001E4D5B" w:rsidSect="00E77578">
          <w:pgSz w:w="11906" w:h="16838"/>
          <w:pgMar w:top="1440" w:right="1800" w:bottom="1440" w:left="1800" w:header="851" w:footer="992" w:gutter="0"/>
          <w:cols w:space="425"/>
          <w:docGrid w:type="lines" w:linePitch="312"/>
        </w:sectPr>
      </w:pPr>
    </w:p>
    <w:p w14:paraId="1395400B" w14:textId="3830B876" w:rsidR="00B82072" w:rsidRPr="001E4D5B" w:rsidRDefault="00B82072" w:rsidP="00B82072">
      <w:pPr>
        <w:rPr>
          <w:rFonts w:ascii="Times New Roman" w:hAnsi="Times New Roman" w:cs="Times New Roman"/>
          <w:b/>
          <w:bCs/>
          <w:sz w:val="22"/>
          <w:szCs w:val="22"/>
        </w:rPr>
      </w:pPr>
      <w:r w:rsidRPr="001E4D5B">
        <w:rPr>
          <w:rFonts w:ascii="Times New Roman" w:hAnsi="Times New Roman" w:cs="Times New Roman"/>
          <w:b/>
          <w:bCs/>
          <w:sz w:val="22"/>
          <w:szCs w:val="22"/>
        </w:rPr>
        <w:lastRenderedPageBreak/>
        <w:t>Table S1</w:t>
      </w:r>
      <w:r w:rsidR="005E1380">
        <w:rPr>
          <w:rFonts w:ascii="Times New Roman" w:hAnsi="Times New Roman" w:cs="Times New Roman" w:hint="eastAsia"/>
          <w:b/>
          <w:bCs/>
          <w:sz w:val="22"/>
          <w:szCs w:val="22"/>
        </w:rPr>
        <w:t>4</w:t>
      </w:r>
      <w:r w:rsidRPr="001E4D5B">
        <w:rPr>
          <w:rFonts w:ascii="Times New Roman" w:hAnsi="Times New Roman" w:cs="Times New Roman"/>
          <w:b/>
          <w:bCs/>
          <w:sz w:val="22"/>
          <w:szCs w:val="22"/>
        </w:rPr>
        <w:t xml:space="preserve">. Association of the </w:t>
      </w:r>
      <w:proofErr w:type="spellStart"/>
      <w:r w:rsidRPr="001E4D5B">
        <w:rPr>
          <w:rFonts w:ascii="Times New Roman" w:hAnsi="Times New Roman" w:cs="Times New Roman"/>
          <w:b/>
          <w:bCs/>
          <w:sz w:val="22"/>
          <w:szCs w:val="22"/>
        </w:rPr>
        <w:t>ClivD</w:t>
      </w:r>
      <w:r w:rsidRPr="001E4D5B">
        <w:rPr>
          <w:rFonts w:ascii="Times New Roman" w:hAnsi="Times New Roman" w:cs="Times New Roman"/>
          <w:b/>
          <w:bCs/>
          <w:sz w:val="22"/>
          <w:szCs w:val="22"/>
          <w:vertAlign w:val="subscript"/>
        </w:rPr>
        <w:t>nonlab</w:t>
      </w:r>
      <w:proofErr w:type="spellEnd"/>
      <w:r w:rsidRPr="001E4D5B">
        <w:rPr>
          <w:rFonts w:ascii="Times New Roman" w:hAnsi="Times New Roman" w:cs="Times New Roman"/>
          <w:b/>
          <w:bCs/>
          <w:sz w:val="22"/>
          <w:szCs w:val="22"/>
        </w:rPr>
        <w:t xml:space="preserve"> with </w:t>
      </w:r>
      <w:r w:rsidR="005240B4" w:rsidRPr="001E4D5B">
        <w:rPr>
          <w:rFonts w:ascii="Times New Roman" w:hAnsi="Times New Roman" w:cs="Times New Roman"/>
          <w:b/>
          <w:bCs/>
          <w:sz w:val="22"/>
          <w:szCs w:val="22"/>
        </w:rPr>
        <w:t>Alzheimer's disease, vascular dementia, coronary heart disease, heart failure and stroke</w:t>
      </w:r>
      <w:r w:rsidRPr="001E4D5B">
        <w:rPr>
          <w:rFonts w:ascii="Times New Roman" w:hAnsi="Times New Roman" w:cs="Times New Roman"/>
          <w:b/>
          <w:bCs/>
          <w:sz w:val="22"/>
          <w:szCs w:val="22"/>
        </w:rPr>
        <w:t xml:space="preserve"> (Treating death as a competing risk).</w:t>
      </w:r>
    </w:p>
    <w:p w14:paraId="6DDE9EF1" w14:textId="77777777" w:rsidR="00E77578" w:rsidRPr="001E4D5B" w:rsidRDefault="00E77578">
      <w:pPr>
        <w:rPr>
          <w:rFonts w:ascii="Times New Roman" w:hAnsi="Times New Roman" w:cs="Times New Roman"/>
          <w:sz w:val="22"/>
          <w:szCs w:val="22"/>
        </w:rPr>
      </w:pPr>
    </w:p>
    <w:tbl>
      <w:tblPr>
        <w:tblW w:w="0" w:type="auto"/>
        <w:jc w:val="center"/>
        <w:tblCellMar>
          <w:left w:w="0" w:type="dxa"/>
          <w:right w:w="0" w:type="dxa"/>
        </w:tblCellMar>
        <w:tblLook w:val="0420" w:firstRow="1" w:lastRow="0" w:firstColumn="0" w:lastColumn="0" w:noHBand="0" w:noVBand="1"/>
      </w:tblPr>
      <w:tblGrid>
        <w:gridCol w:w="2704"/>
        <w:gridCol w:w="1075"/>
        <w:gridCol w:w="1789"/>
        <w:gridCol w:w="1390"/>
        <w:gridCol w:w="1348"/>
      </w:tblGrid>
      <w:tr w:rsidR="00B82072" w:rsidRPr="001E4D5B" w14:paraId="23CB8C24" w14:textId="77777777" w:rsidTr="00844AC2">
        <w:trPr>
          <w:tblHeader/>
          <w:jc w:val="center"/>
        </w:trPr>
        <w:tc>
          <w:tcPr>
            <w:tcW w:w="0" w:type="auto"/>
            <w:tcBorders>
              <w:top w:val="single" w:sz="8" w:space="0" w:color="000000"/>
              <w:left w:val="none" w:sz="0" w:space="0" w:color="000000"/>
              <w:bottom w:val="single" w:sz="8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C0B8F52" w14:textId="77777777" w:rsidR="00B82072" w:rsidRPr="001E4D5B" w:rsidRDefault="00B82072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40" w:after="40"/>
              <w:ind w:left="100" w:right="100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</w:p>
        </w:tc>
        <w:tc>
          <w:tcPr>
            <w:tcW w:w="0" w:type="auto"/>
            <w:tcBorders>
              <w:top w:val="single" w:sz="8" w:space="0" w:color="000000"/>
              <w:left w:val="none" w:sz="0" w:space="0" w:color="000000"/>
              <w:bottom w:val="single" w:sz="8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2862AEF" w14:textId="77777777" w:rsidR="00B82072" w:rsidRPr="001E4D5B" w:rsidRDefault="00B82072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40" w:after="40"/>
              <w:ind w:left="100" w:right="100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</w:p>
        </w:tc>
        <w:tc>
          <w:tcPr>
            <w:tcW w:w="0" w:type="auto"/>
            <w:tcBorders>
              <w:top w:val="single" w:sz="8" w:space="0" w:color="000000"/>
              <w:left w:val="none" w:sz="0" w:space="0" w:color="000000"/>
              <w:bottom w:val="single" w:sz="8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029ED1D" w14:textId="77777777" w:rsidR="00B82072" w:rsidRPr="001E4D5B" w:rsidRDefault="00B82072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40" w:after="4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b/>
                <w:color w:val="000000"/>
                <w:sz w:val="22"/>
                <w:szCs w:val="22"/>
              </w:rPr>
              <w:t>HR (95% CI)</w:t>
            </w:r>
          </w:p>
        </w:tc>
        <w:tc>
          <w:tcPr>
            <w:tcW w:w="0" w:type="auto"/>
            <w:tcBorders>
              <w:top w:val="single" w:sz="8" w:space="0" w:color="000000"/>
              <w:left w:val="none" w:sz="0" w:space="0" w:color="000000"/>
              <w:bottom w:val="single" w:sz="8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37A46A7" w14:textId="77777777" w:rsidR="00B82072" w:rsidRPr="001E4D5B" w:rsidRDefault="00B82072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40" w:after="4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b/>
                <w:color w:val="000000"/>
                <w:sz w:val="22"/>
                <w:szCs w:val="22"/>
              </w:rPr>
              <w:t>95% CI</w:t>
            </w:r>
          </w:p>
        </w:tc>
        <w:tc>
          <w:tcPr>
            <w:tcW w:w="0" w:type="auto"/>
            <w:tcBorders>
              <w:top w:val="single" w:sz="8" w:space="0" w:color="000000"/>
              <w:left w:val="none" w:sz="0" w:space="0" w:color="000000"/>
              <w:bottom w:val="single" w:sz="8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4F55BB3" w14:textId="77777777" w:rsidR="00B82072" w:rsidRPr="001E4D5B" w:rsidRDefault="00B82072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40" w:after="4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b/>
                <w:color w:val="000000"/>
                <w:sz w:val="22"/>
                <w:szCs w:val="22"/>
              </w:rPr>
              <w:t>p-value</w:t>
            </w:r>
          </w:p>
        </w:tc>
      </w:tr>
      <w:tr w:rsidR="005240B4" w:rsidRPr="001E4D5B" w14:paraId="6157086D" w14:textId="77777777" w:rsidTr="00D37C15">
        <w:trPr>
          <w:jc w:val="center"/>
        </w:trPr>
        <w:tc>
          <w:tcPr>
            <w:tcW w:w="0" w:type="auto"/>
            <w:tcBorders>
              <w:top w:val="single" w:sz="8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52CBF7B3" w14:textId="1049D4AE" w:rsidR="005240B4" w:rsidRPr="001E4D5B" w:rsidRDefault="005240B4" w:rsidP="005240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b/>
                <w:bCs/>
                <w:color w:val="000000"/>
                <w:sz w:val="22"/>
                <w:szCs w:val="22"/>
              </w:rPr>
              <w:t>Alzheimer's disease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75EA77D3" w14:textId="157BC358" w:rsidR="005240B4" w:rsidRPr="001E4D5B" w:rsidRDefault="005240B4" w:rsidP="005240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 w:firstLineChars="100" w:firstLine="220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Q1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3F03C5C6" w14:textId="4801CBD4" w:rsidR="005240B4" w:rsidRPr="001E4D5B" w:rsidRDefault="005240B4" w:rsidP="005240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—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0EC71AF8" w14:textId="07F55B16" w:rsidR="005240B4" w:rsidRPr="001E4D5B" w:rsidRDefault="005240B4" w:rsidP="005240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—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07624E00" w14:textId="77777777" w:rsidR="005240B4" w:rsidRPr="001E4D5B" w:rsidRDefault="005240B4" w:rsidP="005240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</w:p>
        </w:tc>
      </w:tr>
      <w:tr w:rsidR="005240B4" w:rsidRPr="001E4D5B" w14:paraId="2AD266C8" w14:textId="77777777" w:rsidTr="00844AC2">
        <w:trPr>
          <w:jc w:val="center"/>
        </w:trPr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62EB20CD" w14:textId="77777777" w:rsidR="005240B4" w:rsidRPr="001E4D5B" w:rsidRDefault="005240B4" w:rsidP="005240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71564531" w14:textId="18FD9EDF" w:rsidR="005240B4" w:rsidRPr="001E4D5B" w:rsidRDefault="005240B4" w:rsidP="005240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300" w:right="100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Q2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15A95826" w14:textId="1409EAD7" w:rsidR="005240B4" w:rsidRPr="001E4D5B" w:rsidRDefault="005240B4" w:rsidP="005240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2.08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1CA75A49" w14:textId="4BD25CEB" w:rsidR="005240B4" w:rsidRPr="001E4D5B" w:rsidRDefault="005240B4" w:rsidP="005240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1.43, 3.01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5B3F6A00" w14:textId="60437737" w:rsidR="005240B4" w:rsidRPr="001E4D5B" w:rsidRDefault="005240B4" w:rsidP="005240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&lt;0.001</w:t>
            </w:r>
          </w:p>
        </w:tc>
      </w:tr>
      <w:tr w:rsidR="005240B4" w:rsidRPr="001E4D5B" w14:paraId="018546CC" w14:textId="77777777" w:rsidTr="00844AC2">
        <w:trPr>
          <w:jc w:val="center"/>
        </w:trPr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64BDC5E5" w14:textId="77777777" w:rsidR="005240B4" w:rsidRPr="001E4D5B" w:rsidRDefault="005240B4" w:rsidP="005240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5F5DC7B8" w14:textId="418BA305" w:rsidR="005240B4" w:rsidRPr="001E4D5B" w:rsidRDefault="005240B4" w:rsidP="005240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300" w:right="100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Q3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2BC3BC68" w14:textId="1E4AF444" w:rsidR="005240B4" w:rsidRPr="001E4D5B" w:rsidRDefault="005240B4" w:rsidP="005240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2.71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0F1F9E1A" w14:textId="06B8162B" w:rsidR="005240B4" w:rsidRPr="001E4D5B" w:rsidRDefault="005240B4" w:rsidP="005240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1.89, 3.89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4B010763" w14:textId="5EE0438F" w:rsidR="005240B4" w:rsidRPr="001E4D5B" w:rsidRDefault="005240B4" w:rsidP="005240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&lt;0.001</w:t>
            </w:r>
          </w:p>
        </w:tc>
      </w:tr>
      <w:tr w:rsidR="005240B4" w:rsidRPr="001E4D5B" w14:paraId="32CFCE81" w14:textId="77777777" w:rsidTr="00844AC2">
        <w:trPr>
          <w:jc w:val="center"/>
        </w:trPr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70F9ADD0" w14:textId="77777777" w:rsidR="005240B4" w:rsidRPr="001E4D5B" w:rsidRDefault="005240B4" w:rsidP="005240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358DFD20" w14:textId="1A30177F" w:rsidR="005240B4" w:rsidRPr="001E4D5B" w:rsidRDefault="005240B4" w:rsidP="005240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300" w:right="100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Q4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23347DAF" w14:textId="67499E43" w:rsidR="005240B4" w:rsidRPr="001E4D5B" w:rsidRDefault="005240B4" w:rsidP="005240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3.42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2FC659DF" w14:textId="30A08AFE" w:rsidR="005240B4" w:rsidRPr="001E4D5B" w:rsidRDefault="005240B4" w:rsidP="005240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2.38, 4.90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67729BCC" w14:textId="311B95AC" w:rsidR="005240B4" w:rsidRPr="001E4D5B" w:rsidRDefault="005240B4" w:rsidP="005240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&lt;0.001</w:t>
            </w:r>
          </w:p>
        </w:tc>
      </w:tr>
      <w:tr w:rsidR="005240B4" w:rsidRPr="001E4D5B" w14:paraId="0D786119" w14:textId="77777777" w:rsidTr="00844AC2">
        <w:trPr>
          <w:jc w:val="center"/>
        </w:trPr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0B26CD46" w14:textId="2FEBE152" w:rsidR="005240B4" w:rsidRPr="001E4D5B" w:rsidRDefault="005240B4" w:rsidP="005240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hAnsi="Times New Roman" w:cs="Times New Roman"/>
                <w:b/>
                <w:bCs/>
                <w:sz w:val="22"/>
                <w:szCs w:val="22"/>
              </w:rPr>
              <w:t>Vascular dementia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6A9DA87B" w14:textId="04164E65" w:rsidR="005240B4" w:rsidRPr="001E4D5B" w:rsidRDefault="005240B4" w:rsidP="005240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 w:firstLineChars="100" w:firstLine="220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Q1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3D555D69" w14:textId="66CA3801" w:rsidR="005240B4" w:rsidRPr="001E4D5B" w:rsidRDefault="005240B4" w:rsidP="005240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—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0EED601C" w14:textId="76D36ADB" w:rsidR="005240B4" w:rsidRPr="001E4D5B" w:rsidRDefault="005240B4" w:rsidP="005240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—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438CD947" w14:textId="77777777" w:rsidR="005240B4" w:rsidRPr="001E4D5B" w:rsidRDefault="005240B4" w:rsidP="005240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</w:p>
        </w:tc>
      </w:tr>
      <w:tr w:rsidR="00B82072" w:rsidRPr="001E4D5B" w14:paraId="108597E1" w14:textId="77777777" w:rsidTr="00844AC2">
        <w:trPr>
          <w:jc w:val="center"/>
        </w:trPr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5E31A990" w14:textId="77777777" w:rsidR="00B82072" w:rsidRPr="001E4D5B" w:rsidRDefault="00B82072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3242DCF8" w14:textId="3F2C308D" w:rsidR="00B82072" w:rsidRPr="001E4D5B" w:rsidRDefault="00B82072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300" w:right="100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Q2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4A23DFE6" w14:textId="0C9421ED" w:rsidR="00B82072" w:rsidRPr="001E4D5B" w:rsidRDefault="00B82072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3.19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5D51512C" w14:textId="7EF4A326" w:rsidR="00B82072" w:rsidRPr="001E4D5B" w:rsidRDefault="00B82072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1.53, 6.67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13A3DDED" w14:textId="0A23EA6F" w:rsidR="00B82072" w:rsidRPr="001E4D5B" w:rsidRDefault="00B82072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0.002</w:t>
            </w:r>
          </w:p>
        </w:tc>
      </w:tr>
      <w:tr w:rsidR="00B82072" w:rsidRPr="001E4D5B" w14:paraId="37E876A3" w14:textId="77777777" w:rsidTr="00844AC2">
        <w:trPr>
          <w:jc w:val="center"/>
        </w:trPr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702050DA" w14:textId="77777777" w:rsidR="00B82072" w:rsidRPr="001E4D5B" w:rsidRDefault="00B82072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22CAAB4A" w14:textId="60CA951B" w:rsidR="00B82072" w:rsidRPr="001E4D5B" w:rsidRDefault="00B82072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300" w:right="100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Q3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541A0588" w14:textId="302DF3C0" w:rsidR="00B82072" w:rsidRPr="001E4D5B" w:rsidRDefault="00B82072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3.83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05530F79" w14:textId="30073231" w:rsidR="00B82072" w:rsidRPr="001E4D5B" w:rsidRDefault="00B82072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1.85, 7.90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5E8538FF" w14:textId="3FF6266E" w:rsidR="00B82072" w:rsidRPr="001E4D5B" w:rsidRDefault="00B82072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&lt;0.001</w:t>
            </w:r>
          </w:p>
        </w:tc>
      </w:tr>
      <w:tr w:rsidR="00B82072" w:rsidRPr="001E4D5B" w14:paraId="5AB4D9C2" w14:textId="77777777" w:rsidTr="00844AC2">
        <w:trPr>
          <w:jc w:val="center"/>
        </w:trPr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6C1C298C" w14:textId="77777777" w:rsidR="00B82072" w:rsidRPr="001E4D5B" w:rsidRDefault="00B82072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0F72D400" w14:textId="19DA9722" w:rsidR="00B82072" w:rsidRPr="001E4D5B" w:rsidRDefault="00B82072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300" w:right="100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Q4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433BCC75" w14:textId="6D50D422" w:rsidR="00B82072" w:rsidRPr="001E4D5B" w:rsidRDefault="00B82072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4.51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681F70C7" w14:textId="48E3F783" w:rsidR="00B82072" w:rsidRPr="001E4D5B" w:rsidRDefault="00B82072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2.19, 9.31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19367F0D" w14:textId="18A69598" w:rsidR="00B82072" w:rsidRPr="001E4D5B" w:rsidRDefault="00B82072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&lt;0.001</w:t>
            </w:r>
          </w:p>
        </w:tc>
      </w:tr>
      <w:tr w:rsidR="00B82072" w:rsidRPr="001E4D5B" w14:paraId="3E9E47B6" w14:textId="77777777" w:rsidTr="00844AC2">
        <w:trPr>
          <w:jc w:val="center"/>
        </w:trPr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25E3B399" w14:textId="77777777" w:rsidR="00B82072" w:rsidRPr="001E4D5B" w:rsidRDefault="00B82072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DejaVu Sans" w:hAnsi="Times New Roman" w:cs="Times New Roman"/>
                <w:b/>
                <w:bCs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b/>
                <w:bCs/>
                <w:color w:val="000000"/>
                <w:sz w:val="22"/>
                <w:szCs w:val="22"/>
              </w:rPr>
              <w:t>CHD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2B6DB6D2" w14:textId="53BDC477" w:rsidR="00B82072" w:rsidRPr="001E4D5B" w:rsidRDefault="00B82072" w:rsidP="00B8207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 w:firstLineChars="100" w:firstLine="220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Q1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2B0B5FA5" w14:textId="3226ED43" w:rsidR="00B82072" w:rsidRPr="001E4D5B" w:rsidRDefault="00B82072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—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6E61101C" w14:textId="1A68E9A0" w:rsidR="00B82072" w:rsidRPr="001E4D5B" w:rsidRDefault="00B82072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—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1CB3F3D7" w14:textId="77777777" w:rsidR="00B82072" w:rsidRPr="001E4D5B" w:rsidRDefault="00B82072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</w:p>
        </w:tc>
      </w:tr>
      <w:tr w:rsidR="00B82072" w:rsidRPr="001E4D5B" w14:paraId="47336801" w14:textId="77777777" w:rsidTr="00844AC2">
        <w:trPr>
          <w:jc w:val="center"/>
        </w:trPr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5931EB54" w14:textId="77777777" w:rsidR="00B82072" w:rsidRPr="001E4D5B" w:rsidRDefault="00B82072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6B1DEA07" w14:textId="72B65686" w:rsidR="00B82072" w:rsidRPr="001E4D5B" w:rsidRDefault="00B82072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300" w:right="100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Q2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75A7F9B0" w14:textId="38ACF005" w:rsidR="00B82072" w:rsidRPr="001E4D5B" w:rsidRDefault="00B82072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1.56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4822CB8C" w14:textId="30CDA351" w:rsidR="00B82072" w:rsidRPr="001E4D5B" w:rsidRDefault="00B82072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1.42, 1.71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79E7A860" w14:textId="5BFF2773" w:rsidR="00B82072" w:rsidRPr="001E4D5B" w:rsidRDefault="00B82072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&lt;0.001</w:t>
            </w:r>
          </w:p>
        </w:tc>
      </w:tr>
      <w:tr w:rsidR="00B82072" w:rsidRPr="001E4D5B" w14:paraId="52B67CAE" w14:textId="77777777" w:rsidTr="00844AC2">
        <w:trPr>
          <w:jc w:val="center"/>
        </w:trPr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1A29D564" w14:textId="77777777" w:rsidR="00B82072" w:rsidRPr="001E4D5B" w:rsidRDefault="00B82072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51EC2DCD" w14:textId="247E0EF7" w:rsidR="00B82072" w:rsidRPr="001E4D5B" w:rsidRDefault="00B82072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300" w:right="100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Q3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6CA5EE75" w14:textId="06C57A1E" w:rsidR="00B82072" w:rsidRPr="001E4D5B" w:rsidRDefault="00B82072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1.77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34B9E84E" w14:textId="22AE087A" w:rsidR="00B82072" w:rsidRPr="001E4D5B" w:rsidRDefault="00B82072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1.62, 1.94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5B11BE18" w14:textId="3F3A83C3" w:rsidR="00B82072" w:rsidRPr="001E4D5B" w:rsidRDefault="00B82072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&lt;0.001</w:t>
            </w:r>
          </w:p>
        </w:tc>
      </w:tr>
      <w:tr w:rsidR="00B82072" w:rsidRPr="001E4D5B" w14:paraId="779FB098" w14:textId="77777777" w:rsidTr="00844AC2">
        <w:trPr>
          <w:jc w:val="center"/>
        </w:trPr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3DD9F082" w14:textId="77777777" w:rsidR="00B82072" w:rsidRPr="001E4D5B" w:rsidRDefault="00B82072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6CEC8823" w14:textId="4BFFD2AD" w:rsidR="00B82072" w:rsidRPr="001E4D5B" w:rsidRDefault="00B82072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300" w:right="100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Q4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492F898C" w14:textId="73362E35" w:rsidR="00B82072" w:rsidRPr="001E4D5B" w:rsidRDefault="00B82072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2.17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3FBC89D0" w14:textId="54480D87" w:rsidR="00B82072" w:rsidRPr="001E4D5B" w:rsidRDefault="00B82072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1.99, 2.38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3EFFD51E" w14:textId="70985143" w:rsidR="00B82072" w:rsidRPr="001E4D5B" w:rsidRDefault="00B82072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&lt;0.001</w:t>
            </w:r>
          </w:p>
        </w:tc>
      </w:tr>
      <w:tr w:rsidR="00B82072" w:rsidRPr="001E4D5B" w14:paraId="79A22E5C" w14:textId="77777777" w:rsidTr="00844AC2">
        <w:trPr>
          <w:jc w:val="center"/>
        </w:trPr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5263544A" w14:textId="04067FC9" w:rsidR="00B82072" w:rsidRPr="001E4D5B" w:rsidRDefault="005240B4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hAnsi="Times New Roman" w:cs="Times New Roman"/>
                <w:b/>
                <w:bCs/>
                <w:color w:val="000000"/>
                <w:sz w:val="22"/>
                <w:szCs w:val="22"/>
              </w:rPr>
            </w:pPr>
            <w:r w:rsidRPr="001E4D5B">
              <w:rPr>
                <w:rFonts w:ascii="Times New Roman" w:hAnsi="Times New Roman" w:cs="Times New Roman"/>
                <w:b/>
                <w:bCs/>
                <w:color w:val="000000"/>
                <w:sz w:val="22"/>
                <w:szCs w:val="22"/>
              </w:rPr>
              <w:t>Heart failure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47A588F4" w14:textId="2EE5027F" w:rsidR="00B82072" w:rsidRPr="001E4D5B" w:rsidRDefault="00B82072" w:rsidP="00B8207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 w:firstLineChars="100" w:firstLine="220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Q1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3483CBF6" w14:textId="229D8CFE" w:rsidR="00B82072" w:rsidRPr="001E4D5B" w:rsidRDefault="00B82072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—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3F34759B" w14:textId="1136B15C" w:rsidR="00B82072" w:rsidRPr="001E4D5B" w:rsidRDefault="00B82072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—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5A90A1F6" w14:textId="77777777" w:rsidR="00B82072" w:rsidRPr="001E4D5B" w:rsidRDefault="00B82072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</w:p>
        </w:tc>
      </w:tr>
      <w:tr w:rsidR="00B82072" w:rsidRPr="001E4D5B" w14:paraId="0EDB5907" w14:textId="77777777" w:rsidTr="00844AC2">
        <w:trPr>
          <w:jc w:val="center"/>
        </w:trPr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5DD97103" w14:textId="77777777" w:rsidR="00B82072" w:rsidRPr="001E4D5B" w:rsidRDefault="00B82072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79D16803" w14:textId="588BEEEE" w:rsidR="00B82072" w:rsidRPr="001E4D5B" w:rsidRDefault="00B82072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300" w:right="100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Q2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719038D1" w14:textId="15D8AE2A" w:rsidR="00B82072" w:rsidRPr="001E4D5B" w:rsidRDefault="00B82072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1.88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44E0A256" w14:textId="36C1064B" w:rsidR="00B82072" w:rsidRPr="001E4D5B" w:rsidRDefault="00B82072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1.54, 2.29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78C0932F" w14:textId="261B4516" w:rsidR="00B82072" w:rsidRPr="001E4D5B" w:rsidRDefault="00B82072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&lt;0.001</w:t>
            </w:r>
          </w:p>
        </w:tc>
      </w:tr>
      <w:tr w:rsidR="00B82072" w:rsidRPr="001E4D5B" w14:paraId="57BFDCD4" w14:textId="77777777" w:rsidTr="00844AC2">
        <w:trPr>
          <w:jc w:val="center"/>
        </w:trPr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0FF32B33" w14:textId="77777777" w:rsidR="00B82072" w:rsidRPr="001E4D5B" w:rsidRDefault="00B82072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7ECD0C34" w14:textId="5CA90925" w:rsidR="00B82072" w:rsidRPr="001E4D5B" w:rsidRDefault="00B82072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300" w:right="100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Q3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1B5A2E70" w14:textId="73266F87" w:rsidR="00B82072" w:rsidRPr="001E4D5B" w:rsidRDefault="00B82072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2.55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6DB448CA" w14:textId="7C58F7AB" w:rsidR="00B82072" w:rsidRPr="001E4D5B" w:rsidRDefault="00B82072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2.11, 3.09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38595FE0" w14:textId="4CCE7435" w:rsidR="00B82072" w:rsidRPr="001E4D5B" w:rsidRDefault="00B82072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&lt;0.001</w:t>
            </w:r>
          </w:p>
        </w:tc>
      </w:tr>
      <w:tr w:rsidR="00B82072" w:rsidRPr="001E4D5B" w14:paraId="3E2F27FC" w14:textId="77777777" w:rsidTr="00844AC2">
        <w:trPr>
          <w:jc w:val="center"/>
        </w:trPr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7687A3A7" w14:textId="77777777" w:rsidR="00B82072" w:rsidRPr="001E4D5B" w:rsidRDefault="00B82072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4C9E3A6C" w14:textId="4DB6BACE" w:rsidR="00B82072" w:rsidRPr="001E4D5B" w:rsidRDefault="00B82072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300" w:right="100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Q4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6D342BB4" w14:textId="2836EB20" w:rsidR="00B82072" w:rsidRPr="001E4D5B" w:rsidRDefault="00B82072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3.74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057D9CDE" w14:textId="0178285B" w:rsidR="00B82072" w:rsidRPr="001E4D5B" w:rsidRDefault="00B82072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3.11, 4.51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3EF7A985" w14:textId="1241B4D7" w:rsidR="00B82072" w:rsidRPr="001E4D5B" w:rsidRDefault="00B82072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&lt;0.001</w:t>
            </w:r>
          </w:p>
        </w:tc>
      </w:tr>
      <w:tr w:rsidR="00B82072" w:rsidRPr="001E4D5B" w14:paraId="067BBDFC" w14:textId="77777777" w:rsidTr="00844AC2">
        <w:trPr>
          <w:jc w:val="center"/>
        </w:trPr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43849DFE" w14:textId="77777777" w:rsidR="00B82072" w:rsidRPr="001E4D5B" w:rsidRDefault="00B82072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DejaVu Sans" w:hAnsi="Times New Roman" w:cs="Times New Roman"/>
                <w:b/>
                <w:bCs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b/>
                <w:bCs/>
                <w:color w:val="000000"/>
                <w:sz w:val="22"/>
                <w:szCs w:val="22"/>
              </w:rPr>
              <w:t>Stroke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51ADFA88" w14:textId="757C2F1D" w:rsidR="00B82072" w:rsidRPr="001E4D5B" w:rsidRDefault="00B82072" w:rsidP="00B8207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 w:firstLineChars="100" w:firstLine="220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Q1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1A710468" w14:textId="382858EE" w:rsidR="00B82072" w:rsidRPr="001E4D5B" w:rsidRDefault="00B82072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—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7CC2CAD1" w14:textId="7EE883CA" w:rsidR="00B82072" w:rsidRPr="001E4D5B" w:rsidRDefault="00B82072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—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57EBA73D" w14:textId="77777777" w:rsidR="00B82072" w:rsidRPr="001E4D5B" w:rsidRDefault="00B82072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</w:p>
        </w:tc>
      </w:tr>
      <w:tr w:rsidR="00B82072" w:rsidRPr="001E4D5B" w14:paraId="32EB945E" w14:textId="77777777" w:rsidTr="00844AC2">
        <w:trPr>
          <w:jc w:val="center"/>
        </w:trPr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54341276" w14:textId="77777777" w:rsidR="00B82072" w:rsidRPr="001E4D5B" w:rsidRDefault="00B82072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6CB50F42" w14:textId="70175B8B" w:rsidR="00B82072" w:rsidRPr="001E4D5B" w:rsidRDefault="00B82072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300" w:right="100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Q2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7917415F" w14:textId="21A5B965" w:rsidR="00B82072" w:rsidRPr="001E4D5B" w:rsidRDefault="00B82072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1.42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0C33D705" w14:textId="63704DBA" w:rsidR="00B82072" w:rsidRPr="001E4D5B" w:rsidRDefault="00B82072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1.19, 1.70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3BCC97E2" w14:textId="6662D553" w:rsidR="00B82072" w:rsidRPr="001E4D5B" w:rsidRDefault="00B82072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&lt;0.001</w:t>
            </w:r>
          </w:p>
        </w:tc>
      </w:tr>
      <w:tr w:rsidR="00B82072" w:rsidRPr="001E4D5B" w14:paraId="11F774B8" w14:textId="77777777" w:rsidTr="00844AC2">
        <w:trPr>
          <w:jc w:val="center"/>
        </w:trPr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12A796C5" w14:textId="77777777" w:rsidR="00B82072" w:rsidRPr="001E4D5B" w:rsidRDefault="00B82072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424FB505" w14:textId="7C8DE75C" w:rsidR="00B82072" w:rsidRPr="001E4D5B" w:rsidRDefault="00B82072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300" w:right="100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Q3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06E0562A" w14:textId="571B1F51" w:rsidR="00B82072" w:rsidRPr="001E4D5B" w:rsidRDefault="00B82072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1.74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67563876" w14:textId="36542671" w:rsidR="00B82072" w:rsidRPr="001E4D5B" w:rsidRDefault="00B82072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1.46, 2.06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71C0F156" w14:textId="019448BB" w:rsidR="00B82072" w:rsidRPr="001E4D5B" w:rsidRDefault="00B82072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&lt;0.001</w:t>
            </w:r>
          </w:p>
        </w:tc>
      </w:tr>
      <w:tr w:rsidR="00B82072" w:rsidRPr="001E4D5B" w14:paraId="23326C2F" w14:textId="77777777" w:rsidTr="00D37C15">
        <w:trPr>
          <w:jc w:val="center"/>
        </w:trPr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5D456FB6" w14:textId="77777777" w:rsidR="00B82072" w:rsidRPr="001E4D5B" w:rsidRDefault="00B82072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single" w:sz="8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4BDB9426" w14:textId="71D2D7BF" w:rsidR="00B82072" w:rsidRPr="001E4D5B" w:rsidRDefault="00B82072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300" w:right="100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Q4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single" w:sz="8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41CF5962" w14:textId="174E92A3" w:rsidR="00B82072" w:rsidRPr="001E4D5B" w:rsidRDefault="00B82072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2.63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single" w:sz="8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4AA4EDCD" w14:textId="3A4B5287" w:rsidR="00B82072" w:rsidRPr="001E4D5B" w:rsidRDefault="00B82072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2.22, 3.11</w:t>
            </w:r>
          </w:p>
        </w:tc>
        <w:tc>
          <w:tcPr>
            <w:tcW w:w="0" w:type="auto"/>
            <w:tcBorders>
              <w:top w:val="none" w:sz="0" w:space="0" w:color="000000"/>
              <w:left w:val="none" w:sz="0" w:space="0" w:color="000000"/>
              <w:bottom w:val="single" w:sz="8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3443AC36" w14:textId="6F22E6E6" w:rsidR="00B82072" w:rsidRPr="001E4D5B" w:rsidRDefault="00B82072" w:rsidP="00844A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>&lt;0.001</w:t>
            </w:r>
          </w:p>
        </w:tc>
      </w:tr>
      <w:tr w:rsidR="00B82072" w:rsidRPr="001E4D5B" w14:paraId="379E1072" w14:textId="77777777" w:rsidTr="00844AC2">
        <w:trPr>
          <w:jc w:val="center"/>
        </w:trPr>
        <w:tc>
          <w:tcPr>
            <w:tcW w:w="0" w:type="auto"/>
            <w:gridSpan w:val="5"/>
            <w:tcBorders>
              <w:top w:val="single" w:sz="8" w:space="0" w:color="000000"/>
              <w:left w:val="none" w:sz="0" w:space="0" w:color="FFFFFF"/>
              <w:bottom w:val="none" w:sz="0" w:space="0" w:color="FFFFFF"/>
              <w:right w:val="none" w:sz="0" w:space="0" w:color="FFFFFF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E275CA8" w14:textId="12BD603D" w:rsidR="000A32A7" w:rsidRPr="001E4D5B" w:rsidRDefault="000A32A7" w:rsidP="000A32A7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  <w:t xml:space="preserve">Abbreviations: </w:t>
            </w:r>
            <w:r w:rsidR="005240B4" w:rsidRPr="001E4D5B">
              <w:rPr>
                <w:rFonts w:ascii="Times New Roman" w:hAnsi="Times New Roman" w:cs="Times New Roman"/>
                <w:sz w:val="22"/>
                <w:szCs w:val="22"/>
              </w:rPr>
              <w:t>CI, Confidence Interval; HR, Hazard Ratio; CHD, coronary heart disease;</w:t>
            </w:r>
          </w:p>
          <w:p w14:paraId="484FC750" w14:textId="671A58F1" w:rsidR="00B82072" w:rsidRPr="001E4D5B" w:rsidRDefault="000A32A7" w:rsidP="000A32A7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DejaVu Sans" w:hAnsi="Times New Roman" w:cs="Times New Roman"/>
                <w:color w:val="000000"/>
                <w:sz w:val="22"/>
                <w:szCs w:val="22"/>
              </w:rPr>
            </w:pPr>
            <w:r w:rsidRPr="001E4D5B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 xml:space="preserve">All was adjusted </w:t>
            </w:r>
            <w:r w:rsidRPr="001E4D5B">
              <w:rPr>
                <w:rFonts w:ascii="Times New Roman" w:hAnsi="Times New Roman" w:cs="Times New Roman"/>
                <w:sz w:val="22"/>
                <w:szCs w:val="22"/>
              </w:rPr>
              <w:t>for ethnicity, TDI, education, vegetable serving, fruit serving, sedentary duration and BMI, cholesterol medication, blood pressure medication, LDL-c, TG, SBP, and DBP.</w:t>
            </w:r>
          </w:p>
        </w:tc>
      </w:tr>
    </w:tbl>
    <w:p w14:paraId="65A5044B" w14:textId="77777777" w:rsidR="008B28FD" w:rsidRPr="001E4D5B" w:rsidRDefault="008B28FD">
      <w:pPr>
        <w:rPr>
          <w:rFonts w:ascii="Times New Roman" w:hAnsi="Times New Roman" w:cs="Times New Roman"/>
          <w:sz w:val="22"/>
          <w:szCs w:val="22"/>
        </w:rPr>
        <w:sectPr w:rsidR="008B28FD" w:rsidRPr="001E4D5B" w:rsidSect="00E77578">
          <w:pgSz w:w="11906" w:h="16838"/>
          <w:pgMar w:top="1440" w:right="1800" w:bottom="1440" w:left="1800" w:header="851" w:footer="992" w:gutter="0"/>
          <w:cols w:space="425"/>
          <w:docGrid w:type="lines" w:linePitch="312"/>
        </w:sectPr>
      </w:pPr>
    </w:p>
    <w:p w14:paraId="62942055" w14:textId="29127BF3" w:rsidR="00C62958" w:rsidRPr="001E4D5B" w:rsidRDefault="00C62958" w:rsidP="00C62958">
      <w:pPr>
        <w:rPr>
          <w:rFonts w:ascii="Times New Roman" w:hAnsi="Times New Roman" w:cs="Times New Roman"/>
          <w:b/>
          <w:bCs/>
          <w:sz w:val="22"/>
          <w:szCs w:val="22"/>
        </w:rPr>
      </w:pPr>
      <w:r w:rsidRPr="001E4D5B">
        <w:rPr>
          <w:rFonts w:ascii="Times New Roman" w:hAnsi="Times New Roman" w:cs="Times New Roman"/>
          <w:b/>
          <w:bCs/>
          <w:sz w:val="22"/>
          <w:szCs w:val="22"/>
        </w:rPr>
        <w:lastRenderedPageBreak/>
        <w:t>Figure S</w:t>
      </w:r>
      <w:r w:rsidR="004C7DE8" w:rsidRPr="001E4D5B">
        <w:rPr>
          <w:rFonts w:ascii="Times New Roman" w:hAnsi="Times New Roman" w:cs="Times New Roman"/>
          <w:b/>
          <w:bCs/>
          <w:sz w:val="22"/>
          <w:szCs w:val="22"/>
        </w:rPr>
        <w:t>1.</w:t>
      </w:r>
      <w:r w:rsidRPr="001E4D5B">
        <w:rPr>
          <w:rFonts w:ascii="Times New Roman" w:hAnsi="Times New Roman" w:cs="Times New Roman"/>
          <w:b/>
          <w:bCs/>
          <w:sz w:val="22"/>
          <w:szCs w:val="22"/>
        </w:rPr>
        <w:t xml:space="preserve"> Kaplan-Meier survival curves of </w:t>
      </w:r>
      <w:proofErr w:type="spellStart"/>
      <w:r w:rsidRPr="001E4D5B">
        <w:rPr>
          <w:rFonts w:ascii="Times New Roman" w:hAnsi="Times New Roman" w:cs="Times New Roman"/>
          <w:b/>
          <w:bCs/>
          <w:sz w:val="22"/>
          <w:szCs w:val="22"/>
        </w:rPr>
        <w:t>ClivDnonlab</w:t>
      </w:r>
      <w:proofErr w:type="spellEnd"/>
      <w:r w:rsidRPr="001E4D5B">
        <w:rPr>
          <w:rFonts w:ascii="Times New Roman" w:hAnsi="Times New Roman" w:cs="Times New Roman"/>
          <w:b/>
          <w:bCs/>
          <w:sz w:val="22"/>
          <w:szCs w:val="22"/>
        </w:rPr>
        <w:t xml:space="preserve"> for </w:t>
      </w:r>
      <w:r w:rsidR="000230E1" w:rsidRPr="001E4D5B">
        <w:rPr>
          <w:rFonts w:ascii="Times New Roman" w:hAnsi="Times New Roman" w:cs="Times New Roman"/>
          <w:b/>
          <w:bCs/>
          <w:sz w:val="22"/>
          <w:szCs w:val="22"/>
        </w:rPr>
        <w:t>(A) dementia, (B) cardiovascular diseases, (C) cancer, and (D) all-cause mortality.</w:t>
      </w:r>
    </w:p>
    <w:p w14:paraId="502D159D" w14:textId="3A16A69A" w:rsidR="00C62958" w:rsidRPr="001E4D5B" w:rsidRDefault="00C46D75" w:rsidP="00C62958">
      <w:pPr>
        <w:rPr>
          <w:rFonts w:ascii="Times New Roman" w:hAnsi="Times New Roman" w:cs="Times New Roman"/>
          <w:b/>
          <w:bCs/>
          <w:sz w:val="22"/>
          <w:szCs w:val="22"/>
        </w:rPr>
      </w:pPr>
      <w:r>
        <w:rPr>
          <w:rFonts w:ascii="Times New Roman" w:hAnsi="Times New Roman" w:cs="Times New Roman"/>
          <w:b/>
          <w:bCs/>
          <w:noProof/>
          <w:sz w:val="22"/>
          <w:szCs w:val="22"/>
        </w:rPr>
        <w:drawing>
          <wp:inline distT="0" distB="0" distL="0" distR="0" wp14:anchorId="3CB31449" wp14:editId="4C3C1F0A">
            <wp:extent cx="5309858" cy="4114098"/>
            <wp:effectExtent l="0" t="0" r="5715" b="1270"/>
            <wp:docPr id="1620914178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17248" cy="411982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CDD7216" w14:textId="77777777" w:rsidR="00C62958" w:rsidRPr="001E4D5B" w:rsidRDefault="00C62958" w:rsidP="00C62958">
      <w:pPr>
        <w:rPr>
          <w:rFonts w:ascii="Times New Roman" w:hAnsi="Times New Roman" w:cs="Times New Roman"/>
          <w:b/>
          <w:bCs/>
          <w:sz w:val="22"/>
          <w:szCs w:val="22"/>
        </w:rPr>
      </w:pPr>
    </w:p>
    <w:p w14:paraId="778B72D6" w14:textId="77777777" w:rsidR="00C62958" w:rsidRPr="001E4D5B" w:rsidRDefault="00C62958" w:rsidP="00C62958">
      <w:pPr>
        <w:rPr>
          <w:rFonts w:ascii="Times New Roman" w:hAnsi="Times New Roman" w:cs="Times New Roman"/>
          <w:b/>
          <w:bCs/>
          <w:sz w:val="22"/>
          <w:szCs w:val="22"/>
        </w:rPr>
      </w:pPr>
    </w:p>
    <w:p w14:paraId="08132C38" w14:textId="77777777" w:rsidR="00C62958" w:rsidRPr="001E4D5B" w:rsidRDefault="00C62958" w:rsidP="00C62958">
      <w:pPr>
        <w:rPr>
          <w:rFonts w:ascii="Times New Roman" w:hAnsi="Times New Roman" w:cs="Times New Roman"/>
          <w:b/>
          <w:bCs/>
          <w:sz w:val="22"/>
          <w:szCs w:val="22"/>
        </w:rPr>
      </w:pPr>
    </w:p>
    <w:p w14:paraId="4FA51267" w14:textId="6E3445E0" w:rsidR="00C62958" w:rsidRPr="001E4D5B" w:rsidRDefault="00C62958" w:rsidP="00C62958">
      <w:pPr>
        <w:rPr>
          <w:rFonts w:ascii="Times New Roman" w:hAnsi="Times New Roman" w:cs="Times New Roman"/>
          <w:b/>
          <w:bCs/>
          <w:sz w:val="22"/>
          <w:szCs w:val="22"/>
        </w:rPr>
      </w:pPr>
      <w:r w:rsidRPr="001E4D5B">
        <w:rPr>
          <w:rFonts w:ascii="Times New Roman" w:hAnsi="Times New Roman" w:cs="Times New Roman"/>
          <w:b/>
          <w:bCs/>
          <w:sz w:val="22"/>
          <w:szCs w:val="22"/>
        </w:rPr>
        <w:t>Figure S</w:t>
      </w:r>
      <w:r w:rsidR="004C7DE8" w:rsidRPr="001E4D5B">
        <w:rPr>
          <w:rFonts w:ascii="Times New Roman" w:hAnsi="Times New Roman" w:cs="Times New Roman"/>
          <w:b/>
          <w:bCs/>
          <w:sz w:val="22"/>
          <w:szCs w:val="22"/>
        </w:rPr>
        <w:t>2</w:t>
      </w:r>
      <w:r w:rsidRPr="001E4D5B">
        <w:rPr>
          <w:rFonts w:ascii="Times New Roman" w:hAnsi="Times New Roman" w:cs="Times New Roman"/>
          <w:b/>
          <w:bCs/>
          <w:sz w:val="22"/>
          <w:szCs w:val="22"/>
        </w:rPr>
        <w:t xml:space="preserve">. Kaplan-Meier survival curves of </w:t>
      </w:r>
      <w:proofErr w:type="spellStart"/>
      <w:r w:rsidRPr="001E4D5B">
        <w:rPr>
          <w:rFonts w:ascii="Times New Roman" w:hAnsi="Times New Roman" w:cs="Times New Roman"/>
          <w:b/>
          <w:bCs/>
          <w:sz w:val="22"/>
          <w:szCs w:val="22"/>
        </w:rPr>
        <w:t>ClivD</w:t>
      </w:r>
      <w:r w:rsidRPr="001E4D5B">
        <w:rPr>
          <w:rFonts w:ascii="Times New Roman" w:hAnsi="Times New Roman" w:cs="Times New Roman"/>
          <w:b/>
          <w:bCs/>
          <w:sz w:val="22"/>
          <w:szCs w:val="22"/>
          <w:vertAlign w:val="subscript"/>
        </w:rPr>
        <w:t>lab</w:t>
      </w:r>
      <w:proofErr w:type="spellEnd"/>
      <w:r w:rsidRPr="001E4D5B">
        <w:rPr>
          <w:rFonts w:ascii="Times New Roman" w:hAnsi="Times New Roman" w:cs="Times New Roman"/>
          <w:b/>
          <w:bCs/>
          <w:sz w:val="22"/>
          <w:szCs w:val="22"/>
        </w:rPr>
        <w:t xml:space="preserve"> for (A) coronary heart disease, (B) heart failure, (C) stroke, (D) vascular dementia, and (E) Alzheimer's disease.</w:t>
      </w:r>
    </w:p>
    <w:p w14:paraId="0ABFDFD9" w14:textId="1A3E12CE" w:rsidR="00C62958" w:rsidRPr="001E4D5B" w:rsidRDefault="00C46D75" w:rsidP="00C62958">
      <w:pPr>
        <w:rPr>
          <w:rFonts w:ascii="Times New Roman" w:hAnsi="Times New Roman" w:cs="Times New Roman"/>
          <w:b/>
          <w:bCs/>
          <w:sz w:val="22"/>
          <w:szCs w:val="22"/>
        </w:rPr>
      </w:pPr>
      <w:r>
        <w:rPr>
          <w:rFonts w:ascii="Times New Roman" w:hAnsi="Times New Roman" w:cs="Times New Roman"/>
          <w:b/>
          <w:bCs/>
          <w:noProof/>
          <w:sz w:val="22"/>
          <w:szCs w:val="22"/>
        </w:rPr>
        <w:drawing>
          <wp:inline distT="0" distB="0" distL="0" distR="0" wp14:anchorId="6CBC7C7C" wp14:editId="7AE55D60">
            <wp:extent cx="5415487" cy="2669264"/>
            <wp:effectExtent l="0" t="0" r="0" b="0"/>
            <wp:docPr id="1116720548" name="图片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419476" cy="267123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DFB46EB" w14:textId="77777777" w:rsidR="00C62958" w:rsidRPr="001E4D5B" w:rsidRDefault="00C62958" w:rsidP="00C62958">
      <w:pPr>
        <w:rPr>
          <w:rFonts w:ascii="Times New Roman" w:hAnsi="Times New Roman" w:cs="Times New Roman"/>
          <w:b/>
          <w:bCs/>
          <w:sz w:val="22"/>
          <w:szCs w:val="22"/>
        </w:rPr>
      </w:pPr>
    </w:p>
    <w:p w14:paraId="2BDCA354" w14:textId="490F9D23" w:rsidR="00C62958" w:rsidRPr="001E4D5B" w:rsidRDefault="00C62958" w:rsidP="00C62958">
      <w:pPr>
        <w:rPr>
          <w:rFonts w:ascii="Times New Roman" w:hAnsi="Times New Roman" w:cs="Times New Roman"/>
          <w:b/>
          <w:bCs/>
          <w:sz w:val="22"/>
          <w:szCs w:val="22"/>
        </w:rPr>
      </w:pPr>
    </w:p>
    <w:p w14:paraId="306D3B69" w14:textId="77777777" w:rsidR="00BE7BD3" w:rsidRPr="001E4D5B" w:rsidRDefault="00BE7BD3" w:rsidP="00C62958">
      <w:pPr>
        <w:rPr>
          <w:rFonts w:ascii="Times New Roman" w:hAnsi="Times New Roman" w:cs="Times New Roman"/>
          <w:b/>
          <w:bCs/>
          <w:sz w:val="22"/>
          <w:szCs w:val="22"/>
        </w:rPr>
      </w:pPr>
    </w:p>
    <w:p w14:paraId="472C61C9" w14:textId="7CF0C08C" w:rsidR="00C62958" w:rsidRPr="001E4D5B" w:rsidRDefault="00C62958" w:rsidP="00C62958">
      <w:pPr>
        <w:rPr>
          <w:rFonts w:ascii="Times New Roman" w:hAnsi="Times New Roman" w:cs="Times New Roman"/>
          <w:b/>
          <w:bCs/>
          <w:sz w:val="22"/>
          <w:szCs w:val="22"/>
        </w:rPr>
      </w:pPr>
      <w:r w:rsidRPr="001E4D5B">
        <w:rPr>
          <w:rFonts w:ascii="Times New Roman" w:hAnsi="Times New Roman" w:cs="Times New Roman"/>
          <w:b/>
          <w:bCs/>
          <w:sz w:val="22"/>
          <w:szCs w:val="22"/>
        </w:rPr>
        <w:t>Figure S</w:t>
      </w:r>
      <w:r w:rsidR="004C7DE8" w:rsidRPr="001E4D5B">
        <w:rPr>
          <w:rFonts w:ascii="Times New Roman" w:hAnsi="Times New Roman" w:cs="Times New Roman"/>
          <w:b/>
          <w:bCs/>
          <w:sz w:val="22"/>
          <w:szCs w:val="22"/>
        </w:rPr>
        <w:t>3</w:t>
      </w:r>
      <w:r w:rsidRPr="001E4D5B">
        <w:rPr>
          <w:rFonts w:ascii="Times New Roman" w:hAnsi="Times New Roman" w:cs="Times New Roman"/>
          <w:b/>
          <w:bCs/>
          <w:sz w:val="22"/>
          <w:szCs w:val="22"/>
        </w:rPr>
        <w:t xml:space="preserve">. Kaplan-Meier survival curves of </w:t>
      </w:r>
      <w:proofErr w:type="spellStart"/>
      <w:r w:rsidRPr="001E4D5B">
        <w:rPr>
          <w:rFonts w:ascii="Times New Roman" w:hAnsi="Times New Roman" w:cs="Times New Roman"/>
          <w:b/>
          <w:bCs/>
          <w:sz w:val="22"/>
          <w:szCs w:val="22"/>
        </w:rPr>
        <w:t>ClivD</w:t>
      </w:r>
      <w:r w:rsidRPr="001E4D5B">
        <w:rPr>
          <w:rFonts w:ascii="Times New Roman" w:hAnsi="Times New Roman" w:cs="Times New Roman"/>
          <w:b/>
          <w:bCs/>
          <w:sz w:val="22"/>
          <w:szCs w:val="22"/>
          <w:vertAlign w:val="subscript"/>
        </w:rPr>
        <w:t>nonlab</w:t>
      </w:r>
      <w:proofErr w:type="spellEnd"/>
      <w:r w:rsidRPr="001E4D5B">
        <w:rPr>
          <w:rFonts w:ascii="Times New Roman" w:hAnsi="Times New Roman" w:cs="Times New Roman"/>
          <w:b/>
          <w:bCs/>
          <w:sz w:val="22"/>
          <w:szCs w:val="22"/>
        </w:rPr>
        <w:t xml:space="preserve"> for (A) coronary heart disease, (B) heart failure, (C) stroke, (D) vascular dementia, and (E) Alzheimer's disease.</w:t>
      </w:r>
    </w:p>
    <w:p w14:paraId="4A728E07" w14:textId="61BF836C" w:rsidR="00C62958" w:rsidRPr="001E4D5B" w:rsidRDefault="00C46D75" w:rsidP="00C62958">
      <w:pPr>
        <w:rPr>
          <w:rFonts w:ascii="Times New Roman" w:hAnsi="Times New Roman" w:cs="Times New Roman"/>
          <w:b/>
          <w:bCs/>
          <w:sz w:val="22"/>
          <w:szCs w:val="22"/>
        </w:rPr>
      </w:pPr>
      <w:r>
        <w:rPr>
          <w:rFonts w:ascii="Times New Roman" w:hAnsi="Times New Roman" w:cs="Times New Roman"/>
          <w:b/>
          <w:bCs/>
          <w:noProof/>
          <w:sz w:val="22"/>
          <w:szCs w:val="22"/>
        </w:rPr>
        <w:drawing>
          <wp:inline distT="0" distB="0" distL="0" distR="0" wp14:anchorId="25628E31" wp14:editId="6D3DE775">
            <wp:extent cx="5271316" cy="2623060"/>
            <wp:effectExtent l="0" t="0" r="5715" b="6350"/>
            <wp:docPr id="995241573" name="图片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524" cy="262465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881157A" w14:textId="77777777" w:rsidR="00EB0991" w:rsidRPr="001E4D5B" w:rsidRDefault="00EB0991" w:rsidP="00C62958">
      <w:pPr>
        <w:rPr>
          <w:rFonts w:ascii="Times New Roman" w:hAnsi="Times New Roman" w:cs="Times New Roman"/>
          <w:b/>
          <w:bCs/>
          <w:sz w:val="22"/>
          <w:szCs w:val="22"/>
        </w:rPr>
      </w:pPr>
    </w:p>
    <w:p w14:paraId="78479426" w14:textId="77777777" w:rsidR="00C62958" w:rsidRPr="001E4D5B" w:rsidRDefault="00C62958" w:rsidP="008B28FD">
      <w:pPr>
        <w:rPr>
          <w:rFonts w:ascii="Times New Roman" w:hAnsi="Times New Roman" w:cs="Times New Roman"/>
          <w:b/>
          <w:bCs/>
          <w:sz w:val="22"/>
          <w:szCs w:val="22"/>
        </w:rPr>
      </w:pPr>
    </w:p>
    <w:p w14:paraId="745E5AA4" w14:textId="04449E87" w:rsidR="008D2D51" w:rsidRPr="001E4D5B" w:rsidRDefault="008D2D51" w:rsidP="008D2D51">
      <w:pPr>
        <w:rPr>
          <w:rFonts w:ascii="Times New Roman" w:hAnsi="Times New Roman" w:cs="Times New Roman"/>
          <w:b/>
          <w:bCs/>
          <w:sz w:val="22"/>
          <w:szCs w:val="22"/>
        </w:rPr>
      </w:pPr>
      <w:r w:rsidRPr="001E4D5B">
        <w:rPr>
          <w:rFonts w:ascii="Times New Roman" w:hAnsi="Times New Roman" w:cs="Times New Roman"/>
          <w:b/>
          <w:bCs/>
          <w:sz w:val="22"/>
          <w:szCs w:val="22"/>
        </w:rPr>
        <w:t>Figure S</w:t>
      </w:r>
      <w:r w:rsidR="00A3455E" w:rsidRPr="001E4D5B">
        <w:rPr>
          <w:rFonts w:ascii="Times New Roman" w:hAnsi="Times New Roman" w:cs="Times New Roman"/>
          <w:b/>
          <w:bCs/>
          <w:sz w:val="22"/>
          <w:szCs w:val="22"/>
        </w:rPr>
        <w:t>4.</w:t>
      </w:r>
      <w:r w:rsidRPr="001E4D5B">
        <w:rPr>
          <w:rFonts w:ascii="Times New Roman" w:hAnsi="Times New Roman" w:cs="Times New Roman"/>
          <w:b/>
          <w:bCs/>
          <w:sz w:val="22"/>
          <w:szCs w:val="22"/>
        </w:rPr>
        <w:t xml:space="preserve"> Restricted cubic spline curve for the association of </w:t>
      </w:r>
      <w:proofErr w:type="spellStart"/>
      <w:r w:rsidRPr="001E4D5B">
        <w:rPr>
          <w:rFonts w:ascii="Times New Roman" w:hAnsi="Times New Roman" w:cs="Times New Roman"/>
          <w:b/>
          <w:bCs/>
          <w:sz w:val="22"/>
          <w:szCs w:val="22"/>
        </w:rPr>
        <w:t>ClivD</w:t>
      </w:r>
      <w:r w:rsidRPr="001E4D5B">
        <w:rPr>
          <w:rFonts w:ascii="Times New Roman" w:hAnsi="Times New Roman" w:cs="Times New Roman"/>
          <w:b/>
          <w:bCs/>
          <w:sz w:val="22"/>
          <w:szCs w:val="22"/>
          <w:vertAlign w:val="subscript"/>
        </w:rPr>
        <w:t>nonlab</w:t>
      </w:r>
      <w:proofErr w:type="spellEnd"/>
      <w:r w:rsidRPr="001E4D5B">
        <w:rPr>
          <w:rFonts w:ascii="Times New Roman" w:hAnsi="Times New Roman" w:cs="Times New Roman"/>
          <w:b/>
          <w:bCs/>
          <w:sz w:val="22"/>
          <w:szCs w:val="22"/>
        </w:rPr>
        <w:t xml:space="preserve"> with (A) dementia, (B) cardiovascular diseases, (C) cancer, and (D) all-cause mortality.</w:t>
      </w:r>
    </w:p>
    <w:p w14:paraId="6B0BA46F" w14:textId="28B8402B" w:rsidR="00C62958" w:rsidRPr="001E4D5B" w:rsidRDefault="00D36008" w:rsidP="008B28FD">
      <w:pPr>
        <w:rPr>
          <w:rFonts w:ascii="Times New Roman" w:hAnsi="Times New Roman" w:cs="Times New Roman"/>
          <w:b/>
          <w:bCs/>
          <w:sz w:val="22"/>
          <w:szCs w:val="22"/>
        </w:rPr>
      </w:pPr>
      <w:r w:rsidRPr="001E4D5B">
        <w:rPr>
          <w:rFonts w:ascii="Times New Roman" w:hAnsi="Times New Roman" w:cs="Times New Roman"/>
          <w:b/>
          <w:bCs/>
          <w:noProof/>
          <w:sz w:val="22"/>
          <w:szCs w:val="22"/>
        </w:rPr>
        <w:drawing>
          <wp:inline distT="0" distB="0" distL="0" distR="0" wp14:anchorId="136FECE8" wp14:editId="05C61D82">
            <wp:extent cx="5156200" cy="3992460"/>
            <wp:effectExtent l="0" t="0" r="6350" b="8255"/>
            <wp:docPr id="2058754828" name="图片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165264" cy="399947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A94C436" w14:textId="77777777" w:rsidR="00EB0991" w:rsidRDefault="00EB0991" w:rsidP="00EB0991">
      <w:pPr>
        <w:rPr>
          <w:rFonts w:ascii="Times New Roman" w:hAnsi="Times New Roman" w:cs="Times New Roman"/>
          <w:sz w:val="22"/>
          <w:szCs w:val="22"/>
        </w:rPr>
      </w:pPr>
      <w:r w:rsidRPr="001E4D5B">
        <w:rPr>
          <w:rFonts w:ascii="Times New Roman" w:hAnsi="Times New Roman" w:cs="Times New Roman"/>
          <w:sz w:val="22"/>
          <w:szCs w:val="22"/>
        </w:rPr>
        <w:lastRenderedPageBreak/>
        <w:t>Abbreviations: HR = Hazard Ratio</w:t>
      </w:r>
      <w:r w:rsidRPr="001E4D5B">
        <w:rPr>
          <w:rFonts w:ascii="Times New Roman" w:hAnsi="Times New Roman" w:cs="Times New Roman"/>
          <w:sz w:val="22"/>
          <w:szCs w:val="22"/>
        </w:rPr>
        <w:t>；</w:t>
      </w:r>
      <w:r w:rsidRPr="001E4D5B">
        <w:rPr>
          <w:rFonts w:ascii="Times New Roman" w:hAnsi="Times New Roman" w:cs="Times New Roman"/>
          <w:sz w:val="22"/>
          <w:szCs w:val="22"/>
        </w:rPr>
        <w:t>CI = confidence interval</w:t>
      </w:r>
    </w:p>
    <w:p w14:paraId="421B6A76" w14:textId="77777777" w:rsidR="00AC0B9B" w:rsidRPr="001E4D5B" w:rsidRDefault="00AC0B9B" w:rsidP="00EB0991">
      <w:pPr>
        <w:rPr>
          <w:rFonts w:ascii="Times New Roman" w:hAnsi="Times New Roman" w:cs="Times New Roman"/>
          <w:sz w:val="22"/>
          <w:szCs w:val="22"/>
        </w:rPr>
      </w:pPr>
    </w:p>
    <w:p w14:paraId="60571BBE" w14:textId="77777777" w:rsidR="00EB0991" w:rsidRPr="001E4D5B" w:rsidRDefault="00EB0991" w:rsidP="008B28FD">
      <w:pPr>
        <w:rPr>
          <w:rFonts w:ascii="Times New Roman" w:hAnsi="Times New Roman" w:cs="Times New Roman"/>
          <w:b/>
          <w:bCs/>
          <w:sz w:val="22"/>
          <w:szCs w:val="22"/>
        </w:rPr>
      </w:pPr>
    </w:p>
    <w:p w14:paraId="413DD82B" w14:textId="3AF78643" w:rsidR="00BE7BD3" w:rsidRPr="001E4D5B" w:rsidRDefault="00BE7BD3" w:rsidP="00BE7BD3">
      <w:pPr>
        <w:rPr>
          <w:rFonts w:ascii="Times New Roman" w:hAnsi="Times New Roman" w:cs="Times New Roman"/>
          <w:b/>
          <w:bCs/>
          <w:sz w:val="22"/>
          <w:szCs w:val="22"/>
        </w:rPr>
      </w:pPr>
      <w:r w:rsidRPr="001E4D5B">
        <w:rPr>
          <w:rFonts w:ascii="Times New Roman" w:hAnsi="Times New Roman" w:cs="Times New Roman"/>
          <w:b/>
          <w:bCs/>
          <w:sz w:val="22"/>
          <w:szCs w:val="22"/>
        </w:rPr>
        <w:t>Figure S</w:t>
      </w:r>
      <w:r w:rsidR="00A3455E" w:rsidRPr="001E4D5B">
        <w:rPr>
          <w:rFonts w:ascii="Times New Roman" w:hAnsi="Times New Roman" w:cs="Times New Roman"/>
          <w:b/>
          <w:bCs/>
          <w:sz w:val="22"/>
          <w:szCs w:val="22"/>
        </w:rPr>
        <w:t>5</w:t>
      </w:r>
      <w:r w:rsidRPr="001E4D5B">
        <w:rPr>
          <w:rFonts w:ascii="Times New Roman" w:hAnsi="Times New Roman" w:cs="Times New Roman"/>
          <w:b/>
          <w:bCs/>
          <w:sz w:val="22"/>
          <w:szCs w:val="22"/>
        </w:rPr>
        <w:t xml:space="preserve">. Restricted cubic spline curve for the association of </w:t>
      </w:r>
      <w:proofErr w:type="spellStart"/>
      <w:r w:rsidRPr="001E4D5B">
        <w:rPr>
          <w:rFonts w:ascii="Times New Roman" w:hAnsi="Times New Roman" w:cs="Times New Roman"/>
          <w:b/>
          <w:bCs/>
          <w:sz w:val="22"/>
          <w:szCs w:val="22"/>
        </w:rPr>
        <w:t>ClivD</w:t>
      </w:r>
      <w:r w:rsidRPr="001E4D5B">
        <w:rPr>
          <w:rFonts w:ascii="Times New Roman" w:hAnsi="Times New Roman" w:cs="Times New Roman"/>
          <w:b/>
          <w:bCs/>
          <w:sz w:val="22"/>
          <w:szCs w:val="22"/>
          <w:vertAlign w:val="subscript"/>
        </w:rPr>
        <w:t>lab</w:t>
      </w:r>
      <w:proofErr w:type="spellEnd"/>
      <w:r w:rsidRPr="001E4D5B">
        <w:rPr>
          <w:rFonts w:ascii="Times New Roman" w:hAnsi="Times New Roman" w:cs="Times New Roman"/>
          <w:b/>
          <w:bCs/>
          <w:sz w:val="22"/>
          <w:szCs w:val="22"/>
        </w:rPr>
        <w:t xml:space="preserve"> with (A) coronary heart disease, (B) heart failure, (C) stroke, (D) vascular dementia, and (E) Alzheimer's disease.</w:t>
      </w:r>
    </w:p>
    <w:p w14:paraId="521F5DC6" w14:textId="5343CA4C" w:rsidR="00932492" w:rsidRPr="001E4D5B" w:rsidRDefault="00AC0B9B" w:rsidP="008B28FD">
      <w:pPr>
        <w:rPr>
          <w:rFonts w:ascii="Times New Roman" w:hAnsi="Times New Roman" w:cs="Times New Roman"/>
          <w:b/>
          <w:bCs/>
          <w:sz w:val="22"/>
          <w:szCs w:val="22"/>
        </w:rPr>
      </w:pPr>
      <w:r>
        <w:rPr>
          <w:rFonts w:ascii="Times New Roman" w:hAnsi="Times New Roman" w:cs="Times New Roman"/>
          <w:b/>
          <w:bCs/>
          <w:noProof/>
          <w:sz w:val="22"/>
          <w:szCs w:val="22"/>
        </w:rPr>
        <w:drawing>
          <wp:inline distT="0" distB="0" distL="0" distR="0" wp14:anchorId="32DAD207" wp14:editId="051A1638">
            <wp:extent cx="4988560" cy="2471420"/>
            <wp:effectExtent l="0" t="0" r="2540" b="5080"/>
            <wp:docPr id="1100826388" name="图片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988560" cy="247142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CA013BF" w14:textId="77777777" w:rsidR="00AC0B9B" w:rsidRPr="001E4D5B" w:rsidRDefault="00AC0B9B" w:rsidP="00AC0B9B">
      <w:pPr>
        <w:rPr>
          <w:rFonts w:ascii="Times New Roman" w:hAnsi="Times New Roman" w:cs="Times New Roman"/>
          <w:sz w:val="22"/>
          <w:szCs w:val="22"/>
        </w:rPr>
      </w:pPr>
      <w:r w:rsidRPr="001E4D5B">
        <w:rPr>
          <w:rFonts w:ascii="Times New Roman" w:hAnsi="Times New Roman" w:cs="Times New Roman"/>
          <w:sz w:val="22"/>
          <w:szCs w:val="22"/>
        </w:rPr>
        <w:t>Abbreviations: HR = Hazard Ratio</w:t>
      </w:r>
      <w:r w:rsidRPr="001E4D5B">
        <w:rPr>
          <w:rFonts w:ascii="Times New Roman" w:hAnsi="Times New Roman" w:cs="Times New Roman"/>
          <w:sz w:val="22"/>
          <w:szCs w:val="22"/>
        </w:rPr>
        <w:t>；</w:t>
      </w:r>
      <w:r w:rsidRPr="001E4D5B">
        <w:rPr>
          <w:rFonts w:ascii="Times New Roman" w:hAnsi="Times New Roman" w:cs="Times New Roman"/>
          <w:sz w:val="22"/>
          <w:szCs w:val="22"/>
        </w:rPr>
        <w:t>CI = confidence interval</w:t>
      </w:r>
    </w:p>
    <w:p w14:paraId="3F3D3B07" w14:textId="77777777" w:rsidR="00BE7BD3" w:rsidRPr="00AC0B9B" w:rsidRDefault="00BE7BD3" w:rsidP="008B28FD">
      <w:pPr>
        <w:rPr>
          <w:rFonts w:ascii="Times New Roman" w:hAnsi="Times New Roman" w:cs="Times New Roman"/>
          <w:b/>
          <w:bCs/>
          <w:sz w:val="22"/>
          <w:szCs w:val="22"/>
        </w:rPr>
      </w:pPr>
    </w:p>
    <w:p w14:paraId="610535BA" w14:textId="77777777" w:rsidR="00BE7BD3" w:rsidRPr="001E4D5B" w:rsidRDefault="00BE7BD3" w:rsidP="008B28FD">
      <w:pPr>
        <w:rPr>
          <w:rFonts w:ascii="Times New Roman" w:hAnsi="Times New Roman" w:cs="Times New Roman"/>
          <w:b/>
          <w:bCs/>
          <w:sz w:val="22"/>
          <w:szCs w:val="22"/>
        </w:rPr>
      </w:pPr>
    </w:p>
    <w:p w14:paraId="521345AA" w14:textId="77777777" w:rsidR="00932492" w:rsidRPr="001E4D5B" w:rsidRDefault="00932492" w:rsidP="008B28FD">
      <w:pPr>
        <w:rPr>
          <w:rFonts w:ascii="Times New Roman" w:hAnsi="Times New Roman" w:cs="Times New Roman"/>
          <w:b/>
          <w:bCs/>
          <w:sz w:val="22"/>
          <w:szCs w:val="22"/>
        </w:rPr>
      </w:pPr>
    </w:p>
    <w:p w14:paraId="306462D6" w14:textId="5960C477" w:rsidR="00BE7BD3" w:rsidRPr="001E4D5B" w:rsidRDefault="00BE7BD3" w:rsidP="00BE7BD3">
      <w:pPr>
        <w:rPr>
          <w:rFonts w:ascii="Times New Roman" w:hAnsi="Times New Roman" w:cs="Times New Roman"/>
          <w:b/>
          <w:bCs/>
          <w:sz w:val="22"/>
          <w:szCs w:val="22"/>
        </w:rPr>
      </w:pPr>
      <w:r w:rsidRPr="001E4D5B">
        <w:rPr>
          <w:rFonts w:ascii="Times New Roman" w:hAnsi="Times New Roman" w:cs="Times New Roman"/>
          <w:b/>
          <w:bCs/>
          <w:sz w:val="22"/>
          <w:szCs w:val="22"/>
        </w:rPr>
        <w:t>Figure S</w:t>
      </w:r>
      <w:r w:rsidR="00A3455E" w:rsidRPr="001E4D5B">
        <w:rPr>
          <w:rFonts w:ascii="Times New Roman" w:hAnsi="Times New Roman" w:cs="Times New Roman"/>
          <w:b/>
          <w:bCs/>
          <w:sz w:val="22"/>
          <w:szCs w:val="22"/>
        </w:rPr>
        <w:t>6</w:t>
      </w:r>
      <w:r w:rsidRPr="001E4D5B">
        <w:rPr>
          <w:rFonts w:ascii="Times New Roman" w:hAnsi="Times New Roman" w:cs="Times New Roman"/>
          <w:b/>
          <w:bCs/>
          <w:sz w:val="22"/>
          <w:szCs w:val="22"/>
        </w:rPr>
        <w:t xml:space="preserve">. Restricted cubic spline curve for the association of </w:t>
      </w:r>
      <w:proofErr w:type="spellStart"/>
      <w:r w:rsidRPr="001E4D5B">
        <w:rPr>
          <w:rFonts w:ascii="Times New Roman" w:hAnsi="Times New Roman" w:cs="Times New Roman"/>
          <w:b/>
          <w:bCs/>
          <w:sz w:val="22"/>
          <w:szCs w:val="22"/>
        </w:rPr>
        <w:t>ClivD</w:t>
      </w:r>
      <w:r w:rsidRPr="001E4D5B">
        <w:rPr>
          <w:rFonts w:ascii="Times New Roman" w:hAnsi="Times New Roman" w:cs="Times New Roman"/>
          <w:b/>
          <w:bCs/>
          <w:sz w:val="22"/>
          <w:szCs w:val="22"/>
          <w:vertAlign w:val="subscript"/>
        </w:rPr>
        <w:t>nonlab</w:t>
      </w:r>
      <w:proofErr w:type="spellEnd"/>
      <w:r w:rsidRPr="001E4D5B">
        <w:rPr>
          <w:rFonts w:ascii="Times New Roman" w:hAnsi="Times New Roman" w:cs="Times New Roman"/>
          <w:b/>
          <w:bCs/>
          <w:sz w:val="22"/>
          <w:szCs w:val="22"/>
        </w:rPr>
        <w:t xml:space="preserve"> with (A) coronary heart disease, (B) heart failure, (C) stroke, (D) vascular dementia, and (E) Alzheimer's disease.</w:t>
      </w:r>
    </w:p>
    <w:p w14:paraId="4F208B7E" w14:textId="1930D89D" w:rsidR="00932492" w:rsidRPr="001E4D5B" w:rsidRDefault="00AC0B9B" w:rsidP="008B28FD">
      <w:pPr>
        <w:rPr>
          <w:rFonts w:ascii="Times New Roman" w:hAnsi="Times New Roman" w:cs="Times New Roman"/>
          <w:b/>
          <w:bCs/>
          <w:sz w:val="22"/>
          <w:szCs w:val="22"/>
        </w:rPr>
      </w:pPr>
      <w:r>
        <w:rPr>
          <w:rFonts w:ascii="Times New Roman" w:hAnsi="Times New Roman" w:cs="Times New Roman"/>
          <w:b/>
          <w:bCs/>
          <w:noProof/>
          <w:sz w:val="22"/>
          <w:szCs w:val="22"/>
        </w:rPr>
        <w:drawing>
          <wp:inline distT="0" distB="0" distL="0" distR="0" wp14:anchorId="6826605A" wp14:editId="7BB5B628">
            <wp:extent cx="5618921" cy="2783712"/>
            <wp:effectExtent l="0" t="0" r="1270" b="0"/>
            <wp:docPr id="1473031768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624229" cy="278634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F0248B1" w14:textId="77777777" w:rsidR="00AC0B9B" w:rsidRPr="001E4D5B" w:rsidRDefault="00AC0B9B" w:rsidP="00AC0B9B">
      <w:pPr>
        <w:rPr>
          <w:rFonts w:ascii="Times New Roman" w:hAnsi="Times New Roman" w:cs="Times New Roman"/>
          <w:sz w:val="22"/>
          <w:szCs w:val="22"/>
        </w:rPr>
      </w:pPr>
      <w:r w:rsidRPr="001E4D5B">
        <w:rPr>
          <w:rFonts w:ascii="Times New Roman" w:hAnsi="Times New Roman" w:cs="Times New Roman"/>
          <w:sz w:val="22"/>
          <w:szCs w:val="22"/>
        </w:rPr>
        <w:t>Abbreviations: HR = Hazard Ratio</w:t>
      </w:r>
      <w:r w:rsidRPr="001E4D5B">
        <w:rPr>
          <w:rFonts w:ascii="Times New Roman" w:hAnsi="Times New Roman" w:cs="Times New Roman"/>
          <w:sz w:val="22"/>
          <w:szCs w:val="22"/>
        </w:rPr>
        <w:t>；</w:t>
      </w:r>
      <w:r w:rsidRPr="001E4D5B">
        <w:rPr>
          <w:rFonts w:ascii="Times New Roman" w:hAnsi="Times New Roman" w:cs="Times New Roman"/>
          <w:sz w:val="22"/>
          <w:szCs w:val="22"/>
        </w:rPr>
        <w:t>CI = confidence interval</w:t>
      </w:r>
    </w:p>
    <w:p w14:paraId="0AB886C2" w14:textId="77777777" w:rsidR="00932492" w:rsidRPr="00AC0B9B" w:rsidRDefault="00932492" w:rsidP="008B28FD">
      <w:pPr>
        <w:rPr>
          <w:rFonts w:ascii="Times New Roman" w:hAnsi="Times New Roman" w:cs="Times New Roman"/>
          <w:b/>
          <w:bCs/>
          <w:sz w:val="22"/>
          <w:szCs w:val="22"/>
        </w:rPr>
      </w:pPr>
    </w:p>
    <w:p w14:paraId="4D232109" w14:textId="77777777" w:rsidR="00932492" w:rsidRPr="001E4D5B" w:rsidRDefault="00932492" w:rsidP="008B28FD">
      <w:pPr>
        <w:rPr>
          <w:rFonts w:ascii="Times New Roman" w:hAnsi="Times New Roman" w:cs="Times New Roman"/>
          <w:b/>
          <w:bCs/>
          <w:sz w:val="22"/>
          <w:szCs w:val="22"/>
        </w:rPr>
      </w:pPr>
    </w:p>
    <w:p w14:paraId="2A642C58" w14:textId="77777777" w:rsidR="00932492" w:rsidRPr="001E4D5B" w:rsidRDefault="00932492" w:rsidP="008B28FD">
      <w:pPr>
        <w:rPr>
          <w:rFonts w:ascii="Times New Roman" w:hAnsi="Times New Roman" w:cs="Times New Roman"/>
          <w:b/>
          <w:bCs/>
          <w:sz w:val="22"/>
          <w:szCs w:val="22"/>
        </w:rPr>
      </w:pPr>
    </w:p>
    <w:p w14:paraId="4921C5EC" w14:textId="77777777" w:rsidR="00932492" w:rsidRPr="001E4D5B" w:rsidRDefault="00932492" w:rsidP="008B28FD">
      <w:pPr>
        <w:rPr>
          <w:rFonts w:ascii="Times New Roman" w:hAnsi="Times New Roman" w:cs="Times New Roman"/>
          <w:b/>
          <w:bCs/>
          <w:sz w:val="22"/>
          <w:szCs w:val="22"/>
        </w:rPr>
      </w:pPr>
    </w:p>
    <w:p w14:paraId="777F769F" w14:textId="77777777" w:rsidR="00BE7BD3" w:rsidRPr="001E4D5B" w:rsidRDefault="00BE7BD3" w:rsidP="008B28FD">
      <w:pPr>
        <w:rPr>
          <w:rFonts w:ascii="Times New Roman" w:hAnsi="Times New Roman" w:cs="Times New Roman"/>
          <w:b/>
          <w:bCs/>
          <w:sz w:val="22"/>
          <w:szCs w:val="22"/>
        </w:rPr>
        <w:sectPr w:rsidR="00BE7BD3" w:rsidRPr="001E4D5B" w:rsidSect="00E77578">
          <w:pgSz w:w="11906" w:h="16838"/>
          <w:pgMar w:top="1440" w:right="1800" w:bottom="1440" w:left="1800" w:header="851" w:footer="992" w:gutter="0"/>
          <w:cols w:space="425"/>
          <w:docGrid w:type="lines" w:linePitch="312"/>
        </w:sectPr>
      </w:pPr>
    </w:p>
    <w:p w14:paraId="43D38E39" w14:textId="14F90CFE" w:rsidR="00510331" w:rsidRPr="001E4D5B" w:rsidRDefault="008B28FD" w:rsidP="008B28FD">
      <w:pPr>
        <w:rPr>
          <w:rFonts w:ascii="Times New Roman" w:hAnsi="Times New Roman" w:cs="Times New Roman"/>
          <w:b/>
          <w:bCs/>
          <w:sz w:val="22"/>
          <w:szCs w:val="22"/>
        </w:rPr>
      </w:pPr>
      <w:r w:rsidRPr="001E4D5B">
        <w:rPr>
          <w:rFonts w:ascii="Times New Roman" w:hAnsi="Times New Roman" w:cs="Times New Roman"/>
          <w:b/>
          <w:bCs/>
          <w:sz w:val="22"/>
          <w:szCs w:val="22"/>
        </w:rPr>
        <w:lastRenderedPageBreak/>
        <w:t xml:space="preserve">Figure S7. </w:t>
      </w:r>
      <w:bookmarkStart w:id="1" w:name="_Hlk195198457"/>
      <w:r w:rsidRPr="001E4D5B">
        <w:rPr>
          <w:rFonts w:ascii="Times New Roman" w:hAnsi="Times New Roman" w:cs="Times New Roman"/>
          <w:b/>
          <w:bCs/>
          <w:sz w:val="22"/>
          <w:szCs w:val="22"/>
        </w:rPr>
        <w:t xml:space="preserve">Forest plot of </w:t>
      </w:r>
      <w:r w:rsidRPr="001E4D5B">
        <w:rPr>
          <w:rFonts w:ascii="Times New Roman" w:eastAsia="等线" w:hAnsi="Times New Roman" w:cs="Times New Roman"/>
          <w:b/>
          <w:bCs/>
          <w:kern w:val="0"/>
          <w:sz w:val="22"/>
          <w:szCs w:val="22"/>
        </w:rPr>
        <w:t>all-cause mortality</w:t>
      </w:r>
      <w:r w:rsidRPr="001E4D5B">
        <w:rPr>
          <w:rFonts w:ascii="Times New Roman" w:hAnsi="Times New Roman" w:cs="Times New Roman"/>
          <w:b/>
          <w:bCs/>
          <w:sz w:val="22"/>
          <w:szCs w:val="22"/>
        </w:rPr>
        <w:t xml:space="preserve"> according to subgroups</w:t>
      </w:r>
      <w:bookmarkEnd w:id="1"/>
      <w:r w:rsidRPr="001E4D5B">
        <w:rPr>
          <w:rFonts w:ascii="Times New Roman" w:hAnsi="Times New Roman" w:cs="Times New Roman"/>
          <w:b/>
          <w:bCs/>
          <w:sz w:val="22"/>
          <w:szCs w:val="22"/>
        </w:rPr>
        <w:t xml:space="preserve"> (</w:t>
      </w:r>
      <w:proofErr w:type="spellStart"/>
      <w:r w:rsidRPr="001E4D5B">
        <w:rPr>
          <w:rFonts w:ascii="Times New Roman" w:hAnsi="Times New Roman" w:cs="Times New Roman"/>
          <w:b/>
          <w:bCs/>
          <w:sz w:val="22"/>
          <w:szCs w:val="22"/>
        </w:rPr>
        <w:t>ClivD</w:t>
      </w:r>
      <w:r w:rsidRPr="001E4D5B">
        <w:rPr>
          <w:rFonts w:ascii="Times New Roman" w:hAnsi="Times New Roman" w:cs="Times New Roman"/>
          <w:b/>
          <w:bCs/>
          <w:sz w:val="22"/>
          <w:szCs w:val="22"/>
          <w:vertAlign w:val="subscript"/>
        </w:rPr>
        <w:t>lab</w:t>
      </w:r>
      <w:proofErr w:type="spellEnd"/>
      <w:r w:rsidRPr="001E4D5B">
        <w:rPr>
          <w:rFonts w:ascii="Times New Roman" w:hAnsi="Times New Roman" w:cs="Times New Roman"/>
          <w:b/>
          <w:bCs/>
          <w:sz w:val="22"/>
          <w:szCs w:val="22"/>
        </w:rPr>
        <w:t>)</w:t>
      </w:r>
    </w:p>
    <w:p w14:paraId="19343AB8" w14:textId="49830E97" w:rsidR="008B28FD" w:rsidRPr="001E4D5B" w:rsidRDefault="00D5483A" w:rsidP="008B28FD">
      <w:pPr>
        <w:rPr>
          <w:rFonts w:ascii="Times New Roman" w:hAnsi="Times New Roman" w:cs="Times New Roman"/>
          <w:b/>
          <w:bCs/>
          <w:sz w:val="22"/>
          <w:szCs w:val="22"/>
        </w:rPr>
      </w:pPr>
      <w:r w:rsidRPr="001E4D5B">
        <w:rPr>
          <w:rFonts w:ascii="Times New Roman" w:hAnsi="Times New Roman" w:cs="Times New Roman"/>
          <w:noProof/>
          <w:sz w:val="22"/>
          <w:szCs w:val="22"/>
          <w14:ligatures w14:val="standardContextual"/>
        </w:rPr>
        <w:drawing>
          <wp:inline distT="0" distB="0" distL="0" distR="0" wp14:anchorId="5A7F5352" wp14:editId="43C12419">
            <wp:extent cx="4959350" cy="8029403"/>
            <wp:effectExtent l="0" t="0" r="0" b="0"/>
            <wp:docPr id="477044495" name="图片 1">
              <a:extLst xmlns:a="http://schemas.openxmlformats.org/drawingml/2006/main">
                <a:ext uri="{FF2B5EF4-FFF2-40B4-BE49-F238E27FC236}">
                  <a16:creationId xmlns:a16="http://schemas.microsoft.com/office/drawing/2014/main" id="{41782123-6D58-BCBD-734C-C146F1A3D5F2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图片 1">
                      <a:extLst>
                        <a:ext uri="{FF2B5EF4-FFF2-40B4-BE49-F238E27FC236}">
                          <a16:creationId xmlns:a16="http://schemas.microsoft.com/office/drawing/2014/main" id="{41782123-6D58-BCBD-734C-C146F1A3D5F2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 rotWithShape="1">
                    <a:blip r:embed="rId14"/>
                    <a:srcRect l="549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966234" cy="8040549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263049CF" w14:textId="47F18A39" w:rsidR="00A3455E" w:rsidRPr="001E4D5B" w:rsidRDefault="00A3455E" w:rsidP="00A3455E">
      <w:pPr>
        <w:rPr>
          <w:rFonts w:ascii="Times New Roman" w:hAnsi="Times New Roman" w:cs="Times New Roman"/>
          <w:sz w:val="22"/>
          <w:szCs w:val="22"/>
        </w:rPr>
      </w:pPr>
      <w:r w:rsidRPr="001E4D5B">
        <w:rPr>
          <w:rFonts w:ascii="Times New Roman" w:hAnsi="Times New Roman" w:cs="Times New Roman"/>
          <w:sz w:val="22"/>
          <w:szCs w:val="22"/>
        </w:rPr>
        <w:t>Abbreviations: HR = Hazard Ratio</w:t>
      </w:r>
      <w:r w:rsidR="00EB0991" w:rsidRPr="001E4D5B">
        <w:rPr>
          <w:rFonts w:ascii="Times New Roman" w:hAnsi="Times New Roman" w:cs="Times New Roman"/>
          <w:sz w:val="22"/>
          <w:szCs w:val="22"/>
        </w:rPr>
        <w:t xml:space="preserve">; </w:t>
      </w:r>
      <w:r w:rsidRPr="001E4D5B">
        <w:rPr>
          <w:rFonts w:ascii="Times New Roman" w:hAnsi="Times New Roman" w:cs="Times New Roman"/>
          <w:sz w:val="22"/>
          <w:szCs w:val="22"/>
        </w:rPr>
        <w:t>CI = confidence interval</w:t>
      </w:r>
      <w:r w:rsidR="00EB0991" w:rsidRPr="001E4D5B">
        <w:rPr>
          <w:rFonts w:ascii="Times New Roman" w:hAnsi="Times New Roman" w:cs="Times New Roman"/>
          <w:sz w:val="22"/>
          <w:szCs w:val="22"/>
        </w:rPr>
        <w:t xml:space="preserve">; TDI= Townsend deprivation </w:t>
      </w:r>
      <w:r w:rsidR="00EB0991" w:rsidRPr="001E4D5B">
        <w:rPr>
          <w:rFonts w:ascii="Times New Roman" w:hAnsi="Times New Roman" w:cs="Times New Roman"/>
          <w:sz w:val="22"/>
          <w:szCs w:val="22"/>
        </w:rPr>
        <w:lastRenderedPageBreak/>
        <w:t>index</w:t>
      </w:r>
    </w:p>
    <w:p w14:paraId="1589EA14" w14:textId="5CA09DED" w:rsidR="008B28FD" w:rsidRPr="001E4D5B" w:rsidRDefault="008B28FD" w:rsidP="008B28FD">
      <w:pPr>
        <w:rPr>
          <w:rFonts w:ascii="Times New Roman" w:hAnsi="Times New Roman" w:cs="Times New Roman"/>
          <w:b/>
          <w:bCs/>
          <w:sz w:val="22"/>
          <w:szCs w:val="22"/>
        </w:rPr>
      </w:pPr>
      <w:r w:rsidRPr="001E4D5B">
        <w:rPr>
          <w:rFonts w:ascii="Times New Roman" w:hAnsi="Times New Roman" w:cs="Times New Roman"/>
          <w:b/>
          <w:bCs/>
          <w:sz w:val="22"/>
          <w:szCs w:val="22"/>
        </w:rPr>
        <w:t>Figure S</w:t>
      </w:r>
      <w:r w:rsidR="00A3455E" w:rsidRPr="001E4D5B">
        <w:rPr>
          <w:rFonts w:ascii="Times New Roman" w:hAnsi="Times New Roman" w:cs="Times New Roman"/>
          <w:b/>
          <w:bCs/>
          <w:sz w:val="22"/>
          <w:szCs w:val="22"/>
        </w:rPr>
        <w:t>8</w:t>
      </w:r>
      <w:r w:rsidRPr="001E4D5B">
        <w:rPr>
          <w:rFonts w:ascii="Times New Roman" w:hAnsi="Times New Roman" w:cs="Times New Roman"/>
          <w:b/>
          <w:bCs/>
          <w:sz w:val="22"/>
          <w:szCs w:val="22"/>
        </w:rPr>
        <w:t xml:space="preserve">. Forest plot of </w:t>
      </w:r>
      <w:r w:rsidRPr="001E4D5B">
        <w:rPr>
          <w:rFonts w:ascii="Times New Roman" w:eastAsia="等线" w:hAnsi="Times New Roman" w:cs="Times New Roman"/>
          <w:b/>
          <w:bCs/>
          <w:kern w:val="0"/>
          <w:sz w:val="22"/>
          <w:szCs w:val="22"/>
        </w:rPr>
        <w:t>all-cause mortality</w:t>
      </w:r>
      <w:r w:rsidRPr="001E4D5B">
        <w:rPr>
          <w:rFonts w:ascii="Times New Roman" w:hAnsi="Times New Roman" w:cs="Times New Roman"/>
          <w:b/>
          <w:bCs/>
          <w:sz w:val="22"/>
          <w:szCs w:val="22"/>
        </w:rPr>
        <w:t xml:space="preserve"> according to subgroups (</w:t>
      </w:r>
      <w:proofErr w:type="spellStart"/>
      <w:r w:rsidRPr="001E4D5B">
        <w:rPr>
          <w:rFonts w:ascii="Times New Roman" w:hAnsi="Times New Roman" w:cs="Times New Roman"/>
          <w:b/>
          <w:bCs/>
          <w:sz w:val="22"/>
          <w:szCs w:val="22"/>
        </w:rPr>
        <w:t>ClivD</w:t>
      </w:r>
      <w:r w:rsidRPr="001E4D5B">
        <w:rPr>
          <w:rFonts w:ascii="Times New Roman" w:hAnsi="Times New Roman" w:cs="Times New Roman"/>
          <w:b/>
          <w:bCs/>
          <w:sz w:val="22"/>
          <w:szCs w:val="22"/>
          <w:vertAlign w:val="subscript"/>
        </w:rPr>
        <w:t>nonlab</w:t>
      </w:r>
      <w:proofErr w:type="spellEnd"/>
      <w:r w:rsidRPr="001E4D5B">
        <w:rPr>
          <w:rFonts w:ascii="Times New Roman" w:hAnsi="Times New Roman" w:cs="Times New Roman"/>
          <w:b/>
          <w:bCs/>
          <w:sz w:val="22"/>
          <w:szCs w:val="22"/>
        </w:rPr>
        <w:t>)</w:t>
      </w:r>
    </w:p>
    <w:p w14:paraId="2ACB8073" w14:textId="495C74CD" w:rsidR="00B82072" w:rsidRPr="001E4D5B" w:rsidRDefault="008B28FD">
      <w:pPr>
        <w:rPr>
          <w:rFonts w:ascii="Times New Roman" w:hAnsi="Times New Roman" w:cs="Times New Roman"/>
          <w:sz w:val="22"/>
          <w:szCs w:val="22"/>
        </w:rPr>
      </w:pPr>
      <w:r w:rsidRPr="001E4D5B">
        <w:rPr>
          <w:rFonts w:ascii="Times New Roman" w:hAnsi="Times New Roman" w:cs="Times New Roman"/>
          <w:noProof/>
          <w:sz w:val="22"/>
          <w:szCs w:val="22"/>
          <w14:ligatures w14:val="standardContextual"/>
        </w:rPr>
        <w:drawing>
          <wp:inline distT="0" distB="0" distL="0" distR="0" wp14:anchorId="7AF9A91F" wp14:editId="4E56FC6B">
            <wp:extent cx="4980793" cy="8070850"/>
            <wp:effectExtent l="0" t="0" r="0" b="6350"/>
            <wp:docPr id="2" name="图片 1">
              <a:extLst xmlns:a="http://schemas.openxmlformats.org/drawingml/2006/main">
                <a:ext uri="{FF2B5EF4-FFF2-40B4-BE49-F238E27FC236}">
                  <a16:creationId xmlns:a16="http://schemas.microsoft.com/office/drawing/2014/main" id="{DEEB3265-4711-5481-61EA-06C8029DF1E2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图片 1">
                      <a:extLst>
                        <a:ext uri="{FF2B5EF4-FFF2-40B4-BE49-F238E27FC236}">
                          <a16:creationId xmlns:a16="http://schemas.microsoft.com/office/drawing/2014/main" id="{DEEB3265-4711-5481-61EA-06C8029DF1E2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15"/>
                    <a:stretch>
                      <a:fillRect/>
                    </a:stretch>
                  </pic:blipFill>
                  <pic:spPr>
                    <a:xfrm>
                      <a:off x="0" y="0"/>
                      <a:ext cx="4983774" cy="807568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7A03304" w14:textId="77777777" w:rsidR="00053AF6" w:rsidRPr="001E4D5B" w:rsidRDefault="00053AF6" w:rsidP="00053AF6">
      <w:pPr>
        <w:rPr>
          <w:rFonts w:ascii="Times New Roman" w:hAnsi="Times New Roman" w:cs="Times New Roman"/>
          <w:sz w:val="22"/>
          <w:szCs w:val="22"/>
        </w:rPr>
      </w:pPr>
      <w:r w:rsidRPr="001E4D5B">
        <w:rPr>
          <w:rFonts w:ascii="Times New Roman" w:hAnsi="Times New Roman" w:cs="Times New Roman"/>
          <w:sz w:val="22"/>
          <w:szCs w:val="22"/>
        </w:rPr>
        <w:lastRenderedPageBreak/>
        <w:t>Abbreviations: HR = Hazard Ratio; CI = confidence interval; TDI= Townsend deprivation index</w:t>
      </w:r>
    </w:p>
    <w:p w14:paraId="792C6B0B" w14:textId="1BFF0691" w:rsidR="00510331" w:rsidRPr="001E4D5B" w:rsidRDefault="008B28FD">
      <w:pPr>
        <w:rPr>
          <w:rFonts w:ascii="Times New Roman" w:hAnsi="Times New Roman" w:cs="Times New Roman"/>
          <w:b/>
          <w:bCs/>
          <w:sz w:val="22"/>
          <w:szCs w:val="22"/>
        </w:rPr>
      </w:pPr>
      <w:r w:rsidRPr="001E4D5B">
        <w:rPr>
          <w:rFonts w:ascii="Times New Roman" w:hAnsi="Times New Roman" w:cs="Times New Roman"/>
          <w:b/>
          <w:bCs/>
          <w:sz w:val="22"/>
          <w:szCs w:val="22"/>
        </w:rPr>
        <w:t>Figure S</w:t>
      </w:r>
      <w:r w:rsidR="00A3455E" w:rsidRPr="001E4D5B">
        <w:rPr>
          <w:rFonts w:ascii="Times New Roman" w:hAnsi="Times New Roman" w:cs="Times New Roman"/>
          <w:b/>
          <w:bCs/>
          <w:sz w:val="22"/>
          <w:szCs w:val="22"/>
        </w:rPr>
        <w:t>9</w:t>
      </w:r>
      <w:r w:rsidRPr="001E4D5B">
        <w:rPr>
          <w:rFonts w:ascii="Times New Roman" w:hAnsi="Times New Roman" w:cs="Times New Roman"/>
          <w:b/>
          <w:bCs/>
          <w:sz w:val="22"/>
          <w:szCs w:val="22"/>
        </w:rPr>
        <w:t>. Forest plot of all-cause dementia according to subgroups</w:t>
      </w:r>
      <w:r w:rsidR="00D5483A" w:rsidRPr="001E4D5B">
        <w:rPr>
          <w:rFonts w:ascii="Times New Roman" w:hAnsi="Times New Roman" w:cs="Times New Roman"/>
          <w:b/>
          <w:bCs/>
          <w:sz w:val="22"/>
          <w:szCs w:val="22"/>
        </w:rPr>
        <w:t xml:space="preserve"> (</w:t>
      </w:r>
      <w:proofErr w:type="spellStart"/>
      <w:r w:rsidR="00D5483A" w:rsidRPr="001E4D5B">
        <w:rPr>
          <w:rFonts w:ascii="Times New Roman" w:hAnsi="Times New Roman" w:cs="Times New Roman"/>
          <w:b/>
          <w:bCs/>
          <w:sz w:val="22"/>
          <w:szCs w:val="22"/>
        </w:rPr>
        <w:t>ClivD</w:t>
      </w:r>
      <w:r w:rsidR="00D5483A" w:rsidRPr="001E4D5B">
        <w:rPr>
          <w:rFonts w:ascii="Times New Roman" w:hAnsi="Times New Roman" w:cs="Times New Roman"/>
          <w:b/>
          <w:bCs/>
          <w:sz w:val="22"/>
          <w:szCs w:val="22"/>
          <w:vertAlign w:val="subscript"/>
        </w:rPr>
        <w:t>lab</w:t>
      </w:r>
      <w:proofErr w:type="spellEnd"/>
      <w:r w:rsidR="00D5483A" w:rsidRPr="001E4D5B">
        <w:rPr>
          <w:rFonts w:ascii="Times New Roman" w:hAnsi="Times New Roman" w:cs="Times New Roman"/>
          <w:b/>
          <w:bCs/>
          <w:sz w:val="22"/>
          <w:szCs w:val="22"/>
        </w:rPr>
        <w:t>).</w:t>
      </w:r>
    </w:p>
    <w:p w14:paraId="3A97D852" w14:textId="3CA3F64B" w:rsidR="008B28FD" w:rsidRPr="001E4D5B" w:rsidRDefault="00D5483A">
      <w:pPr>
        <w:rPr>
          <w:rFonts w:ascii="Times New Roman" w:hAnsi="Times New Roman" w:cs="Times New Roman"/>
          <w:sz w:val="22"/>
          <w:szCs w:val="22"/>
        </w:rPr>
      </w:pPr>
      <w:r w:rsidRPr="001E4D5B">
        <w:rPr>
          <w:rFonts w:ascii="Times New Roman" w:hAnsi="Times New Roman" w:cs="Times New Roman"/>
          <w:noProof/>
          <w:sz w:val="22"/>
          <w:szCs w:val="22"/>
          <w14:ligatures w14:val="standardContextual"/>
        </w:rPr>
        <w:lastRenderedPageBreak/>
        <w:drawing>
          <wp:inline distT="0" distB="0" distL="0" distR="0" wp14:anchorId="3053CFD7" wp14:editId="78E3A9F0">
            <wp:extent cx="5095613" cy="8045450"/>
            <wp:effectExtent l="0" t="0" r="0" b="0"/>
            <wp:docPr id="542119029" name="图片 1">
              <a:extLst xmlns:a="http://schemas.openxmlformats.org/drawingml/2006/main">
                <a:ext uri="{FF2B5EF4-FFF2-40B4-BE49-F238E27FC236}">
                  <a16:creationId xmlns:a16="http://schemas.microsoft.com/office/drawing/2014/main" id="{DB6626F1-2BEE-EF50-9A13-88425DE38685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图片 1">
                      <a:extLst>
                        <a:ext uri="{FF2B5EF4-FFF2-40B4-BE49-F238E27FC236}">
                          <a16:creationId xmlns:a16="http://schemas.microsoft.com/office/drawing/2014/main" id="{DB6626F1-2BEE-EF50-9A13-88425DE38685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 rotWithShape="1">
                    <a:blip r:embed="rId16"/>
                    <a:srcRect l="658" t="626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99438" cy="805149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382894DF" w14:textId="77777777" w:rsidR="00053AF6" w:rsidRPr="001E4D5B" w:rsidRDefault="00053AF6" w:rsidP="00053AF6">
      <w:pPr>
        <w:rPr>
          <w:rFonts w:ascii="Times New Roman" w:hAnsi="Times New Roman" w:cs="Times New Roman"/>
          <w:sz w:val="22"/>
          <w:szCs w:val="22"/>
        </w:rPr>
      </w:pPr>
      <w:r w:rsidRPr="001E4D5B">
        <w:rPr>
          <w:rFonts w:ascii="Times New Roman" w:hAnsi="Times New Roman" w:cs="Times New Roman"/>
          <w:sz w:val="22"/>
          <w:szCs w:val="22"/>
        </w:rPr>
        <w:t>Abbreviations: HR = Hazard Ratio; CI = confidence interval; TDI= Townsend deprivation index</w:t>
      </w:r>
    </w:p>
    <w:p w14:paraId="10BB9757" w14:textId="522D37D6" w:rsidR="00D5483A" w:rsidRPr="001E4D5B" w:rsidRDefault="00D5483A" w:rsidP="00D5483A">
      <w:pPr>
        <w:rPr>
          <w:rFonts w:ascii="Times New Roman" w:hAnsi="Times New Roman" w:cs="Times New Roman"/>
          <w:b/>
          <w:bCs/>
          <w:sz w:val="22"/>
          <w:szCs w:val="22"/>
        </w:rPr>
      </w:pPr>
      <w:r w:rsidRPr="001E4D5B">
        <w:rPr>
          <w:rFonts w:ascii="Times New Roman" w:hAnsi="Times New Roman" w:cs="Times New Roman"/>
          <w:b/>
          <w:bCs/>
          <w:sz w:val="22"/>
          <w:szCs w:val="22"/>
        </w:rPr>
        <w:lastRenderedPageBreak/>
        <w:t>Figure S1</w:t>
      </w:r>
      <w:r w:rsidR="00A3455E" w:rsidRPr="001E4D5B">
        <w:rPr>
          <w:rFonts w:ascii="Times New Roman" w:hAnsi="Times New Roman" w:cs="Times New Roman"/>
          <w:b/>
          <w:bCs/>
          <w:sz w:val="22"/>
          <w:szCs w:val="22"/>
        </w:rPr>
        <w:t>0</w:t>
      </w:r>
      <w:r w:rsidRPr="001E4D5B">
        <w:rPr>
          <w:rFonts w:ascii="Times New Roman" w:hAnsi="Times New Roman" w:cs="Times New Roman"/>
          <w:b/>
          <w:bCs/>
          <w:sz w:val="22"/>
          <w:szCs w:val="22"/>
        </w:rPr>
        <w:t>. Forest plot of all-cause dementia according to subgroups (</w:t>
      </w:r>
      <w:proofErr w:type="spellStart"/>
      <w:r w:rsidRPr="001E4D5B">
        <w:rPr>
          <w:rFonts w:ascii="Times New Roman" w:hAnsi="Times New Roman" w:cs="Times New Roman"/>
          <w:b/>
          <w:bCs/>
          <w:sz w:val="22"/>
          <w:szCs w:val="22"/>
        </w:rPr>
        <w:t>ClivD</w:t>
      </w:r>
      <w:r w:rsidRPr="001E4D5B">
        <w:rPr>
          <w:rFonts w:ascii="Times New Roman" w:hAnsi="Times New Roman" w:cs="Times New Roman"/>
          <w:b/>
          <w:bCs/>
          <w:sz w:val="22"/>
          <w:szCs w:val="22"/>
          <w:vertAlign w:val="subscript"/>
        </w:rPr>
        <w:t>nonlab</w:t>
      </w:r>
      <w:proofErr w:type="spellEnd"/>
      <w:r w:rsidRPr="001E4D5B">
        <w:rPr>
          <w:rFonts w:ascii="Times New Roman" w:hAnsi="Times New Roman" w:cs="Times New Roman"/>
          <w:b/>
          <w:bCs/>
          <w:sz w:val="22"/>
          <w:szCs w:val="22"/>
        </w:rPr>
        <w:t>).</w:t>
      </w:r>
    </w:p>
    <w:p w14:paraId="227229D5" w14:textId="75087546" w:rsidR="00D5483A" w:rsidRPr="001E4D5B" w:rsidRDefault="00D5483A">
      <w:pPr>
        <w:rPr>
          <w:rFonts w:ascii="Times New Roman" w:hAnsi="Times New Roman" w:cs="Times New Roman"/>
          <w:sz w:val="22"/>
          <w:szCs w:val="22"/>
        </w:rPr>
      </w:pPr>
      <w:r w:rsidRPr="001E4D5B">
        <w:rPr>
          <w:rFonts w:ascii="Times New Roman" w:hAnsi="Times New Roman" w:cs="Times New Roman"/>
          <w:noProof/>
          <w:sz w:val="22"/>
          <w:szCs w:val="22"/>
          <w14:ligatures w14:val="standardContextual"/>
        </w:rPr>
        <w:drawing>
          <wp:inline distT="0" distB="0" distL="0" distR="0" wp14:anchorId="6087FEA1" wp14:editId="51895C87">
            <wp:extent cx="5082611" cy="8064500"/>
            <wp:effectExtent l="0" t="0" r="3810" b="0"/>
            <wp:docPr id="110263065" name="图片 1">
              <a:extLst xmlns:a="http://schemas.openxmlformats.org/drawingml/2006/main">
                <a:ext uri="{FF2B5EF4-FFF2-40B4-BE49-F238E27FC236}">
                  <a16:creationId xmlns:a16="http://schemas.microsoft.com/office/drawing/2014/main" id="{6ED799F5-252F-6E1F-1378-1C57C51F4B50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图片 1">
                      <a:extLst>
                        <a:ext uri="{FF2B5EF4-FFF2-40B4-BE49-F238E27FC236}">
                          <a16:creationId xmlns:a16="http://schemas.microsoft.com/office/drawing/2014/main" id="{6ED799F5-252F-6E1F-1378-1C57C51F4B50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17"/>
                    <a:stretch>
                      <a:fillRect/>
                    </a:stretch>
                  </pic:blipFill>
                  <pic:spPr>
                    <a:xfrm>
                      <a:off x="0" y="0"/>
                      <a:ext cx="5085557" cy="806917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89BD53C" w14:textId="77777777" w:rsidR="00053AF6" w:rsidRPr="001E4D5B" w:rsidRDefault="00053AF6" w:rsidP="00053AF6">
      <w:pPr>
        <w:rPr>
          <w:rFonts w:ascii="Times New Roman" w:hAnsi="Times New Roman" w:cs="Times New Roman"/>
          <w:sz w:val="22"/>
          <w:szCs w:val="22"/>
        </w:rPr>
      </w:pPr>
      <w:r w:rsidRPr="001E4D5B">
        <w:rPr>
          <w:rFonts w:ascii="Times New Roman" w:hAnsi="Times New Roman" w:cs="Times New Roman"/>
          <w:sz w:val="22"/>
          <w:szCs w:val="22"/>
        </w:rPr>
        <w:t xml:space="preserve">Abbreviations: HR = Hazard Ratio; CI = confidence interval; TDI= Townsend deprivation </w:t>
      </w:r>
      <w:r w:rsidRPr="001E4D5B">
        <w:rPr>
          <w:rFonts w:ascii="Times New Roman" w:hAnsi="Times New Roman" w:cs="Times New Roman"/>
          <w:sz w:val="22"/>
          <w:szCs w:val="22"/>
        </w:rPr>
        <w:lastRenderedPageBreak/>
        <w:t>index</w:t>
      </w:r>
    </w:p>
    <w:p w14:paraId="22990359" w14:textId="6B65A924" w:rsidR="00D5483A" w:rsidRPr="001E4D5B" w:rsidRDefault="00D5483A" w:rsidP="00D5483A">
      <w:pPr>
        <w:rPr>
          <w:rFonts w:ascii="Times New Roman" w:hAnsi="Times New Roman" w:cs="Times New Roman"/>
          <w:b/>
          <w:bCs/>
          <w:sz w:val="22"/>
          <w:szCs w:val="22"/>
        </w:rPr>
      </w:pPr>
      <w:r w:rsidRPr="001E4D5B">
        <w:rPr>
          <w:rFonts w:ascii="Times New Roman" w:hAnsi="Times New Roman" w:cs="Times New Roman"/>
          <w:b/>
          <w:bCs/>
          <w:sz w:val="22"/>
          <w:szCs w:val="22"/>
        </w:rPr>
        <w:t>Figure S</w:t>
      </w:r>
      <w:r w:rsidR="00A3455E" w:rsidRPr="001E4D5B">
        <w:rPr>
          <w:rFonts w:ascii="Times New Roman" w:hAnsi="Times New Roman" w:cs="Times New Roman"/>
          <w:b/>
          <w:bCs/>
          <w:sz w:val="22"/>
          <w:szCs w:val="22"/>
        </w:rPr>
        <w:t>11</w:t>
      </w:r>
      <w:r w:rsidRPr="001E4D5B">
        <w:rPr>
          <w:rFonts w:ascii="Times New Roman" w:hAnsi="Times New Roman" w:cs="Times New Roman"/>
          <w:b/>
          <w:bCs/>
          <w:sz w:val="22"/>
          <w:szCs w:val="22"/>
        </w:rPr>
        <w:t xml:space="preserve">. Forest plot of </w:t>
      </w:r>
      <w:r w:rsidRPr="001E4D5B">
        <w:rPr>
          <w:rFonts w:ascii="Times New Roman" w:eastAsia="等线" w:hAnsi="Times New Roman" w:cs="Times New Roman"/>
          <w:b/>
          <w:bCs/>
          <w:kern w:val="0"/>
          <w:sz w:val="22"/>
          <w:szCs w:val="22"/>
        </w:rPr>
        <w:t>total cardiovascular diseases</w:t>
      </w:r>
      <w:r w:rsidRPr="001E4D5B">
        <w:rPr>
          <w:rFonts w:ascii="Times New Roman" w:hAnsi="Times New Roman" w:cs="Times New Roman"/>
          <w:b/>
          <w:bCs/>
          <w:sz w:val="22"/>
          <w:szCs w:val="22"/>
        </w:rPr>
        <w:t xml:space="preserve"> according to subgroups (</w:t>
      </w:r>
      <w:proofErr w:type="spellStart"/>
      <w:r w:rsidRPr="001E4D5B">
        <w:rPr>
          <w:rFonts w:ascii="Times New Roman" w:hAnsi="Times New Roman" w:cs="Times New Roman"/>
          <w:b/>
          <w:bCs/>
          <w:sz w:val="22"/>
          <w:szCs w:val="22"/>
        </w:rPr>
        <w:t>ClivD</w:t>
      </w:r>
      <w:r w:rsidRPr="001E4D5B">
        <w:rPr>
          <w:rFonts w:ascii="Times New Roman" w:hAnsi="Times New Roman" w:cs="Times New Roman"/>
          <w:b/>
          <w:bCs/>
          <w:sz w:val="22"/>
          <w:szCs w:val="22"/>
          <w:vertAlign w:val="subscript"/>
        </w:rPr>
        <w:t>lab</w:t>
      </w:r>
      <w:proofErr w:type="spellEnd"/>
      <w:r w:rsidRPr="001E4D5B">
        <w:rPr>
          <w:rFonts w:ascii="Times New Roman" w:hAnsi="Times New Roman" w:cs="Times New Roman"/>
          <w:b/>
          <w:bCs/>
          <w:sz w:val="22"/>
          <w:szCs w:val="22"/>
        </w:rPr>
        <w:t>).</w:t>
      </w:r>
    </w:p>
    <w:p w14:paraId="63A514DA" w14:textId="1F8D6F1B" w:rsidR="00D5483A" w:rsidRPr="001E4D5B" w:rsidRDefault="00D5483A" w:rsidP="00D5483A">
      <w:pPr>
        <w:rPr>
          <w:rFonts w:ascii="Times New Roman" w:hAnsi="Times New Roman" w:cs="Times New Roman"/>
          <w:b/>
          <w:bCs/>
          <w:sz w:val="22"/>
          <w:szCs w:val="22"/>
        </w:rPr>
      </w:pPr>
      <w:r w:rsidRPr="001E4D5B">
        <w:rPr>
          <w:rFonts w:ascii="Times New Roman" w:hAnsi="Times New Roman" w:cs="Times New Roman"/>
          <w:noProof/>
          <w:sz w:val="22"/>
          <w:szCs w:val="22"/>
          <w14:ligatures w14:val="standardContextual"/>
        </w:rPr>
        <w:drawing>
          <wp:inline distT="0" distB="0" distL="0" distR="0" wp14:anchorId="0FEC22C6" wp14:editId="01FD9E35">
            <wp:extent cx="5048176" cy="8063346"/>
            <wp:effectExtent l="0" t="0" r="635" b="0"/>
            <wp:docPr id="1632328960" name="图片 1">
              <a:extLst xmlns:a="http://schemas.openxmlformats.org/drawingml/2006/main">
                <a:ext uri="{FF2B5EF4-FFF2-40B4-BE49-F238E27FC236}">
                  <a16:creationId xmlns:a16="http://schemas.microsoft.com/office/drawing/2014/main" id="{802A4AF0-7C72-9865-841C-E0B8C593049B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图片 1">
                      <a:extLst>
                        <a:ext uri="{FF2B5EF4-FFF2-40B4-BE49-F238E27FC236}">
                          <a16:creationId xmlns:a16="http://schemas.microsoft.com/office/drawing/2014/main" id="{802A4AF0-7C72-9865-841C-E0B8C593049B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18"/>
                    <a:stretch>
                      <a:fillRect/>
                    </a:stretch>
                  </pic:blipFill>
                  <pic:spPr>
                    <a:xfrm>
                      <a:off x="0" y="0"/>
                      <a:ext cx="5054348" cy="807320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5A44019" w14:textId="77777777" w:rsidR="00053AF6" w:rsidRPr="001E4D5B" w:rsidRDefault="00053AF6" w:rsidP="00053AF6">
      <w:pPr>
        <w:rPr>
          <w:rFonts w:ascii="Times New Roman" w:hAnsi="Times New Roman" w:cs="Times New Roman"/>
          <w:sz w:val="22"/>
          <w:szCs w:val="22"/>
        </w:rPr>
      </w:pPr>
      <w:r w:rsidRPr="001E4D5B">
        <w:rPr>
          <w:rFonts w:ascii="Times New Roman" w:hAnsi="Times New Roman" w:cs="Times New Roman"/>
          <w:sz w:val="22"/>
          <w:szCs w:val="22"/>
        </w:rPr>
        <w:lastRenderedPageBreak/>
        <w:t>Abbreviations: HR = Hazard Ratio; CI = confidence interval; TDI= Townsend deprivation index</w:t>
      </w:r>
    </w:p>
    <w:p w14:paraId="5DCFE33D" w14:textId="6AEE7B81" w:rsidR="00D5483A" w:rsidRPr="001E4D5B" w:rsidRDefault="00D5483A" w:rsidP="00D5483A">
      <w:pPr>
        <w:rPr>
          <w:rFonts w:ascii="Times New Roman" w:hAnsi="Times New Roman" w:cs="Times New Roman"/>
          <w:b/>
          <w:bCs/>
          <w:sz w:val="22"/>
          <w:szCs w:val="22"/>
        </w:rPr>
      </w:pPr>
      <w:r w:rsidRPr="001E4D5B">
        <w:rPr>
          <w:rFonts w:ascii="Times New Roman" w:hAnsi="Times New Roman" w:cs="Times New Roman"/>
          <w:b/>
          <w:bCs/>
          <w:sz w:val="22"/>
          <w:szCs w:val="22"/>
        </w:rPr>
        <w:t>Figure S</w:t>
      </w:r>
      <w:r w:rsidR="00A3455E" w:rsidRPr="001E4D5B">
        <w:rPr>
          <w:rFonts w:ascii="Times New Roman" w:hAnsi="Times New Roman" w:cs="Times New Roman"/>
          <w:b/>
          <w:bCs/>
          <w:sz w:val="22"/>
          <w:szCs w:val="22"/>
        </w:rPr>
        <w:t>12</w:t>
      </w:r>
      <w:r w:rsidRPr="001E4D5B">
        <w:rPr>
          <w:rFonts w:ascii="Times New Roman" w:hAnsi="Times New Roman" w:cs="Times New Roman"/>
          <w:b/>
          <w:bCs/>
          <w:sz w:val="22"/>
          <w:szCs w:val="22"/>
        </w:rPr>
        <w:t xml:space="preserve">. Forest plot of </w:t>
      </w:r>
      <w:r w:rsidRPr="001E4D5B">
        <w:rPr>
          <w:rFonts w:ascii="Times New Roman" w:eastAsia="等线" w:hAnsi="Times New Roman" w:cs="Times New Roman"/>
          <w:b/>
          <w:bCs/>
          <w:kern w:val="0"/>
          <w:sz w:val="22"/>
          <w:szCs w:val="22"/>
        </w:rPr>
        <w:t>total cardiovascular diseases</w:t>
      </w:r>
      <w:r w:rsidRPr="001E4D5B">
        <w:rPr>
          <w:rFonts w:ascii="Times New Roman" w:hAnsi="Times New Roman" w:cs="Times New Roman"/>
          <w:b/>
          <w:bCs/>
          <w:sz w:val="22"/>
          <w:szCs w:val="22"/>
        </w:rPr>
        <w:t xml:space="preserve"> according to subgroups (</w:t>
      </w:r>
      <w:proofErr w:type="spellStart"/>
      <w:r w:rsidRPr="001E4D5B">
        <w:rPr>
          <w:rFonts w:ascii="Times New Roman" w:hAnsi="Times New Roman" w:cs="Times New Roman"/>
          <w:b/>
          <w:bCs/>
          <w:sz w:val="22"/>
          <w:szCs w:val="22"/>
        </w:rPr>
        <w:t>ClivD</w:t>
      </w:r>
      <w:r w:rsidRPr="001E4D5B">
        <w:rPr>
          <w:rFonts w:ascii="Times New Roman" w:hAnsi="Times New Roman" w:cs="Times New Roman"/>
          <w:b/>
          <w:bCs/>
          <w:sz w:val="22"/>
          <w:szCs w:val="22"/>
          <w:vertAlign w:val="subscript"/>
        </w:rPr>
        <w:t>nonlab</w:t>
      </w:r>
      <w:proofErr w:type="spellEnd"/>
      <w:r w:rsidRPr="001E4D5B">
        <w:rPr>
          <w:rFonts w:ascii="Times New Roman" w:hAnsi="Times New Roman" w:cs="Times New Roman"/>
          <w:b/>
          <w:bCs/>
          <w:sz w:val="22"/>
          <w:szCs w:val="22"/>
        </w:rPr>
        <w:t>).</w:t>
      </w:r>
    </w:p>
    <w:p w14:paraId="01A28C92" w14:textId="47244D60" w:rsidR="00D5483A" w:rsidRPr="001E4D5B" w:rsidRDefault="00D5483A">
      <w:pPr>
        <w:rPr>
          <w:rFonts w:ascii="Times New Roman" w:hAnsi="Times New Roman" w:cs="Times New Roman"/>
          <w:sz w:val="22"/>
          <w:szCs w:val="22"/>
        </w:rPr>
      </w:pPr>
      <w:r w:rsidRPr="001E4D5B">
        <w:rPr>
          <w:rFonts w:ascii="Times New Roman" w:hAnsi="Times New Roman" w:cs="Times New Roman"/>
          <w:noProof/>
          <w:sz w:val="22"/>
          <w:szCs w:val="22"/>
          <w14:ligatures w14:val="standardContextual"/>
        </w:rPr>
        <w:lastRenderedPageBreak/>
        <w:drawing>
          <wp:inline distT="0" distB="0" distL="0" distR="0" wp14:anchorId="56B94094" wp14:editId="777626C3">
            <wp:extent cx="4915384" cy="7861300"/>
            <wp:effectExtent l="0" t="0" r="0" b="6350"/>
            <wp:docPr id="1580480538" name="图片 1">
              <a:extLst xmlns:a="http://schemas.openxmlformats.org/drawingml/2006/main">
                <a:ext uri="{FF2B5EF4-FFF2-40B4-BE49-F238E27FC236}">
                  <a16:creationId xmlns:a16="http://schemas.microsoft.com/office/drawing/2014/main" id="{D615356F-B85C-8077-CD2A-7A8361499FC5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图片 1">
                      <a:extLst>
                        <a:ext uri="{FF2B5EF4-FFF2-40B4-BE49-F238E27FC236}">
                          <a16:creationId xmlns:a16="http://schemas.microsoft.com/office/drawing/2014/main" id="{D615356F-B85C-8077-CD2A-7A8361499FC5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19"/>
                    <a:stretch>
                      <a:fillRect/>
                    </a:stretch>
                  </pic:blipFill>
                  <pic:spPr>
                    <a:xfrm>
                      <a:off x="0" y="0"/>
                      <a:ext cx="4925550" cy="787755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6407489" w14:textId="77777777" w:rsidR="00053AF6" w:rsidRPr="001E4D5B" w:rsidRDefault="00053AF6" w:rsidP="00053AF6">
      <w:pPr>
        <w:rPr>
          <w:rFonts w:ascii="Times New Roman" w:hAnsi="Times New Roman" w:cs="Times New Roman"/>
          <w:sz w:val="22"/>
          <w:szCs w:val="22"/>
        </w:rPr>
      </w:pPr>
      <w:r w:rsidRPr="001E4D5B">
        <w:rPr>
          <w:rFonts w:ascii="Times New Roman" w:hAnsi="Times New Roman" w:cs="Times New Roman"/>
          <w:sz w:val="22"/>
          <w:szCs w:val="22"/>
        </w:rPr>
        <w:t>Abbreviations: HR = Hazard Ratio; CI = confidence interval; TDI= Townsend deprivation index</w:t>
      </w:r>
    </w:p>
    <w:p w14:paraId="3985FE06" w14:textId="0B57AA7F" w:rsidR="00D5483A" w:rsidRPr="001E4D5B" w:rsidRDefault="00D5483A" w:rsidP="00D5483A">
      <w:pPr>
        <w:rPr>
          <w:rFonts w:ascii="Times New Roman" w:hAnsi="Times New Roman" w:cs="Times New Roman"/>
          <w:b/>
          <w:bCs/>
          <w:sz w:val="22"/>
          <w:szCs w:val="22"/>
        </w:rPr>
      </w:pPr>
      <w:r w:rsidRPr="001E4D5B">
        <w:rPr>
          <w:rFonts w:ascii="Times New Roman" w:hAnsi="Times New Roman" w:cs="Times New Roman"/>
          <w:b/>
          <w:bCs/>
          <w:sz w:val="22"/>
          <w:szCs w:val="22"/>
        </w:rPr>
        <w:t>Figure S1</w:t>
      </w:r>
      <w:r w:rsidR="00A3455E" w:rsidRPr="001E4D5B">
        <w:rPr>
          <w:rFonts w:ascii="Times New Roman" w:hAnsi="Times New Roman" w:cs="Times New Roman"/>
          <w:b/>
          <w:bCs/>
          <w:sz w:val="22"/>
          <w:szCs w:val="22"/>
        </w:rPr>
        <w:t>3</w:t>
      </w:r>
      <w:r w:rsidRPr="001E4D5B">
        <w:rPr>
          <w:rFonts w:ascii="Times New Roman" w:hAnsi="Times New Roman" w:cs="Times New Roman"/>
          <w:b/>
          <w:bCs/>
          <w:sz w:val="22"/>
          <w:szCs w:val="22"/>
        </w:rPr>
        <w:t>. Forest plot of cancer according to subgroups (</w:t>
      </w:r>
      <w:proofErr w:type="spellStart"/>
      <w:r w:rsidRPr="001E4D5B">
        <w:rPr>
          <w:rFonts w:ascii="Times New Roman" w:hAnsi="Times New Roman" w:cs="Times New Roman"/>
          <w:b/>
          <w:bCs/>
          <w:sz w:val="22"/>
          <w:szCs w:val="22"/>
        </w:rPr>
        <w:t>ClivD</w:t>
      </w:r>
      <w:r w:rsidRPr="001E4D5B">
        <w:rPr>
          <w:rFonts w:ascii="Times New Roman" w:hAnsi="Times New Roman" w:cs="Times New Roman"/>
          <w:b/>
          <w:bCs/>
          <w:sz w:val="22"/>
          <w:szCs w:val="22"/>
          <w:vertAlign w:val="subscript"/>
        </w:rPr>
        <w:t>lab</w:t>
      </w:r>
      <w:proofErr w:type="spellEnd"/>
      <w:r w:rsidRPr="001E4D5B">
        <w:rPr>
          <w:rFonts w:ascii="Times New Roman" w:hAnsi="Times New Roman" w:cs="Times New Roman"/>
          <w:b/>
          <w:bCs/>
          <w:sz w:val="22"/>
          <w:szCs w:val="22"/>
        </w:rPr>
        <w:t>).</w:t>
      </w:r>
    </w:p>
    <w:p w14:paraId="226B547E" w14:textId="51BEA8E3" w:rsidR="00D5483A" w:rsidRPr="001E4D5B" w:rsidRDefault="00D5483A" w:rsidP="00D5483A">
      <w:pPr>
        <w:rPr>
          <w:rFonts w:ascii="Times New Roman" w:hAnsi="Times New Roman" w:cs="Times New Roman"/>
          <w:b/>
          <w:bCs/>
          <w:sz w:val="22"/>
          <w:szCs w:val="22"/>
        </w:rPr>
      </w:pPr>
      <w:r w:rsidRPr="001E4D5B">
        <w:rPr>
          <w:rFonts w:ascii="Times New Roman" w:hAnsi="Times New Roman" w:cs="Times New Roman"/>
          <w:noProof/>
          <w:sz w:val="22"/>
          <w:szCs w:val="22"/>
          <w14:ligatures w14:val="standardContextual"/>
        </w:rPr>
        <w:lastRenderedPageBreak/>
        <w:drawing>
          <wp:inline distT="0" distB="0" distL="0" distR="0" wp14:anchorId="1A61F0F2" wp14:editId="430EF7FB">
            <wp:extent cx="5018664" cy="8115300"/>
            <wp:effectExtent l="0" t="0" r="0" b="0"/>
            <wp:docPr id="377306224" name="图片 1">
              <a:extLst xmlns:a="http://schemas.openxmlformats.org/drawingml/2006/main">
                <a:ext uri="{FF2B5EF4-FFF2-40B4-BE49-F238E27FC236}">
                  <a16:creationId xmlns:a16="http://schemas.microsoft.com/office/drawing/2014/main" id="{E16CBE7B-FD27-2851-B13F-F6E214D6108B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图片 1">
                      <a:extLst>
                        <a:ext uri="{FF2B5EF4-FFF2-40B4-BE49-F238E27FC236}">
                          <a16:creationId xmlns:a16="http://schemas.microsoft.com/office/drawing/2014/main" id="{E16CBE7B-FD27-2851-B13F-F6E214D6108B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20"/>
                    <a:stretch>
                      <a:fillRect/>
                    </a:stretch>
                  </pic:blipFill>
                  <pic:spPr>
                    <a:xfrm>
                      <a:off x="0" y="0"/>
                      <a:ext cx="5022507" cy="812151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FDAEB78" w14:textId="77777777" w:rsidR="00053AF6" w:rsidRPr="001E4D5B" w:rsidRDefault="00053AF6" w:rsidP="00053AF6">
      <w:pPr>
        <w:rPr>
          <w:rFonts w:ascii="Times New Roman" w:hAnsi="Times New Roman" w:cs="Times New Roman"/>
          <w:sz w:val="22"/>
          <w:szCs w:val="22"/>
        </w:rPr>
      </w:pPr>
      <w:r w:rsidRPr="001E4D5B">
        <w:rPr>
          <w:rFonts w:ascii="Times New Roman" w:hAnsi="Times New Roman" w:cs="Times New Roman"/>
          <w:sz w:val="22"/>
          <w:szCs w:val="22"/>
        </w:rPr>
        <w:t>Abbreviations: HR = Hazard Ratio; CI = confidence interval; TDI= Townsend deprivation index</w:t>
      </w:r>
    </w:p>
    <w:p w14:paraId="623E57B0" w14:textId="25197B4D" w:rsidR="00D5483A" w:rsidRPr="001E4D5B" w:rsidRDefault="00D5483A" w:rsidP="00D5483A">
      <w:pPr>
        <w:rPr>
          <w:rFonts w:ascii="Times New Roman" w:hAnsi="Times New Roman" w:cs="Times New Roman"/>
          <w:b/>
          <w:bCs/>
          <w:sz w:val="22"/>
          <w:szCs w:val="22"/>
        </w:rPr>
      </w:pPr>
      <w:r w:rsidRPr="001E4D5B">
        <w:rPr>
          <w:rFonts w:ascii="Times New Roman" w:hAnsi="Times New Roman" w:cs="Times New Roman"/>
          <w:b/>
          <w:bCs/>
          <w:sz w:val="22"/>
          <w:szCs w:val="22"/>
        </w:rPr>
        <w:lastRenderedPageBreak/>
        <w:t>Figure S1</w:t>
      </w:r>
      <w:r w:rsidR="00A3455E" w:rsidRPr="001E4D5B">
        <w:rPr>
          <w:rFonts w:ascii="Times New Roman" w:hAnsi="Times New Roman" w:cs="Times New Roman"/>
          <w:b/>
          <w:bCs/>
          <w:sz w:val="22"/>
          <w:szCs w:val="22"/>
        </w:rPr>
        <w:t>4</w:t>
      </w:r>
      <w:r w:rsidRPr="001E4D5B">
        <w:rPr>
          <w:rFonts w:ascii="Times New Roman" w:hAnsi="Times New Roman" w:cs="Times New Roman"/>
          <w:b/>
          <w:bCs/>
          <w:sz w:val="22"/>
          <w:szCs w:val="22"/>
        </w:rPr>
        <w:t>. Forest plot of cancer according to subgroups (</w:t>
      </w:r>
      <w:proofErr w:type="spellStart"/>
      <w:r w:rsidRPr="001E4D5B">
        <w:rPr>
          <w:rFonts w:ascii="Times New Roman" w:hAnsi="Times New Roman" w:cs="Times New Roman"/>
          <w:b/>
          <w:bCs/>
          <w:sz w:val="22"/>
          <w:szCs w:val="22"/>
        </w:rPr>
        <w:t>ClivD</w:t>
      </w:r>
      <w:r w:rsidRPr="001E4D5B">
        <w:rPr>
          <w:rFonts w:ascii="Times New Roman" w:hAnsi="Times New Roman" w:cs="Times New Roman"/>
          <w:b/>
          <w:bCs/>
          <w:sz w:val="22"/>
          <w:szCs w:val="22"/>
          <w:vertAlign w:val="subscript"/>
        </w:rPr>
        <w:t>nonlab</w:t>
      </w:r>
      <w:proofErr w:type="spellEnd"/>
      <w:r w:rsidRPr="001E4D5B">
        <w:rPr>
          <w:rFonts w:ascii="Times New Roman" w:hAnsi="Times New Roman" w:cs="Times New Roman"/>
          <w:b/>
          <w:bCs/>
          <w:sz w:val="22"/>
          <w:szCs w:val="22"/>
        </w:rPr>
        <w:t>).</w:t>
      </w:r>
    </w:p>
    <w:p w14:paraId="130C23B3" w14:textId="322866E9" w:rsidR="00D5483A" w:rsidRPr="001E4D5B" w:rsidRDefault="00D5483A">
      <w:pPr>
        <w:rPr>
          <w:rFonts w:ascii="Times New Roman" w:hAnsi="Times New Roman" w:cs="Times New Roman"/>
          <w:sz w:val="22"/>
          <w:szCs w:val="22"/>
        </w:rPr>
      </w:pPr>
      <w:r w:rsidRPr="001E4D5B">
        <w:rPr>
          <w:rFonts w:ascii="Times New Roman" w:hAnsi="Times New Roman" w:cs="Times New Roman"/>
          <w:noProof/>
          <w:sz w:val="22"/>
          <w:szCs w:val="22"/>
          <w14:ligatures w14:val="standardContextual"/>
        </w:rPr>
        <w:drawing>
          <wp:inline distT="0" distB="0" distL="0" distR="0" wp14:anchorId="5300C153" wp14:editId="7A5E252B">
            <wp:extent cx="5063527" cy="8115300"/>
            <wp:effectExtent l="0" t="0" r="3810" b="0"/>
            <wp:docPr id="3" name="图片 2">
              <a:extLst xmlns:a="http://schemas.openxmlformats.org/drawingml/2006/main">
                <a:ext uri="{FF2B5EF4-FFF2-40B4-BE49-F238E27FC236}">
                  <a16:creationId xmlns:a16="http://schemas.microsoft.com/office/drawing/2014/main" id="{27C4FBAA-49C1-7FEC-4DB8-96E460BE16C9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图片 2">
                      <a:extLst>
                        <a:ext uri="{FF2B5EF4-FFF2-40B4-BE49-F238E27FC236}">
                          <a16:creationId xmlns:a16="http://schemas.microsoft.com/office/drawing/2014/main" id="{27C4FBAA-49C1-7FEC-4DB8-96E460BE16C9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21"/>
                    <a:stretch>
                      <a:fillRect/>
                    </a:stretch>
                  </pic:blipFill>
                  <pic:spPr>
                    <a:xfrm>
                      <a:off x="0" y="0"/>
                      <a:ext cx="5069362" cy="812465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DAF912F" w14:textId="77777777" w:rsidR="00053AF6" w:rsidRPr="001E4D5B" w:rsidRDefault="00053AF6" w:rsidP="00053AF6">
      <w:pPr>
        <w:rPr>
          <w:rFonts w:ascii="Times New Roman" w:hAnsi="Times New Roman" w:cs="Times New Roman"/>
          <w:sz w:val="22"/>
          <w:szCs w:val="22"/>
        </w:rPr>
      </w:pPr>
      <w:r w:rsidRPr="001E4D5B">
        <w:rPr>
          <w:rFonts w:ascii="Times New Roman" w:hAnsi="Times New Roman" w:cs="Times New Roman"/>
          <w:sz w:val="22"/>
          <w:szCs w:val="22"/>
        </w:rPr>
        <w:t xml:space="preserve">Abbreviations: HR = Hazard Ratio; CI = confidence interval; TDI= Townsend deprivation </w:t>
      </w:r>
      <w:r w:rsidRPr="001E4D5B">
        <w:rPr>
          <w:rFonts w:ascii="Times New Roman" w:hAnsi="Times New Roman" w:cs="Times New Roman"/>
          <w:sz w:val="22"/>
          <w:szCs w:val="22"/>
        </w:rPr>
        <w:lastRenderedPageBreak/>
        <w:t>index</w:t>
      </w:r>
    </w:p>
    <w:p w14:paraId="59E7A82B" w14:textId="7F5B912C" w:rsidR="00D5483A" w:rsidRPr="001E4D5B" w:rsidRDefault="00D5483A" w:rsidP="00D5483A">
      <w:pPr>
        <w:rPr>
          <w:rFonts w:ascii="Times New Roman" w:hAnsi="Times New Roman" w:cs="Times New Roman"/>
          <w:b/>
          <w:bCs/>
          <w:sz w:val="22"/>
          <w:szCs w:val="22"/>
        </w:rPr>
      </w:pPr>
      <w:r w:rsidRPr="001E4D5B">
        <w:rPr>
          <w:rFonts w:ascii="Times New Roman" w:hAnsi="Times New Roman" w:cs="Times New Roman"/>
          <w:b/>
          <w:bCs/>
          <w:sz w:val="22"/>
          <w:szCs w:val="22"/>
        </w:rPr>
        <w:t>Figure S1</w:t>
      </w:r>
      <w:r w:rsidR="00A3455E" w:rsidRPr="001E4D5B">
        <w:rPr>
          <w:rFonts w:ascii="Times New Roman" w:hAnsi="Times New Roman" w:cs="Times New Roman"/>
          <w:b/>
          <w:bCs/>
          <w:sz w:val="22"/>
          <w:szCs w:val="22"/>
        </w:rPr>
        <w:t>5</w:t>
      </w:r>
      <w:r w:rsidRPr="001E4D5B">
        <w:rPr>
          <w:rFonts w:ascii="Times New Roman" w:hAnsi="Times New Roman" w:cs="Times New Roman"/>
          <w:b/>
          <w:bCs/>
          <w:sz w:val="22"/>
          <w:szCs w:val="22"/>
        </w:rPr>
        <w:t>. Forest plot of Alzheimer's disease according to subgroups (</w:t>
      </w:r>
      <w:proofErr w:type="spellStart"/>
      <w:r w:rsidRPr="001E4D5B">
        <w:rPr>
          <w:rFonts w:ascii="Times New Roman" w:hAnsi="Times New Roman" w:cs="Times New Roman"/>
          <w:b/>
          <w:bCs/>
          <w:sz w:val="22"/>
          <w:szCs w:val="22"/>
        </w:rPr>
        <w:t>ClivD</w:t>
      </w:r>
      <w:r w:rsidRPr="001E4D5B">
        <w:rPr>
          <w:rFonts w:ascii="Times New Roman" w:hAnsi="Times New Roman" w:cs="Times New Roman"/>
          <w:b/>
          <w:bCs/>
          <w:sz w:val="22"/>
          <w:szCs w:val="22"/>
          <w:vertAlign w:val="subscript"/>
        </w:rPr>
        <w:t>lab</w:t>
      </w:r>
      <w:proofErr w:type="spellEnd"/>
      <w:r w:rsidRPr="001E4D5B">
        <w:rPr>
          <w:rFonts w:ascii="Times New Roman" w:hAnsi="Times New Roman" w:cs="Times New Roman"/>
          <w:b/>
          <w:bCs/>
          <w:sz w:val="22"/>
          <w:szCs w:val="22"/>
        </w:rPr>
        <w:t>).</w:t>
      </w:r>
    </w:p>
    <w:p w14:paraId="70051478" w14:textId="14ADE3CE" w:rsidR="00D5483A" w:rsidRPr="001E4D5B" w:rsidRDefault="00D5483A" w:rsidP="00D5483A">
      <w:pPr>
        <w:rPr>
          <w:rFonts w:ascii="Times New Roman" w:hAnsi="Times New Roman" w:cs="Times New Roman"/>
          <w:b/>
          <w:bCs/>
          <w:sz w:val="22"/>
          <w:szCs w:val="22"/>
        </w:rPr>
      </w:pPr>
      <w:r w:rsidRPr="001E4D5B">
        <w:rPr>
          <w:rFonts w:ascii="Times New Roman" w:hAnsi="Times New Roman" w:cs="Times New Roman"/>
          <w:noProof/>
          <w:sz w:val="22"/>
          <w:szCs w:val="22"/>
          <w14:ligatures w14:val="standardContextual"/>
        </w:rPr>
        <w:drawing>
          <wp:inline distT="0" distB="0" distL="0" distR="0" wp14:anchorId="6E09257B" wp14:editId="72F8CA00">
            <wp:extent cx="5274310" cy="7878445"/>
            <wp:effectExtent l="0" t="0" r="2540" b="8255"/>
            <wp:docPr id="872219269" name="图片 1">
              <a:extLst xmlns:a="http://schemas.openxmlformats.org/drawingml/2006/main">
                <a:ext uri="{FF2B5EF4-FFF2-40B4-BE49-F238E27FC236}">
                  <a16:creationId xmlns:a16="http://schemas.microsoft.com/office/drawing/2014/main" id="{E1677A9A-D46B-C8E6-E61A-D3ADE1212661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图片 1">
                      <a:extLst>
                        <a:ext uri="{FF2B5EF4-FFF2-40B4-BE49-F238E27FC236}">
                          <a16:creationId xmlns:a16="http://schemas.microsoft.com/office/drawing/2014/main" id="{E1677A9A-D46B-C8E6-E61A-D3ADE1212661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22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787844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1C6E4C4" w14:textId="77777777" w:rsidR="00053AF6" w:rsidRPr="001E4D5B" w:rsidRDefault="00053AF6" w:rsidP="00053AF6">
      <w:pPr>
        <w:rPr>
          <w:rFonts w:ascii="Times New Roman" w:hAnsi="Times New Roman" w:cs="Times New Roman"/>
          <w:sz w:val="22"/>
          <w:szCs w:val="22"/>
        </w:rPr>
      </w:pPr>
      <w:r w:rsidRPr="001E4D5B">
        <w:rPr>
          <w:rFonts w:ascii="Times New Roman" w:hAnsi="Times New Roman" w:cs="Times New Roman"/>
          <w:sz w:val="22"/>
          <w:szCs w:val="22"/>
        </w:rPr>
        <w:t xml:space="preserve">Abbreviations: HR = Hazard Ratio; CI = confidence interval; TDI= Townsend deprivation </w:t>
      </w:r>
      <w:r w:rsidRPr="001E4D5B">
        <w:rPr>
          <w:rFonts w:ascii="Times New Roman" w:hAnsi="Times New Roman" w:cs="Times New Roman"/>
          <w:sz w:val="22"/>
          <w:szCs w:val="22"/>
        </w:rPr>
        <w:lastRenderedPageBreak/>
        <w:t>index</w:t>
      </w:r>
    </w:p>
    <w:p w14:paraId="022FBA22" w14:textId="77777777" w:rsidR="00D5483A" w:rsidRPr="001E4D5B" w:rsidRDefault="00D5483A" w:rsidP="00D5483A">
      <w:pPr>
        <w:rPr>
          <w:rFonts w:ascii="Times New Roman" w:hAnsi="Times New Roman" w:cs="Times New Roman"/>
          <w:b/>
          <w:bCs/>
          <w:sz w:val="22"/>
          <w:szCs w:val="22"/>
        </w:rPr>
      </w:pPr>
    </w:p>
    <w:p w14:paraId="4BDB9EDB" w14:textId="77777777" w:rsidR="00D5483A" w:rsidRPr="001E4D5B" w:rsidRDefault="00D5483A" w:rsidP="00D5483A">
      <w:pPr>
        <w:rPr>
          <w:rFonts w:ascii="Times New Roman" w:hAnsi="Times New Roman" w:cs="Times New Roman"/>
          <w:b/>
          <w:bCs/>
          <w:sz w:val="22"/>
          <w:szCs w:val="22"/>
        </w:rPr>
      </w:pPr>
    </w:p>
    <w:p w14:paraId="545665E3" w14:textId="4F8D2A91" w:rsidR="00D5483A" w:rsidRPr="001E4D5B" w:rsidRDefault="00D5483A" w:rsidP="00D5483A">
      <w:pPr>
        <w:rPr>
          <w:rFonts w:ascii="Times New Roman" w:hAnsi="Times New Roman" w:cs="Times New Roman"/>
          <w:b/>
          <w:bCs/>
          <w:sz w:val="22"/>
          <w:szCs w:val="22"/>
        </w:rPr>
      </w:pPr>
      <w:r w:rsidRPr="001E4D5B">
        <w:rPr>
          <w:rFonts w:ascii="Times New Roman" w:hAnsi="Times New Roman" w:cs="Times New Roman"/>
          <w:b/>
          <w:bCs/>
          <w:sz w:val="22"/>
          <w:szCs w:val="22"/>
        </w:rPr>
        <w:t>Figure S1</w:t>
      </w:r>
      <w:r w:rsidR="00A3455E" w:rsidRPr="001E4D5B">
        <w:rPr>
          <w:rFonts w:ascii="Times New Roman" w:hAnsi="Times New Roman" w:cs="Times New Roman"/>
          <w:b/>
          <w:bCs/>
          <w:sz w:val="22"/>
          <w:szCs w:val="22"/>
        </w:rPr>
        <w:t>6</w:t>
      </w:r>
      <w:r w:rsidRPr="001E4D5B">
        <w:rPr>
          <w:rFonts w:ascii="Times New Roman" w:hAnsi="Times New Roman" w:cs="Times New Roman"/>
          <w:b/>
          <w:bCs/>
          <w:sz w:val="22"/>
          <w:szCs w:val="22"/>
        </w:rPr>
        <w:t>. Forest plot of Alzheimer's disease according to subgroups (</w:t>
      </w:r>
      <w:proofErr w:type="spellStart"/>
      <w:r w:rsidRPr="001E4D5B">
        <w:rPr>
          <w:rFonts w:ascii="Times New Roman" w:hAnsi="Times New Roman" w:cs="Times New Roman"/>
          <w:b/>
          <w:bCs/>
          <w:sz w:val="22"/>
          <w:szCs w:val="22"/>
        </w:rPr>
        <w:t>ClivD</w:t>
      </w:r>
      <w:r w:rsidRPr="001E4D5B">
        <w:rPr>
          <w:rFonts w:ascii="Times New Roman" w:hAnsi="Times New Roman" w:cs="Times New Roman"/>
          <w:b/>
          <w:bCs/>
          <w:sz w:val="22"/>
          <w:szCs w:val="22"/>
          <w:vertAlign w:val="subscript"/>
        </w:rPr>
        <w:t>nonlab</w:t>
      </w:r>
      <w:proofErr w:type="spellEnd"/>
      <w:r w:rsidRPr="001E4D5B">
        <w:rPr>
          <w:rFonts w:ascii="Times New Roman" w:hAnsi="Times New Roman" w:cs="Times New Roman"/>
          <w:b/>
          <w:bCs/>
          <w:sz w:val="22"/>
          <w:szCs w:val="22"/>
        </w:rPr>
        <w:t>).</w:t>
      </w:r>
    </w:p>
    <w:p w14:paraId="46390615" w14:textId="429E477B" w:rsidR="00D5483A" w:rsidRPr="001E4D5B" w:rsidRDefault="00D5483A">
      <w:pPr>
        <w:rPr>
          <w:rFonts w:ascii="Times New Roman" w:hAnsi="Times New Roman" w:cs="Times New Roman"/>
          <w:sz w:val="22"/>
          <w:szCs w:val="22"/>
        </w:rPr>
      </w:pPr>
      <w:r w:rsidRPr="001E4D5B">
        <w:rPr>
          <w:rFonts w:ascii="Times New Roman" w:hAnsi="Times New Roman" w:cs="Times New Roman"/>
          <w:noProof/>
          <w:sz w:val="22"/>
          <w:szCs w:val="22"/>
          <w14:ligatures w14:val="standardContextual"/>
        </w:rPr>
        <w:lastRenderedPageBreak/>
        <w:drawing>
          <wp:inline distT="0" distB="0" distL="0" distR="0" wp14:anchorId="4D291552" wp14:editId="0AAC9A31">
            <wp:extent cx="4885459" cy="7810500"/>
            <wp:effectExtent l="0" t="0" r="0" b="0"/>
            <wp:docPr id="986915616" name="图片 1">
              <a:extLst xmlns:a="http://schemas.openxmlformats.org/drawingml/2006/main">
                <a:ext uri="{FF2B5EF4-FFF2-40B4-BE49-F238E27FC236}">
                  <a16:creationId xmlns:a16="http://schemas.microsoft.com/office/drawing/2014/main" id="{EA97FD30-B65E-3F63-A43F-7329DB220964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图片 1">
                      <a:extLst>
                        <a:ext uri="{FF2B5EF4-FFF2-40B4-BE49-F238E27FC236}">
                          <a16:creationId xmlns:a16="http://schemas.microsoft.com/office/drawing/2014/main" id="{EA97FD30-B65E-3F63-A43F-7329DB220964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23"/>
                    <a:stretch>
                      <a:fillRect/>
                    </a:stretch>
                  </pic:blipFill>
                  <pic:spPr>
                    <a:xfrm>
                      <a:off x="0" y="0"/>
                      <a:ext cx="4891192" cy="781966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AC7513A" w14:textId="77777777" w:rsidR="00053AF6" w:rsidRPr="001E4D5B" w:rsidRDefault="00053AF6" w:rsidP="00053AF6">
      <w:pPr>
        <w:rPr>
          <w:rFonts w:ascii="Times New Roman" w:hAnsi="Times New Roman" w:cs="Times New Roman"/>
          <w:sz w:val="22"/>
          <w:szCs w:val="22"/>
        </w:rPr>
      </w:pPr>
      <w:r w:rsidRPr="001E4D5B">
        <w:rPr>
          <w:rFonts w:ascii="Times New Roman" w:hAnsi="Times New Roman" w:cs="Times New Roman"/>
          <w:sz w:val="22"/>
          <w:szCs w:val="22"/>
        </w:rPr>
        <w:t>Abbreviations: HR = Hazard Ratio; CI = confidence interval; TDI= Townsend deprivation index</w:t>
      </w:r>
    </w:p>
    <w:p w14:paraId="4E77B3AD" w14:textId="2865D632" w:rsidR="00D5483A" w:rsidRPr="001E4D5B" w:rsidRDefault="00D5483A" w:rsidP="00D5483A">
      <w:pPr>
        <w:rPr>
          <w:rFonts w:ascii="Times New Roman" w:hAnsi="Times New Roman" w:cs="Times New Roman"/>
          <w:b/>
          <w:bCs/>
          <w:sz w:val="22"/>
          <w:szCs w:val="22"/>
        </w:rPr>
      </w:pPr>
      <w:r w:rsidRPr="001E4D5B">
        <w:rPr>
          <w:rFonts w:ascii="Times New Roman" w:hAnsi="Times New Roman" w:cs="Times New Roman"/>
          <w:b/>
          <w:bCs/>
          <w:sz w:val="22"/>
          <w:szCs w:val="22"/>
        </w:rPr>
        <w:t>Figure S1</w:t>
      </w:r>
      <w:r w:rsidR="00A3455E" w:rsidRPr="001E4D5B">
        <w:rPr>
          <w:rFonts w:ascii="Times New Roman" w:hAnsi="Times New Roman" w:cs="Times New Roman"/>
          <w:b/>
          <w:bCs/>
          <w:sz w:val="22"/>
          <w:szCs w:val="22"/>
        </w:rPr>
        <w:t>7</w:t>
      </w:r>
      <w:r w:rsidRPr="001E4D5B">
        <w:rPr>
          <w:rFonts w:ascii="Times New Roman" w:hAnsi="Times New Roman" w:cs="Times New Roman"/>
          <w:b/>
          <w:bCs/>
          <w:sz w:val="22"/>
          <w:szCs w:val="22"/>
        </w:rPr>
        <w:t>. Forest plot of vascular dementia according to subgroups (</w:t>
      </w:r>
      <w:proofErr w:type="spellStart"/>
      <w:r w:rsidRPr="001E4D5B">
        <w:rPr>
          <w:rFonts w:ascii="Times New Roman" w:hAnsi="Times New Roman" w:cs="Times New Roman"/>
          <w:b/>
          <w:bCs/>
          <w:sz w:val="22"/>
          <w:szCs w:val="22"/>
        </w:rPr>
        <w:t>ClivD</w:t>
      </w:r>
      <w:r w:rsidRPr="001E4D5B">
        <w:rPr>
          <w:rFonts w:ascii="Times New Roman" w:hAnsi="Times New Roman" w:cs="Times New Roman"/>
          <w:b/>
          <w:bCs/>
          <w:sz w:val="22"/>
          <w:szCs w:val="22"/>
          <w:vertAlign w:val="subscript"/>
        </w:rPr>
        <w:t>lab</w:t>
      </w:r>
      <w:proofErr w:type="spellEnd"/>
      <w:r w:rsidRPr="001E4D5B">
        <w:rPr>
          <w:rFonts w:ascii="Times New Roman" w:hAnsi="Times New Roman" w:cs="Times New Roman"/>
          <w:b/>
          <w:bCs/>
          <w:sz w:val="22"/>
          <w:szCs w:val="22"/>
        </w:rPr>
        <w:t>).</w:t>
      </w:r>
    </w:p>
    <w:p w14:paraId="0610925B" w14:textId="01D8958C" w:rsidR="00D5483A" w:rsidRPr="001E4D5B" w:rsidRDefault="00D5483A" w:rsidP="00D5483A">
      <w:pPr>
        <w:rPr>
          <w:rFonts w:ascii="Times New Roman" w:hAnsi="Times New Roman" w:cs="Times New Roman"/>
          <w:b/>
          <w:bCs/>
          <w:sz w:val="22"/>
          <w:szCs w:val="22"/>
        </w:rPr>
      </w:pPr>
      <w:r w:rsidRPr="001E4D5B">
        <w:rPr>
          <w:rFonts w:ascii="Times New Roman" w:hAnsi="Times New Roman" w:cs="Times New Roman"/>
          <w:noProof/>
          <w:sz w:val="22"/>
          <w:szCs w:val="22"/>
          <w14:ligatures w14:val="standardContextual"/>
        </w:rPr>
        <w:lastRenderedPageBreak/>
        <w:drawing>
          <wp:inline distT="0" distB="0" distL="0" distR="0" wp14:anchorId="6CEDCFDB" wp14:editId="1A6D588C">
            <wp:extent cx="5274310" cy="7846060"/>
            <wp:effectExtent l="0" t="0" r="2540" b="2540"/>
            <wp:docPr id="1237358514" name="图片 1">
              <a:extLst xmlns:a="http://schemas.openxmlformats.org/drawingml/2006/main">
                <a:ext uri="{FF2B5EF4-FFF2-40B4-BE49-F238E27FC236}">
                  <a16:creationId xmlns:a16="http://schemas.microsoft.com/office/drawing/2014/main" id="{5A5EE72A-CF6E-1703-0BA2-C54357A6AF2B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图片 1">
                      <a:extLst>
                        <a:ext uri="{FF2B5EF4-FFF2-40B4-BE49-F238E27FC236}">
                          <a16:creationId xmlns:a16="http://schemas.microsoft.com/office/drawing/2014/main" id="{5A5EE72A-CF6E-1703-0BA2-C54357A6AF2B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24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784606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66B0B05" w14:textId="77777777" w:rsidR="00053AF6" w:rsidRPr="001E4D5B" w:rsidRDefault="00053AF6" w:rsidP="00053AF6">
      <w:pPr>
        <w:rPr>
          <w:rFonts w:ascii="Times New Roman" w:hAnsi="Times New Roman" w:cs="Times New Roman"/>
          <w:sz w:val="22"/>
          <w:szCs w:val="22"/>
        </w:rPr>
      </w:pPr>
      <w:r w:rsidRPr="001E4D5B">
        <w:rPr>
          <w:rFonts w:ascii="Times New Roman" w:hAnsi="Times New Roman" w:cs="Times New Roman"/>
          <w:sz w:val="22"/>
          <w:szCs w:val="22"/>
        </w:rPr>
        <w:t>Abbreviations: HR = Hazard Ratio; CI = confidence interval; TDI= Townsend deprivation index</w:t>
      </w:r>
    </w:p>
    <w:p w14:paraId="16495CFA" w14:textId="77777777" w:rsidR="00D5483A" w:rsidRPr="001E4D5B" w:rsidRDefault="00D5483A" w:rsidP="00D5483A">
      <w:pPr>
        <w:rPr>
          <w:rFonts w:ascii="Times New Roman" w:hAnsi="Times New Roman" w:cs="Times New Roman"/>
          <w:b/>
          <w:bCs/>
          <w:sz w:val="22"/>
          <w:szCs w:val="22"/>
        </w:rPr>
      </w:pPr>
    </w:p>
    <w:p w14:paraId="037783F3" w14:textId="77777777" w:rsidR="00A3455E" w:rsidRPr="001E4D5B" w:rsidRDefault="00A3455E" w:rsidP="00D5483A">
      <w:pPr>
        <w:rPr>
          <w:rFonts w:ascii="Times New Roman" w:hAnsi="Times New Roman" w:cs="Times New Roman"/>
          <w:b/>
          <w:bCs/>
          <w:sz w:val="22"/>
          <w:szCs w:val="22"/>
        </w:rPr>
      </w:pPr>
    </w:p>
    <w:p w14:paraId="56B766B2" w14:textId="789139A2" w:rsidR="00086185" w:rsidRPr="001E4D5B" w:rsidRDefault="00D5483A" w:rsidP="00D5483A">
      <w:pPr>
        <w:rPr>
          <w:rFonts w:ascii="Times New Roman" w:hAnsi="Times New Roman" w:cs="Times New Roman"/>
          <w:b/>
          <w:bCs/>
          <w:sz w:val="22"/>
          <w:szCs w:val="22"/>
        </w:rPr>
      </w:pPr>
      <w:r w:rsidRPr="001E4D5B">
        <w:rPr>
          <w:rFonts w:ascii="Times New Roman" w:hAnsi="Times New Roman" w:cs="Times New Roman"/>
          <w:b/>
          <w:bCs/>
          <w:sz w:val="22"/>
          <w:szCs w:val="22"/>
        </w:rPr>
        <w:t>Figure S1</w:t>
      </w:r>
      <w:r w:rsidR="00A3455E" w:rsidRPr="001E4D5B">
        <w:rPr>
          <w:rFonts w:ascii="Times New Roman" w:hAnsi="Times New Roman" w:cs="Times New Roman"/>
          <w:b/>
          <w:bCs/>
          <w:sz w:val="22"/>
          <w:szCs w:val="22"/>
        </w:rPr>
        <w:t>8</w:t>
      </w:r>
      <w:r w:rsidRPr="001E4D5B">
        <w:rPr>
          <w:rFonts w:ascii="Times New Roman" w:hAnsi="Times New Roman" w:cs="Times New Roman"/>
          <w:b/>
          <w:bCs/>
          <w:sz w:val="22"/>
          <w:szCs w:val="22"/>
        </w:rPr>
        <w:t>. Forest plot of vascular dementia according to subgroups (</w:t>
      </w:r>
      <w:proofErr w:type="spellStart"/>
      <w:r w:rsidRPr="001E4D5B">
        <w:rPr>
          <w:rFonts w:ascii="Times New Roman" w:hAnsi="Times New Roman" w:cs="Times New Roman"/>
          <w:b/>
          <w:bCs/>
          <w:sz w:val="22"/>
          <w:szCs w:val="22"/>
        </w:rPr>
        <w:t>ClivD</w:t>
      </w:r>
      <w:r w:rsidRPr="001E4D5B">
        <w:rPr>
          <w:rFonts w:ascii="Times New Roman" w:hAnsi="Times New Roman" w:cs="Times New Roman"/>
          <w:b/>
          <w:bCs/>
          <w:sz w:val="22"/>
          <w:szCs w:val="22"/>
          <w:vertAlign w:val="subscript"/>
        </w:rPr>
        <w:t>nonlab</w:t>
      </w:r>
      <w:proofErr w:type="spellEnd"/>
      <w:r w:rsidRPr="001E4D5B">
        <w:rPr>
          <w:rFonts w:ascii="Times New Roman" w:hAnsi="Times New Roman" w:cs="Times New Roman"/>
          <w:b/>
          <w:bCs/>
          <w:sz w:val="22"/>
          <w:szCs w:val="22"/>
        </w:rPr>
        <w:t>).</w:t>
      </w:r>
    </w:p>
    <w:p w14:paraId="4D96D768" w14:textId="491571B1" w:rsidR="00D5483A" w:rsidRPr="001E4D5B" w:rsidRDefault="00E81E4D" w:rsidP="00D5483A">
      <w:pPr>
        <w:rPr>
          <w:rFonts w:ascii="Times New Roman" w:hAnsi="Times New Roman" w:cs="Times New Roman"/>
          <w:sz w:val="22"/>
          <w:szCs w:val="22"/>
        </w:rPr>
      </w:pPr>
      <w:r w:rsidRPr="001E4D5B">
        <w:rPr>
          <w:rFonts w:ascii="Times New Roman" w:hAnsi="Times New Roman" w:cs="Times New Roman"/>
          <w:noProof/>
          <w:sz w:val="22"/>
          <w:szCs w:val="22"/>
          <w14:ligatures w14:val="standardContextual"/>
        </w:rPr>
        <w:drawing>
          <wp:inline distT="0" distB="0" distL="0" distR="0" wp14:anchorId="0C3B1232" wp14:editId="71AB3D8F">
            <wp:extent cx="5035562" cy="7867650"/>
            <wp:effectExtent l="0" t="0" r="0" b="0"/>
            <wp:docPr id="1212625357" name="图片 1">
              <a:extLst xmlns:a="http://schemas.openxmlformats.org/drawingml/2006/main">
                <a:ext uri="{FF2B5EF4-FFF2-40B4-BE49-F238E27FC236}">
                  <a16:creationId xmlns:a16="http://schemas.microsoft.com/office/drawing/2014/main" id="{17D713C3-82DC-CBE4-17BB-195E5022244B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图片 1">
                      <a:extLst>
                        <a:ext uri="{FF2B5EF4-FFF2-40B4-BE49-F238E27FC236}">
                          <a16:creationId xmlns:a16="http://schemas.microsoft.com/office/drawing/2014/main" id="{17D713C3-82DC-CBE4-17BB-195E5022244B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 rotWithShape="1">
                    <a:blip r:embed="rId25"/>
                    <a:srcRect l="658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36593" cy="7869261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15E92DE8" w14:textId="77777777" w:rsidR="00053AF6" w:rsidRPr="001E4D5B" w:rsidRDefault="00053AF6" w:rsidP="00053AF6">
      <w:pPr>
        <w:rPr>
          <w:rFonts w:ascii="Times New Roman" w:hAnsi="Times New Roman" w:cs="Times New Roman"/>
          <w:sz w:val="22"/>
          <w:szCs w:val="22"/>
        </w:rPr>
      </w:pPr>
      <w:r w:rsidRPr="001E4D5B">
        <w:rPr>
          <w:rFonts w:ascii="Times New Roman" w:hAnsi="Times New Roman" w:cs="Times New Roman"/>
          <w:sz w:val="22"/>
          <w:szCs w:val="22"/>
        </w:rPr>
        <w:t xml:space="preserve">Abbreviations: HR = Hazard Ratio; CI = confidence interval; TDI= Townsend deprivation </w:t>
      </w:r>
      <w:r w:rsidRPr="001E4D5B">
        <w:rPr>
          <w:rFonts w:ascii="Times New Roman" w:hAnsi="Times New Roman" w:cs="Times New Roman"/>
          <w:sz w:val="22"/>
          <w:szCs w:val="22"/>
        </w:rPr>
        <w:lastRenderedPageBreak/>
        <w:t>index</w:t>
      </w:r>
    </w:p>
    <w:p w14:paraId="014EE835" w14:textId="765D0485" w:rsidR="00E81E4D" w:rsidRPr="001E4D5B" w:rsidRDefault="00E81E4D" w:rsidP="00E81E4D">
      <w:pPr>
        <w:rPr>
          <w:rFonts w:ascii="Times New Roman" w:hAnsi="Times New Roman" w:cs="Times New Roman"/>
          <w:b/>
          <w:bCs/>
          <w:sz w:val="22"/>
          <w:szCs w:val="22"/>
        </w:rPr>
      </w:pPr>
      <w:r w:rsidRPr="001E4D5B">
        <w:rPr>
          <w:rFonts w:ascii="Times New Roman" w:hAnsi="Times New Roman" w:cs="Times New Roman"/>
          <w:b/>
          <w:bCs/>
          <w:sz w:val="22"/>
          <w:szCs w:val="22"/>
        </w:rPr>
        <w:t>Figure S</w:t>
      </w:r>
      <w:r w:rsidR="00A3455E" w:rsidRPr="001E4D5B">
        <w:rPr>
          <w:rFonts w:ascii="Times New Roman" w:hAnsi="Times New Roman" w:cs="Times New Roman"/>
          <w:b/>
          <w:bCs/>
          <w:sz w:val="22"/>
          <w:szCs w:val="22"/>
        </w:rPr>
        <w:t>1</w:t>
      </w:r>
      <w:r w:rsidRPr="001E4D5B">
        <w:rPr>
          <w:rFonts w:ascii="Times New Roman" w:hAnsi="Times New Roman" w:cs="Times New Roman"/>
          <w:b/>
          <w:bCs/>
          <w:sz w:val="22"/>
          <w:szCs w:val="22"/>
        </w:rPr>
        <w:t xml:space="preserve">9. </w:t>
      </w:r>
      <w:bookmarkStart w:id="2" w:name="_Hlk195198493"/>
      <w:r w:rsidRPr="001E4D5B">
        <w:rPr>
          <w:rFonts w:ascii="Times New Roman" w:hAnsi="Times New Roman" w:cs="Times New Roman"/>
          <w:b/>
          <w:bCs/>
          <w:sz w:val="22"/>
          <w:szCs w:val="22"/>
        </w:rPr>
        <w:t>Forest plot of coronary heart disease according to subgroups</w:t>
      </w:r>
      <w:bookmarkEnd w:id="2"/>
      <w:r w:rsidRPr="001E4D5B">
        <w:rPr>
          <w:rFonts w:ascii="Times New Roman" w:hAnsi="Times New Roman" w:cs="Times New Roman"/>
          <w:b/>
          <w:bCs/>
          <w:sz w:val="22"/>
          <w:szCs w:val="22"/>
        </w:rPr>
        <w:t xml:space="preserve"> (</w:t>
      </w:r>
      <w:proofErr w:type="spellStart"/>
      <w:r w:rsidRPr="001E4D5B">
        <w:rPr>
          <w:rFonts w:ascii="Times New Roman" w:hAnsi="Times New Roman" w:cs="Times New Roman"/>
          <w:b/>
          <w:bCs/>
          <w:sz w:val="22"/>
          <w:szCs w:val="22"/>
        </w:rPr>
        <w:t>ClivD</w:t>
      </w:r>
      <w:r w:rsidRPr="001E4D5B">
        <w:rPr>
          <w:rFonts w:ascii="Times New Roman" w:hAnsi="Times New Roman" w:cs="Times New Roman"/>
          <w:b/>
          <w:bCs/>
          <w:sz w:val="22"/>
          <w:szCs w:val="22"/>
          <w:vertAlign w:val="subscript"/>
        </w:rPr>
        <w:t>lab</w:t>
      </w:r>
      <w:proofErr w:type="spellEnd"/>
      <w:r w:rsidRPr="001E4D5B">
        <w:rPr>
          <w:rFonts w:ascii="Times New Roman" w:hAnsi="Times New Roman" w:cs="Times New Roman"/>
          <w:b/>
          <w:bCs/>
          <w:sz w:val="22"/>
          <w:szCs w:val="22"/>
        </w:rPr>
        <w:t>).</w:t>
      </w:r>
    </w:p>
    <w:p w14:paraId="31D7BDA8" w14:textId="0A44DDEC" w:rsidR="00E81E4D" w:rsidRPr="001E4D5B" w:rsidRDefault="00E81E4D" w:rsidP="00E81E4D">
      <w:pPr>
        <w:rPr>
          <w:rFonts w:ascii="Times New Roman" w:hAnsi="Times New Roman" w:cs="Times New Roman"/>
          <w:b/>
          <w:bCs/>
          <w:sz w:val="22"/>
          <w:szCs w:val="22"/>
        </w:rPr>
      </w:pPr>
      <w:r w:rsidRPr="001E4D5B">
        <w:rPr>
          <w:rFonts w:ascii="Times New Roman" w:hAnsi="Times New Roman" w:cs="Times New Roman"/>
          <w:noProof/>
          <w:sz w:val="22"/>
          <w:szCs w:val="22"/>
          <w14:ligatures w14:val="standardContextual"/>
        </w:rPr>
        <w:drawing>
          <wp:inline distT="0" distB="0" distL="0" distR="0" wp14:anchorId="0F02593D" wp14:editId="04F96ADD">
            <wp:extent cx="5063529" cy="8115300"/>
            <wp:effectExtent l="0" t="0" r="3810" b="0"/>
            <wp:docPr id="1525346377" name="图片 1">
              <a:extLst xmlns:a="http://schemas.openxmlformats.org/drawingml/2006/main">
                <a:ext uri="{FF2B5EF4-FFF2-40B4-BE49-F238E27FC236}">
                  <a16:creationId xmlns:a16="http://schemas.microsoft.com/office/drawing/2014/main" id="{FA7C3533-F929-F474-1353-3A179F95B97D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图片 1">
                      <a:extLst>
                        <a:ext uri="{FF2B5EF4-FFF2-40B4-BE49-F238E27FC236}">
                          <a16:creationId xmlns:a16="http://schemas.microsoft.com/office/drawing/2014/main" id="{FA7C3533-F929-F474-1353-3A179F95B97D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26"/>
                    <a:stretch>
                      <a:fillRect/>
                    </a:stretch>
                  </pic:blipFill>
                  <pic:spPr>
                    <a:xfrm>
                      <a:off x="0" y="0"/>
                      <a:ext cx="5069186" cy="812436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14E2595" w14:textId="77777777" w:rsidR="00053AF6" w:rsidRPr="001E4D5B" w:rsidRDefault="00053AF6" w:rsidP="00053AF6">
      <w:pPr>
        <w:rPr>
          <w:rFonts w:ascii="Times New Roman" w:hAnsi="Times New Roman" w:cs="Times New Roman"/>
          <w:sz w:val="22"/>
          <w:szCs w:val="22"/>
        </w:rPr>
      </w:pPr>
      <w:r w:rsidRPr="001E4D5B">
        <w:rPr>
          <w:rFonts w:ascii="Times New Roman" w:hAnsi="Times New Roman" w:cs="Times New Roman"/>
          <w:sz w:val="22"/>
          <w:szCs w:val="22"/>
        </w:rPr>
        <w:lastRenderedPageBreak/>
        <w:t>Abbreviations: HR = Hazard Ratio; CI = confidence interval; TDI= Townsend deprivation index</w:t>
      </w:r>
    </w:p>
    <w:p w14:paraId="353188C8" w14:textId="27255EA9" w:rsidR="00E81E4D" w:rsidRPr="001E4D5B" w:rsidRDefault="00E81E4D" w:rsidP="00D5483A">
      <w:pPr>
        <w:rPr>
          <w:rFonts w:ascii="Times New Roman" w:hAnsi="Times New Roman" w:cs="Times New Roman"/>
          <w:b/>
          <w:bCs/>
          <w:sz w:val="22"/>
          <w:szCs w:val="22"/>
        </w:rPr>
      </w:pPr>
      <w:r w:rsidRPr="001E4D5B">
        <w:rPr>
          <w:rFonts w:ascii="Times New Roman" w:hAnsi="Times New Roman" w:cs="Times New Roman"/>
          <w:b/>
          <w:bCs/>
          <w:sz w:val="22"/>
          <w:szCs w:val="22"/>
        </w:rPr>
        <w:t>Figure S</w:t>
      </w:r>
      <w:r w:rsidR="00A3455E" w:rsidRPr="001E4D5B">
        <w:rPr>
          <w:rFonts w:ascii="Times New Roman" w:hAnsi="Times New Roman" w:cs="Times New Roman"/>
          <w:b/>
          <w:bCs/>
          <w:sz w:val="22"/>
          <w:szCs w:val="22"/>
        </w:rPr>
        <w:t>20</w:t>
      </w:r>
      <w:r w:rsidRPr="001E4D5B">
        <w:rPr>
          <w:rFonts w:ascii="Times New Roman" w:hAnsi="Times New Roman" w:cs="Times New Roman"/>
          <w:b/>
          <w:bCs/>
          <w:sz w:val="22"/>
          <w:szCs w:val="22"/>
        </w:rPr>
        <w:t>. Forest plot of coronary heart disease according to subgroups (</w:t>
      </w:r>
      <w:proofErr w:type="spellStart"/>
      <w:r w:rsidRPr="001E4D5B">
        <w:rPr>
          <w:rFonts w:ascii="Times New Roman" w:hAnsi="Times New Roman" w:cs="Times New Roman"/>
          <w:b/>
          <w:bCs/>
          <w:sz w:val="22"/>
          <w:szCs w:val="22"/>
        </w:rPr>
        <w:t>ClivD</w:t>
      </w:r>
      <w:r w:rsidRPr="001E4D5B">
        <w:rPr>
          <w:rFonts w:ascii="Times New Roman" w:hAnsi="Times New Roman" w:cs="Times New Roman"/>
          <w:b/>
          <w:bCs/>
          <w:sz w:val="22"/>
          <w:szCs w:val="22"/>
          <w:vertAlign w:val="subscript"/>
        </w:rPr>
        <w:t>nonlab</w:t>
      </w:r>
      <w:proofErr w:type="spellEnd"/>
      <w:r w:rsidRPr="001E4D5B">
        <w:rPr>
          <w:rFonts w:ascii="Times New Roman" w:hAnsi="Times New Roman" w:cs="Times New Roman"/>
          <w:b/>
          <w:bCs/>
          <w:sz w:val="22"/>
          <w:szCs w:val="22"/>
        </w:rPr>
        <w:t>).</w:t>
      </w:r>
    </w:p>
    <w:p w14:paraId="625DEE49" w14:textId="77777777" w:rsidR="00053AF6" w:rsidRPr="001E4D5B" w:rsidRDefault="00E81E4D" w:rsidP="00053AF6">
      <w:pPr>
        <w:rPr>
          <w:rFonts w:ascii="Times New Roman" w:hAnsi="Times New Roman" w:cs="Times New Roman"/>
          <w:sz w:val="22"/>
          <w:szCs w:val="22"/>
        </w:rPr>
      </w:pPr>
      <w:r w:rsidRPr="001E4D5B">
        <w:rPr>
          <w:rFonts w:ascii="Times New Roman" w:hAnsi="Times New Roman" w:cs="Times New Roman"/>
          <w:noProof/>
          <w:sz w:val="22"/>
          <w:szCs w:val="22"/>
          <w14:ligatures w14:val="standardContextual"/>
        </w:rPr>
        <w:lastRenderedPageBreak/>
        <w:drawing>
          <wp:inline distT="0" distB="0" distL="0" distR="0" wp14:anchorId="74C40195" wp14:editId="6B913D08">
            <wp:extent cx="4884950" cy="8096484"/>
            <wp:effectExtent l="0" t="0" r="0" b="0"/>
            <wp:docPr id="2081515471" name="图片 1">
              <a:extLst xmlns:a="http://schemas.openxmlformats.org/drawingml/2006/main">
                <a:ext uri="{FF2B5EF4-FFF2-40B4-BE49-F238E27FC236}">
                  <a16:creationId xmlns:a16="http://schemas.microsoft.com/office/drawing/2014/main" id="{3BD37CD8-1532-8A4D-67FA-9ABF09EE09D3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图片 1">
                      <a:extLst>
                        <a:ext uri="{FF2B5EF4-FFF2-40B4-BE49-F238E27FC236}">
                          <a16:creationId xmlns:a16="http://schemas.microsoft.com/office/drawing/2014/main" id="{3BD37CD8-1532-8A4D-67FA-9ABF09EE09D3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 rotWithShape="1">
                    <a:blip r:embed="rId27"/>
                    <a:srcRect t="487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900616" cy="8122449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  <w:r w:rsidR="00531C63" w:rsidRPr="001E4D5B">
        <w:rPr>
          <w:rFonts w:ascii="Times New Roman" w:hAnsi="Times New Roman" w:cs="Times New Roman"/>
          <w:sz w:val="22"/>
          <w:szCs w:val="22"/>
        </w:rPr>
        <w:t xml:space="preserve"> </w:t>
      </w:r>
      <w:r w:rsidR="00053AF6" w:rsidRPr="001E4D5B">
        <w:rPr>
          <w:rFonts w:ascii="Times New Roman" w:hAnsi="Times New Roman" w:cs="Times New Roman"/>
          <w:sz w:val="22"/>
          <w:szCs w:val="22"/>
        </w:rPr>
        <w:t>Abbreviations: HR = Hazard Ratio; CI = confidence interval; TDI= Townsend deprivation index</w:t>
      </w:r>
    </w:p>
    <w:p w14:paraId="16841F11" w14:textId="488B40A8" w:rsidR="00086185" w:rsidRPr="001E4D5B" w:rsidRDefault="00E81E4D" w:rsidP="00E81E4D">
      <w:pPr>
        <w:rPr>
          <w:rFonts w:ascii="Times New Roman" w:hAnsi="Times New Roman" w:cs="Times New Roman"/>
          <w:b/>
          <w:bCs/>
          <w:sz w:val="22"/>
          <w:szCs w:val="22"/>
        </w:rPr>
      </w:pPr>
      <w:r w:rsidRPr="001E4D5B">
        <w:rPr>
          <w:rFonts w:ascii="Times New Roman" w:hAnsi="Times New Roman" w:cs="Times New Roman"/>
          <w:b/>
          <w:bCs/>
          <w:sz w:val="22"/>
          <w:szCs w:val="22"/>
        </w:rPr>
        <w:lastRenderedPageBreak/>
        <w:t>Figure S</w:t>
      </w:r>
      <w:r w:rsidR="00A3455E" w:rsidRPr="001E4D5B">
        <w:rPr>
          <w:rFonts w:ascii="Times New Roman" w:hAnsi="Times New Roman" w:cs="Times New Roman"/>
          <w:b/>
          <w:bCs/>
          <w:sz w:val="22"/>
          <w:szCs w:val="22"/>
        </w:rPr>
        <w:t>21</w:t>
      </w:r>
      <w:r w:rsidRPr="001E4D5B">
        <w:rPr>
          <w:rFonts w:ascii="Times New Roman" w:hAnsi="Times New Roman" w:cs="Times New Roman"/>
          <w:b/>
          <w:bCs/>
          <w:sz w:val="22"/>
          <w:szCs w:val="22"/>
        </w:rPr>
        <w:t>. Forest plot of heart failure according to subgroups (</w:t>
      </w:r>
      <w:proofErr w:type="spellStart"/>
      <w:r w:rsidRPr="001E4D5B">
        <w:rPr>
          <w:rFonts w:ascii="Times New Roman" w:hAnsi="Times New Roman" w:cs="Times New Roman"/>
          <w:b/>
          <w:bCs/>
          <w:sz w:val="22"/>
          <w:szCs w:val="22"/>
        </w:rPr>
        <w:t>ClivD</w:t>
      </w:r>
      <w:r w:rsidRPr="001E4D5B">
        <w:rPr>
          <w:rFonts w:ascii="Times New Roman" w:hAnsi="Times New Roman" w:cs="Times New Roman"/>
          <w:b/>
          <w:bCs/>
          <w:sz w:val="22"/>
          <w:szCs w:val="22"/>
          <w:vertAlign w:val="subscript"/>
        </w:rPr>
        <w:t>lab</w:t>
      </w:r>
      <w:proofErr w:type="spellEnd"/>
      <w:r w:rsidRPr="001E4D5B">
        <w:rPr>
          <w:rFonts w:ascii="Times New Roman" w:hAnsi="Times New Roman" w:cs="Times New Roman"/>
          <w:b/>
          <w:bCs/>
          <w:sz w:val="22"/>
          <w:szCs w:val="22"/>
        </w:rPr>
        <w:t>).</w:t>
      </w:r>
    </w:p>
    <w:p w14:paraId="35969506" w14:textId="7783CE09" w:rsidR="00E81E4D" w:rsidRPr="001E4D5B" w:rsidRDefault="00E81E4D" w:rsidP="00E81E4D">
      <w:pPr>
        <w:rPr>
          <w:rFonts w:ascii="Times New Roman" w:hAnsi="Times New Roman" w:cs="Times New Roman"/>
          <w:b/>
          <w:bCs/>
          <w:sz w:val="22"/>
          <w:szCs w:val="22"/>
        </w:rPr>
      </w:pPr>
      <w:r w:rsidRPr="001E4D5B">
        <w:rPr>
          <w:rFonts w:ascii="Times New Roman" w:hAnsi="Times New Roman" w:cs="Times New Roman"/>
          <w:noProof/>
          <w:sz w:val="22"/>
          <w:szCs w:val="22"/>
          <w14:ligatures w14:val="standardContextual"/>
        </w:rPr>
        <w:drawing>
          <wp:inline distT="0" distB="0" distL="0" distR="0" wp14:anchorId="4B671921" wp14:editId="1C7C73C4">
            <wp:extent cx="5051202" cy="8121650"/>
            <wp:effectExtent l="0" t="0" r="0" b="0"/>
            <wp:docPr id="211200534" name="图片 1">
              <a:extLst xmlns:a="http://schemas.openxmlformats.org/drawingml/2006/main">
                <a:ext uri="{FF2B5EF4-FFF2-40B4-BE49-F238E27FC236}">
                  <a16:creationId xmlns:a16="http://schemas.microsoft.com/office/drawing/2014/main" id="{B57C397A-56B7-CBD4-2642-CD7E93131FB2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图片 1">
                      <a:extLst>
                        <a:ext uri="{FF2B5EF4-FFF2-40B4-BE49-F238E27FC236}">
                          <a16:creationId xmlns:a16="http://schemas.microsoft.com/office/drawing/2014/main" id="{B57C397A-56B7-CBD4-2642-CD7E93131FB2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 rotWithShape="1">
                    <a:blip r:embed="rId28"/>
                    <a:srcRect l="658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54980" cy="8127725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05AB25E2" w14:textId="77777777" w:rsidR="00053AF6" w:rsidRPr="001E4D5B" w:rsidRDefault="00053AF6" w:rsidP="00053AF6">
      <w:pPr>
        <w:rPr>
          <w:rFonts w:ascii="Times New Roman" w:hAnsi="Times New Roman" w:cs="Times New Roman"/>
          <w:sz w:val="22"/>
          <w:szCs w:val="22"/>
        </w:rPr>
      </w:pPr>
      <w:r w:rsidRPr="001E4D5B">
        <w:rPr>
          <w:rFonts w:ascii="Times New Roman" w:hAnsi="Times New Roman" w:cs="Times New Roman"/>
          <w:sz w:val="22"/>
          <w:szCs w:val="22"/>
        </w:rPr>
        <w:t xml:space="preserve">Abbreviations: HR = Hazard Ratio; CI = confidence interval; TDI= Townsend deprivation </w:t>
      </w:r>
      <w:r w:rsidRPr="001E4D5B">
        <w:rPr>
          <w:rFonts w:ascii="Times New Roman" w:hAnsi="Times New Roman" w:cs="Times New Roman"/>
          <w:sz w:val="22"/>
          <w:szCs w:val="22"/>
        </w:rPr>
        <w:lastRenderedPageBreak/>
        <w:t>index</w:t>
      </w:r>
    </w:p>
    <w:p w14:paraId="0CF0482E" w14:textId="5C292C0B" w:rsidR="00E81E4D" w:rsidRPr="001E4D5B" w:rsidRDefault="00E81E4D" w:rsidP="00E81E4D">
      <w:pPr>
        <w:rPr>
          <w:rFonts w:ascii="Times New Roman" w:hAnsi="Times New Roman" w:cs="Times New Roman"/>
          <w:b/>
          <w:bCs/>
          <w:sz w:val="22"/>
          <w:szCs w:val="22"/>
        </w:rPr>
      </w:pPr>
      <w:r w:rsidRPr="001E4D5B">
        <w:rPr>
          <w:rFonts w:ascii="Times New Roman" w:hAnsi="Times New Roman" w:cs="Times New Roman"/>
          <w:b/>
          <w:bCs/>
          <w:sz w:val="22"/>
          <w:szCs w:val="22"/>
        </w:rPr>
        <w:t>Figure S</w:t>
      </w:r>
      <w:r w:rsidR="00A3455E" w:rsidRPr="001E4D5B">
        <w:rPr>
          <w:rFonts w:ascii="Times New Roman" w:hAnsi="Times New Roman" w:cs="Times New Roman"/>
          <w:b/>
          <w:bCs/>
          <w:sz w:val="22"/>
          <w:szCs w:val="22"/>
        </w:rPr>
        <w:t>22</w:t>
      </w:r>
      <w:r w:rsidRPr="001E4D5B">
        <w:rPr>
          <w:rFonts w:ascii="Times New Roman" w:hAnsi="Times New Roman" w:cs="Times New Roman"/>
          <w:b/>
          <w:bCs/>
          <w:sz w:val="22"/>
          <w:szCs w:val="22"/>
        </w:rPr>
        <w:t>. Forest plot of heart failure according to subgroups (</w:t>
      </w:r>
      <w:proofErr w:type="spellStart"/>
      <w:r w:rsidRPr="001E4D5B">
        <w:rPr>
          <w:rFonts w:ascii="Times New Roman" w:hAnsi="Times New Roman" w:cs="Times New Roman"/>
          <w:b/>
          <w:bCs/>
          <w:sz w:val="22"/>
          <w:szCs w:val="22"/>
        </w:rPr>
        <w:t>ClivD</w:t>
      </w:r>
      <w:r w:rsidRPr="001E4D5B">
        <w:rPr>
          <w:rFonts w:ascii="Times New Roman" w:hAnsi="Times New Roman" w:cs="Times New Roman"/>
          <w:b/>
          <w:bCs/>
          <w:sz w:val="22"/>
          <w:szCs w:val="22"/>
          <w:vertAlign w:val="subscript"/>
        </w:rPr>
        <w:t>nonlab</w:t>
      </w:r>
      <w:proofErr w:type="spellEnd"/>
      <w:r w:rsidRPr="001E4D5B">
        <w:rPr>
          <w:rFonts w:ascii="Times New Roman" w:hAnsi="Times New Roman" w:cs="Times New Roman"/>
          <w:b/>
          <w:bCs/>
          <w:sz w:val="22"/>
          <w:szCs w:val="22"/>
        </w:rPr>
        <w:t>).</w:t>
      </w:r>
    </w:p>
    <w:p w14:paraId="683B2BF7" w14:textId="4EAF7EB4" w:rsidR="00E81E4D" w:rsidRPr="001E4D5B" w:rsidRDefault="00E81E4D" w:rsidP="00D5483A">
      <w:pPr>
        <w:rPr>
          <w:rFonts w:ascii="Times New Roman" w:hAnsi="Times New Roman" w:cs="Times New Roman"/>
          <w:sz w:val="22"/>
          <w:szCs w:val="22"/>
        </w:rPr>
      </w:pPr>
      <w:r w:rsidRPr="001E4D5B">
        <w:rPr>
          <w:rFonts w:ascii="Times New Roman" w:hAnsi="Times New Roman" w:cs="Times New Roman"/>
          <w:noProof/>
          <w:sz w:val="22"/>
          <w:szCs w:val="22"/>
          <w14:ligatures w14:val="standardContextual"/>
        </w:rPr>
        <w:drawing>
          <wp:inline distT="0" distB="0" distL="0" distR="0" wp14:anchorId="3D9CA119" wp14:editId="511FE4FA">
            <wp:extent cx="5093620" cy="8108950"/>
            <wp:effectExtent l="0" t="0" r="0" b="6350"/>
            <wp:docPr id="1826611698" name="图片 1">
              <a:extLst xmlns:a="http://schemas.openxmlformats.org/drawingml/2006/main">
                <a:ext uri="{FF2B5EF4-FFF2-40B4-BE49-F238E27FC236}">
                  <a16:creationId xmlns:a16="http://schemas.microsoft.com/office/drawing/2014/main" id="{0C0A9C1E-4DA3-DFBE-A1D7-7F6705E53390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图片 1">
                      <a:extLst>
                        <a:ext uri="{FF2B5EF4-FFF2-40B4-BE49-F238E27FC236}">
                          <a16:creationId xmlns:a16="http://schemas.microsoft.com/office/drawing/2014/main" id="{0C0A9C1E-4DA3-DFBE-A1D7-7F6705E53390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29"/>
                    <a:stretch>
                      <a:fillRect/>
                    </a:stretch>
                  </pic:blipFill>
                  <pic:spPr>
                    <a:xfrm>
                      <a:off x="0" y="0"/>
                      <a:ext cx="5097025" cy="811437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BABAB94" w14:textId="77777777" w:rsidR="00053AF6" w:rsidRPr="001E4D5B" w:rsidRDefault="00053AF6" w:rsidP="00053AF6">
      <w:pPr>
        <w:rPr>
          <w:rFonts w:ascii="Times New Roman" w:hAnsi="Times New Roman" w:cs="Times New Roman"/>
          <w:sz w:val="22"/>
          <w:szCs w:val="22"/>
        </w:rPr>
      </w:pPr>
      <w:r w:rsidRPr="001E4D5B">
        <w:rPr>
          <w:rFonts w:ascii="Times New Roman" w:hAnsi="Times New Roman" w:cs="Times New Roman"/>
          <w:sz w:val="22"/>
          <w:szCs w:val="22"/>
        </w:rPr>
        <w:lastRenderedPageBreak/>
        <w:t>Abbreviations: HR = Hazard Ratio; CI = confidence interval; TDI= Townsend deprivation index</w:t>
      </w:r>
    </w:p>
    <w:p w14:paraId="445B4781" w14:textId="60F1AE97" w:rsidR="00E81E4D" w:rsidRPr="001E4D5B" w:rsidRDefault="00E81E4D" w:rsidP="00E81E4D">
      <w:pPr>
        <w:rPr>
          <w:rFonts w:ascii="Times New Roman" w:hAnsi="Times New Roman" w:cs="Times New Roman"/>
          <w:b/>
          <w:bCs/>
          <w:sz w:val="22"/>
          <w:szCs w:val="22"/>
        </w:rPr>
      </w:pPr>
      <w:r w:rsidRPr="001E4D5B">
        <w:rPr>
          <w:rFonts w:ascii="Times New Roman" w:hAnsi="Times New Roman" w:cs="Times New Roman"/>
          <w:b/>
          <w:bCs/>
          <w:sz w:val="22"/>
          <w:szCs w:val="22"/>
        </w:rPr>
        <w:t>Figure S</w:t>
      </w:r>
      <w:r w:rsidR="00A3455E" w:rsidRPr="001E4D5B">
        <w:rPr>
          <w:rFonts w:ascii="Times New Roman" w:hAnsi="Times New Roman" w:cs="Times New Roman"/>
          <w:b/>
          <w:bCs/>
          <w:sz w:val="22"/>
          <w:szCs w:val="22"/>
        </w:rPr>
        <w:t>23</w:t>
      </w:r>
      <w:r w:rsidRPr="001E4D5B">
        <w:rPr>
          <w:rFonts w:ascii="Times New Roman" w:hAnsi="Times New Roman" w:cs="Times New Roman"/>
          <w:b/>
          <w:bCs/>
          <w:sz w:val="22"/>
          <w:szCs w:val="22"/>
        </w:rPr>
        <w:t>. Forest plot of stroke according to subgroups (</w:t>
      </w:r>
      <w:proofErr w:type="spellStart"/>
      <w:r w:rsidRPr="001E4D5B">
        <w:rPr>
          <w:rFonts w:ascii="Times New Roman" w:hAnsi="Times New Roman" w:cs="Times New Roman"/>
          <w:b/>
          <w:bCs/>
          <w:sz w:val="22"/>
          <w:szCs w:val="22"/>
        </w:rPr>
        <w:t>ClivD</w:t>
      </w:r>
      <w:r w:rsidRPr="001E4D5B">
        <w:rPr>
          <w:rFonts w:ascii="Times New Roman" w:hAnsi="Times New Roman" w:cs="Times New Roman"/>
          <w:b/>
          <w:bCs/>
          <w:sz w:val="22"/>
          <w:szCs w:val="22"/>
          <w:vertAlign w:val="subscript"/>
        </w:rPr>
        <w:t>lab</w:t>
      </w:r>
      <w:proofErr w:type="spellEnd"/>
      <w:r w:rsidRPr="001E4D5B">
        <w:rPr>
          <w:rFonts w:ascii="Times New Roman" w:hAnsi="Times New Roman" w:cs="Times New Roman"/>
          <w:b/>
          <w:bCs/>
          <w:sz w:val="22"/>
          <w:szCs w:val="22"/>
        </w:rPr>
        <w:t>).</w:t>
      </w:r>
    </w:p>
    <w:p w14:paraId="1A42BB57" w14:textId="0D3671F9" w:rsidR="00E81E4D" w:rsidRPr="001E4D5B" w:rsidRDefault="003F7C39" w:rsidP="00E81E4D">
      <w:pPr>
        <w:rPr>
          <w:rFonts w:ascii="Times New Roman" w:hAnsi="Times New Roman" w:cs="Times New Roman"/>
          <w:b/>
          <w:bCs/>
          <w:sz w:val="22"/>
          <w:szCs w:val="22"/>
        </w:rPr>
      </w:pPr>
      <w:r w:rsidRPr="001E4D5B">
        <w:rPr>
          <w:rFonts w:ascii="Times New Roman" w:hAnsi="Times New Roman" w:cs="Times New Roman"/>
          <w:noProof/>
          <w:sz w:val="22"/>
          <w:szCs w:val="22"/>
          <w14:ligatures w14:val="standardContextual"/>
        </w:rPr>
        <w:lastRenderedPageBreak/>
        <w:drawing>
          <wp:inline distT="0" distB="0" distL="0" distR="0" wp14:anchorId="7CBF0BE9" wp14:editId="5410D8FA">
            <wp:extent cx="5031831" cy="8064500"/>
            <wp:effectExtent l="0" t="0" r="0" b="0"/>
            <wp:docPr id="871175041" name="图片 1">
              <a:extLst xmlns:a="http://schemas.openxmlformats.org/drawingml/2006/main">
                <a:ext uri="{FF2B5EF4-FFF2-40B4-BE49-F238E27FC236}">
                  <a16:creationId xmlns:a16="http://schemas.microsoft.com/office/drawing/2014/main" id="{127BB3AD-F12A-AEB6-3ABD-697D8AF3CDF8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图片 1">
                      <a:extLst>
                        <a:ext uri="{FF2B5EF4-FFF2-40B4-BE49-F238E27FC236}">
                          <a16:creationId xmlns:a16="http://schemas.microsoft.com/office/drawing/2014/main" id="{127BB3AD-F12A-AEB6-3ABD-697D8AF3CDF8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30"/>
                    <a:stretch>
                      <a:fillRect/>
                    </a:stretch>
                  </pic:blipFill>
                  <pic:spPr>
                    <a:xfrm>
                      <a:off x="0" y="0"/>
                      <a:ext cx="5038467" cy="807513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0766CC5" w14:textId="77777777" w:rsidR="00053AF6" w:rsidRPr="001E4D5B" w:rsidRDefault="00053AF6" w:rsidP="00053AF6">
      <w:pPr>
        <w:rPr>
          <w:rFonts w:ascii="Times New Roman" w:hAnsi="Times New Roman" w:cs="Times New Roman"/>
          <w:sz w:val="22"/>
          <w:szCs w:val="22"/>
        </w:rPr>
      </w:pPr>
      <w:r w:rsidRPr="001E4D5B">
        <w:rPr>
          <w:rFonts w:ascii="Times New Roman" w:hAnsi="Times New Roman" w:cs="Times New Roman"/>
          <w:sz w:val="22"/>
          <w:szCs w:val="22"/>
        </w:rPr>
        <w:t>Abbreviations: HR = Hazard Ratio; CI = confidence interval; TDI= Townsend deprivation index</w:t>
      </w:r>
    </w:p>
    <w:p w14:paraId="3D1007B7" w14:textId="2B04D119" w:rsidR="00531C63" w:rsidRPr="001E4D5B" w:rsidRDefault="00E81E4D" w:rsidP="00D5483A">
      <w:pPr>
        <w:rPr>
          <w:rFonts w:ascii="Times New Roman" w:hAnsi="Times New Roman" w:cs="Times New Roman"/>
          <w:b/>
          <w:bCs/>
          <w:sz w:val="22"/>
          <w:szCs w:val="22"/>
        </w:rPr>
      </w:pPr>
      <w:r w:rsidRPr="001E4D5B">
        <w:rPr>
          <w:rFonts w:ascii="Times New Roman" w:hAnsi="Times New Roman" w:cs="Times New Roman"/>
          <w:b/>
          <w:bCs/>
          <w:sz w:val="22"/>
          <w:szCs w:val="22"/>
        </w:rPr>
        <w:lastRenderedPageBreak/>
        <w:t>Figure S</w:t>
      </w:r>
      <w:r w:rsidR="00A3455E" w:rsidRPr="001E4D5B">
        <w:rPr>
          <w:rFonts w:ascii="Times New Roman" w:hAnsi="Times New Roman" w:cs="Times New Roman"/>
          <w:b/>
          <w:bCs/>
          <w:sz w:val="22"/>
          <w:szCs w:val="22"/>
        </w:rPr>
        <w:t>24</w:t>
      </w:r>
      <w:r w:rsidRPr="001E4D5B">
        <w:rPr>
          <w:rFonts w:ascii="Times New Roman" w:hAnsi="Times New Roman" w:cs="Times New Roman"/>
          <w:b/>
          <w:bCs/>
          <w:sz w:val="22"/>
          <w:szCs w:val="22"/>
        </w:rPr>
        <w:t>. Forest plot of stroke according to subgroups (</w:t>
      </w:r>
      <w:proofErr w:type="spellStart"/>
      <w:r w:rsidRPr="001E4D5B">
        <w:rPr>
          <w:rFonts w:ascii="Times New Roman" w:hAnsi="Times New Roman" w:cs="Times New Roman"/>
          <w:b/>
          <w:bCs/>
          <w:sz w:val="22"/>
          <w:szCs w:val="22"/>
        </w:rPr>
        <w:t>ClivD</w:t>
      </w:r>
      <w:r w:rsidRPr="001E4D5B">
        <w:rPr>
          <w:rFonts w:ascii="Times New Roman" w:hAnsi="Times New Roman" w:cs="Times New Roman"/>
          <w:b/>
          <w:bCs/>
          <w:sz w:val="22"/>
          <w:szCs w:val="22"/>
          <w:vertAlign w:val="subscript"/>
        </w:rPr>
        <w:t>nonlab</w:t>
      </w:r>
      <w:proofErr w:type="spellEnd"/>
      <w:r w:rsidRPr="001E4D5B">
        <w:rPr>
          <w:rFonts w:ascii="Times New Roman" w:hAnsi="Times New Roman" w:cs="Times New Roman"/>
          <w:b/>
          <w:bCs/>
          <w:sz w:val="22"/>
          <w:szCs w:val="22"/>
        </w:rPr>
        <w:t>).</w:t>
      </w:r>
    </w:p>
    <w:p w14:paraId="29358719" w14:textId="4CE30A54" w:rsidR="00E81E4D" w:rsidRPr="001E4D5B" w:rsidRDefault="003F7C39" w:rsidP="00D5483A">
      <w:pPr>
        <w:rPr>
          <w:rFonts w:ascii="Times New Roman" w:hAnsi="Times New Roman" w:cs="Times New Roman"/>
          <w:sz w:val="22"/>
          <w:szCs w:val="22"/>
        </w:rPr>
      </w:pPr>
      <w:r w:rsidRPr="001E4D5B">
        <w:rPr>
          <w:rFonts w:ascii="Times New Roman" w:hAnsi="Times New Roman" w:cs="Times New Roman"/>
          <w:noProof/>
          <w:sz w:val="22"/>
          <w:szCs w:val="22"/>
          <w14:ligatures w14:val="standardContextual"/>
        </w:rPr>
        <w:drawing>
          <wp:inline distT="0" distB="0" distL="0" distR="0" wp14:anchorId="4BCE8298" wp14:editId="048981C0">
            <wp:extent cx="5010863" cy="8108950"/>
            <wp:effectExtent l="0" t="0" r="0" b="6350"/>
            <wp:docPr id="835652417" name="图片 1">
              <a:extLst xmlns:a="http://schemas.openxmlformats.org/drawingml/2006/main">
                <a:ext uri="{FF2B5EF4-FFF2-40B4-BE49-F238E27FC236}">
                  <a16:creationId xmlns:a16="http://schemas.microsoft.com/office/drawing/2014/main" id="{522A07F0-0C2B-5CD7-6F92-CFEEE31FED35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图片 1">
                      <a:extLst>
                        <a:ext uri="{FF2B5EF4-FFF2-40B4-BE49-F238E27FC236}">
                          <a16:creationId xmlns:a16="http://schemas.microsoft.com/office/drawing/2014/main" id="{522A07F0-0C2B-5CD7-6F92-CFEEE31FED35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 rotWithShape="1">
                    <a:blip r:embed="rId31"/>
                    <a:srcRect l="851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18747" cy="8121709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43277A60" w14:textId="77777777" w:rsidR="00C4668B" w:rsidRDefault="00053AF6" w:rsidP="00D5483A">
      <w:pPr>
        <w:rPr>
          <w:rFonts w:ascii="Times New Roman" w:hAnsi="Times New Roman" w:cs="Times New Roman"/>
          <w:sz w:val="22"/>
          <w:szCs w:val="22"/>
        </w:rPr>
      </w:pPr>
      <w:r w:rsidRPr="001E4D5B">
        <w:rPr>
          <w:rFonts w:ascii="Times New Roman" w:hAnsi="Times New Roman" w:cs="Times New Roman"/>
          <w:sz w:val="22"/>
          <w:szCs w:val="22"/>
        </w:rPr>
        <w:t xml:space="preserve">Abbreviations: HR = Hazard Ratio; CI = confidence interval; TDI= Townsend deprivation </w:t>
      </w:r>
      <w:r w:rsidRPr="001E4D5B">
        <w:rPr>
          <w:rFonts w:ascii="Times New Roman" w:hAnsi="Times New Roman" w:cs="Times New Roman"/>
          <w:sz w:val="22"/>
          <w:szCs w:val="22"/>
        </w:rPr>
        <w:lastRenderedPageBreak/>
        <w:t>index</w:t>
      </w:r>
    </w:p>
    <w:p w14:paraId="0FAC0655" w14:textId="77777777" w:rsidR="008C72A5" w:rsidRDefault="008C72A5" w:rsidP="00D5483A">
      <w:pPr>
        <w:rPr>
          <w:rFonts w:ascii="Times New Roman" w:hAnsi="Times New Roman" w:cs="Times New Roman"/>
          <w:sz w:val="22"/>
          <w:szCs w:val="22"/>
        </w:rPr>
      </w:pPr>
    </w:p>
    <w:p w14:paraId="01EA0112" w14:textId="77777777" w:rsidR="008C72A5" w:rsidRDefault="008C72A5" w:rsidP="00D5483A">
      <w:pPr>
        <w:rPr>
          <w:rFonts w:ascii="Times New Roman" w:hAnsi="Times New Roman" w:cs="Times New Roman"/>
          <w:sz w:val="22"/>
          <w:szCs w:val="22"/>
        </w:rPr>
      </w:pPr>
    </w:p>
    <w:p w14:paraId="3CB41172" w14:textId="77777777" w:rsidR="008C72A5" w:rsidRDefault="008C72A5" w:rsidP="00D5483A">
      <w:pPr>
        <w:rPr>
          <w:rFonts w:ascii="Times New Roman" w:hAnsi="Times New Roman" w:cs="Times New Roman"/>
          <w:sz w:val="22"/>
          <w:szCs w:val="22"/>
        </w:rPr>
      </w:pPr>
    </w:p>
    <w:p w14:paraId="636D7B01" w14:textId="2586ABB4" w:rsidR="00C4668B" w:rsidRPr="008C72A5" w:rsidRDefault="008C72A5" w:rsidP="00D5483A">
      <w:pPr>
        <w:rPr>
          <w:rFonts w:ascii="Times New Roman" w:hAnsi="Times New Roman" w:cs="Times New Roman"/>
          <w:b/>
          <w:bCs/>
          <w:sz w:val="22"/>
          <w:szCs w:val="22"/>
        </w:rPr>
      </w:pPr>
      <w:proofErr w:type="spellStart"/>
      <w:r w:rsidRPr="008C72A5">
        <w:rPr>
          <w:rFonts w:ascii="Times New Roman" w:hAnsi="Times New Roman" w:cs="Times New Roman" w:hint="eastAsia"/>
          <w:b/>
          <w:bCs/>
          <w:sz w:val="22"/>
          <w:szCs w:val="22"/>
        </w:rPr>
        <w:t>eReferences</w:t>
      </w:r>
      <w:proofErr w:type="spellEnd"/>
    </w:p>
    <w:p w14:paraId="6CD92DED" w14:textId="30A2BB72" w:rsidR="00C4668B" w:rsidRPr="00C4668B" w:rsidRDefault="00C4668B" w:rsidP="00C4668B">
      <w:pPr>
        <w:pStyle w:val="EndNoteBibliography"/>
        <w:rPr>
          <w:rFonts w:hint="eastAsia"/>
        </w:rPr>
      </w:pPr>
      <w:r>
        <w:rPr>
          <w:rFonts w:ascii="Times New Roman" w:hAnsi="Times New Roman" w:cs="Times New Roman"/>
          <w:sz w:val="22"/>
          <w:szCs w:val="22"/>
        </w:rPr>
        <w:fldChar w:fldCharType="begin"/>
      </w:r>
      <w:r>
        <w:rPr>
          <w:rFonts w:ascii="Times New Roman" w:hAnsi="Times New Roman" w:cs="Times New Roman"/>
          <w:sz w:val="22"/>
          <w:szCs w:val="22"/>
        </w:rPr>
        <w:instrText xml:space="preserve"> ADDIN EN.REFLIST </w:instrText>
      </w:r>
      <w:r>
        <w:rPr>
          <w:rFonts w:ascii="Times New Roman" w:hAnsi="Times New Roman" w:cs="Times New Roman"/>
          <w:sz w:val="22"/>
          <w:szCs w:val="22"/>
        </w:rPr>
        <w:fldChar w:fldCharType="separate"/>
      </w:r>
      <w:r w:rsidRPr="00C4668B">
        <w:t>1.</w:t>
      </w:r>
      <w:r w:rsidRPr="00C4668B">
        <w:tab/>
        <w:t xml:space="preserve">Alcohol units. nhs.uk. Accessed June 9, 2020. </w:t>
      </w:r>
      <w:hyperlink r:id="rId32" w:history="1">
        <w:r w:rsidRPr="00C4668B">
          <w:rPr>
            <w:rStyle w:val="af3"/>
          </w:rPr>
          <w:t>https://www.nhs.uk/live-well/alcohol-advice/calculating-alcohol-units/</w:t>
        </w:r>
      </w:hyperlink>
    </w:p>
    <w:p w14:paraId="629CBB27" w14:textId="798153D7" w:rsidR="00C4668B" w:rsidRPr="00C4668B" w:rsidRDefault="00C4668B" w:rsidP="00C4668B">
      <w:pPr>
        <w:pStyle w:val="EndNoteBibliography"/>
        <w:rPr>
          <w:rFonts w:hint="eastAsia"/>
        </w:rPr>
      </w:pPr>
      <w:r w:rsidRPr="00C4668B">
        <w:t>2.</w:t>
      </w:r>
      <w:r w:rsidRPr="00C4668B">
        <w:tab/>
        <w:t xml:space="preserve">What Is Fortified Wine? Types, Benefits, and Downsides. . Accessed June 9, 2020. </w:t>
      </w:r>
      <w:hyperlink r:id="rId33" w:anchor="types" w:history="1">
        <w:r w:rsidRPr="00C4668B">
          <w:rPr>
            <w:rStyle w:val="af3"/>
          </w:rPr>
          <w:t>https://www.healthline.com/nutrition/fortified-wine#types</w:t>
        </w:r>
      </w:hyperlink>
    </w:p>
    <w:p w14:paraId="18445F6B" w14:textId="0D3919BA" w:rsidR="00531C63" w:rsidRPr="001E4D5B" w:rsidRDefault="00C4668B" w:rsidP="00D5483A">
      <w:pPr>
        <w:rPr>
          <w:rFonts w:ascii="Times New Roman" w:hAnsi="Times New Roman" w:cs="Times New Roman"/>
          <w:sz w:val="22"/>
          <w:szCs w:val="22"/>
        </w:rPr>
      </w:pPr>
      <w:r>
        <w:rPr>
          <w:rFonts w:ascii="Times New Roman" w:hAnsi="Times New Roman" w:cs="Times New Roman"/>
          <w:sz w:val="22"/>
          <w:szCs w:val="22"/>
        </w:rPr>
        <w:fldChar w:fldCharType="end"/>
      </w:r>
    </w:p>
    <w:sectPr w:rsidR="00531C63" w:rsidRPr="001E4D5B" w:rsidSect="00E77578"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endnote w:type="separator" w:id="-1">
    <w:p w14:paraId="26D27645" w14:textId="77777777" w:rsidR="00AD2744" w:rsidRDefault="00AD2744" w:rsidP="002F18AC">
      <w:pPr>
        <w:rPr>
          <w:rFonts w:hint="eastAsia"/>
        </w:rPr>
      </w:pPr>
      <w:r>
        <w:separator/>
      </w:r>
    </w:p>
  </w:endnote>
  <w:endnote w:type="continuationSeparator" w:id="0">
    <w:p w14:paraId="4641AF2F" w14:textId="77777777" w:rsidR="00AD2744" w:rsidRDefault="00AD2744" w:rsidP="002F18AC">
      <w:pPr>
        <w:rPr>
          <w:rFonts w:hint="eastAsia"/>
        </w:rPr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宋体">
    <w:altName w:val="SimSun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TimesNewRomanPS-BoldMT">
    <w:altName w:val="Times New Roman"/>
    <w:charset w:val="00"/>
    <w:family w:val="roman"/>
    <w:pitch w:val="default"/>
  </w:font>
  <w:font w:name="DejaVu Sans">
    <w:altName w:val="Segoe Print"/>
    <w:charset w:val="00"/>
    <w:family w:val="auto"/>
    <w:pitch w:val="default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sdt>
    <w:sdtPr>
      <w:id w:val="-1208014550"/>
      <w:docPartObj>
        <w:docPartGallery w:val="Page Numbers (Bottom of Page)"/>
        <w:docPartUnique/>
      </w:docPartObj>
    </w:sdtPr>
    <w:sdtEndPr>
      <w:rPr>
        <w:rFonts w:ascii="Times New Roman" w:hAnsi="Times New Roman" w:cs="Times New Roman"/>
        <w:sz w:val="24"/>
        <w:szCs w:val="24"/>
      </w:rPr>
    </w:sdtEndPr>
    <w:sdtContent>
      <w:p w14:paraId="453090A2" w14:textId="1573A365" w:rsidR="00EA51A2" w:rsidRPr="00EA51A2" w:rsidRDefault="00EA51A2">
        <w:pPr>
          <w:pStyle w:val="af0"/>
          <w:jc w:val="center"/>
          <w:rPr>
            <w:rFonts w:ascii="Times New Roman" w:hAnsi="Times New Roman" w:cs="Times New Roman"/>
            <w:sz w:val="24"/>
            <w:szCs w:val="24"/>
          </w:rPr>
        </w:pPr>
        <w:r w:rsidRPr="00EA51A2">
          <w:rPr>
            <w:rFonts w:ascii="Times New Roman" w:hAnsi="Times New Roman" w:cs="Times New Roman"/>
            <w:sz w:val="24"/>
            <w:szCs w:val="24"/>
          </w:rPr>
          <w:fldChar w:fldCharType="begin"/>
        </w:r>
        <w:r w:rsidRPr="00EA51A2">
          <w:rPr>
            <w:rFonts w:ascii="Times New Roman" w:hAnsi="Times New Roman" w:cs="Times New Roman"/>
            <w:sz w:val="24"/>
            <w:szCs w:val="24"/>
          </w:rPr>
          <w:instrText>PAGE   \* MERGEFORMAT</w:instrText>
        </w:r>
        <w:r w:rsidRPr="00EA51A2">
          <w:rPr>
            <w:rFonts w:ascii="Times New Roman" w:hAnsi="Times New Roman" w:cs="Times New Roman"/>
            <w:sz w:val="24"/>
            <w:szCs w:val="24"/>
          </w:rPr>
          <w:fldChar w:fldCharType="separate"/>
        </w:r>
        <w:r w:rsidRPr="00EA51A2">
          <w:rPr>
            <w:rFonts w:ascii="Times New Roman" w:hAnsi="Times New Roman" w:cs="Times New Roman"/>
            <w:sz w:val="24"/>
            <w:szCs w:val="24"/>
            <w:lang w:val="zh-CN"/>
          </w:rPr>
          <w:t>2</w:t>
        </w:r>
        <w:r w:rsidRPr="00EA51A2">
          <w:rPr>
            <w:rFonts w:ascii="Times New Roman" w:hAnsi="Times New Roman" w:cs="Times New Roman"/>
            <w:sz w:val="24"/>
            <w:szCs w:val="24"/>
          </w:rPr>
          <w:fldChar w:fldCharType="end"/>
        </w:r>
      </w:p>
    </w:sdtContent>
  </w:sdt>
  <w:p w14:paraId="0B07CFE5" w14:textId="77777777" w:rsidR="00EA51A2" w:rsidRDefault="00EA51A2">
    <w:pPr>
      <w:pStyle w:val="af0"/>
      <w:rPr>
        <w:rFonts w:hint="eastAsia"/>
      </w:rPr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footnote w:type="separator" w:id="-1">
    <w:p w14:paraId="2691408D" w14:textId="77777777" w:rsidR="00AD2744" w:rsidRDefault="00AD2744" w:rsidP="002F18AC">
      <w:pPr>
        <w:rPr>
          <w:rFonts w:hint="eastAsia"/>
        </w:rPr>
      </w:pPr>
      <w:r>
        <w:separator/>
      </w:r>
    </w:p>
  </w:footnote>
  <w:footnote w:type="continuationSeparator" w:id="0">
    <w:p w14:paraId="41B6175F" w14:textId="77777777" w:rsidR="00AD2744" w:rsidRDefault="00AD2744" w:rsidP="002F18AC">
      <w:pPr>
        <w:rPr>
          <w:rFonts w:hint="eastAsia"/>
        </w:rPr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00"/>
  <w:bordersDoNotSurroundHeader/>
  <w:bordersDoNotSurroundFooter/>
  <w:proofState w:spelling="clean"/>
  <w:defaultTabStop w:val="420"/>
  <w:drawingGridHorizontalSpacing w:val="105"/>
  <w:drawingGridVerticalSpacing w:val="156"/>
  <w:displayHorizontalDrawingGridEvery w:val="0"/>
  <w:displayVerticalDrawingGridEvery w:val="2"/>
  <w:characterSpacingControl w:val="compressPunctuation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MA 11th Copy&lt;/Style&gt;&lt;LeftDelim&gt;{&lt;/LeftDelim&gt;&lt;RightDelim&gt;}&lt;/RightDelim&gt;&lt;FontName&gt;等线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52x5apw2h2fsd5edvxipp9wk5dw9vsvwrve5&quot;&gt;文献&lt;record-ids&gt;&lt;item&gt;58&lt;/item&gt;&lt;item&gt;59&lt;/item&gt;&lt;/record-ids&gt;&lt;/item&gt;&lt;/Libraries&gt;"/>
  </w:docVars>
  <w:rsids>
    <w:rsidRoot w:val="00EC046C"/>
    <w:rsid w:val="00020454"/>
    <w:rsid w:val="00021DAB"/>
    <w:rsid w:val="000230E1"/>
    <w:rsid w:val="00053AF6"/>
    <w:rsid w:val="0006722B"/>
    <w:rsid w:val="00086185"/>
    <w:rsid w:val="00097016"/>
    <w:rsid w:val="00097AEA"/>
    <w:rsid w:val="000A32A7"/>
    <w:rsid w:val="000A4DA6"/>
    <w:rsid w:val="001A6708"/>
    <w:rsid w:val="001B2B7B"/>
    <w:rsid w:val="001C794F"/>
    <w:rsid w:val="001E4D5B"/>
    <w:rsid w:val="002A02D9"/>
    <w:rsid w:val="002D2861"/>
    <w:rsid w:val="002E2EDE"/>
    <w:rsid w:val="002F18AC"/>
    <w:rsid w:val="003039C9"/>
    <w:rsid w:val="00322850"/>
    <w:rsid w:val="00387EBE"/>
    <w:rsid w:val="003F7C39"/>
    <w:rsid w:val="00422601"/>
    <w:rsid w:val="00436D81"/>
    <w:rsid w:val="004444C1"/>
    <w:rsid w:val="00490D8C"/>
    <w:rsid w:val="004B2D8D"/>
    <w:rsid w:val="004B4D47"/>
    <w:rsid w:val="004C7DE8"/>
    <w:rsid w:val="004D1726"/>
    <w:rsid w:val="00510331"/>
    <w:rsid w:val="005240B4"/>
    <w:rsid w:val="00531C63"/>
    <w:rsid w:val="00544271"/>
    <w:rsid w:val="005A455A"/>
    <w:rsid w:val="005B2FCD"/>
    <w:rsid w:val="005E1380"/>
    <w:rsid w:val="005F0CCF"/>
    <w:rsid w:val="00697FEB"/>
    <w:rsid w:val="00725869"/>
    <w:rsid w:val="00777855"/>
    <w:rsid w:val="0077788B"/>
    <w:rsid w:val="00863CE9"/>
    <w:rsid w:val="00867A14"/>
    <w:rsid w:val="0087759C"/>
    <w:rsid w:val="00881ED7"/>
    <w:rsid w:val="008B28FD"/>
    <w:rsid w:val="008C61C0"/>
    <w:rsid w:val="008C72A5"/>
    <w:rsid w:val="008D2D51"/>
    <w:rsid w:val="0090121A"/>
    <w:rsid w:val="009120C1"/>
    <w:rsid w:val="00927138"/>
    <w:rsid w:val="00932492"/>
    <w:rsid w:val="009432F2"/>
    <w:rsid w:val="00951886"/>
    <w:rsid w:val="009C47A8"/>
    <w:rsid w:val="009D01DE"/>
    <w:rsid w:val="009E4525"/>
    <w:rsid w:val="00A0794D"/>
    <w:rsid w:val="00A3455E"/>
    <w:rsid w:val="00A34778"/>
    <w:rsid w:val="00A4453F"/>
    <w:rsid w:val="00A501AF"/>
    <w:rsid w:val="00A54387"/>
    <w:rsid w:val="00A76201"/>
    <w:rsid w:val="00A76C6C"/>
    <w:rsid w:val="00AC0B9B"/>
    <w:rsid w:val="00AD2744"/>
    <w:rsid w:val="00B740E7"/>
    <w:rsid w:val="00B82072"/>
    <w:rsid w:val="00BC05FF"/>
    <w:rsid w:val="00BE7BD3"/>
    <w:rsid w:val="00C03EEE"/>
    <w:rsid w:val="00C4668B"/>
    <w:rsid w:val="00C46D75"/>
    <w:rsid w:val="00C524A1"/>
    <w:rsid w:val="00C62958"/>
    <w:rsid w:val="00C858C7"/>
    <w:rsid w:val="00C87E6C"/>
    <w:rsid w:val="00CD5933"/>
    <w:rsid w:val="00D029BD"/>
    <w:rsid w:val="00D36008"/>
    <w:rsid w:val="00D5483A"/>
    <w:rsid w:val="00D71ED9"/>
    <w:rsid w:val="00D75F3D"/>
    <w:rsid w:val="00E4747E"/>
    <w:rsid w:val="00E77578"/>
    <w:rsid w:val="00E81E4D"/>
    <w:rsid w:val="00EA51A2"/>
    <w:rsid w:val="00EB0991"/>
    <w:rsid w:val="00EC046C"/>
    <w:rsid w:val="00F10989"/>
    <w:rsid w:val="00F14E7C"/>
    <w:rsid w:val="00F219ED"/>
    <w:rsid w:val="00F22211"/>
    <w:rsid w:val="00F75044"/>
    <w:rsid w:val="00FD650E"/>
    <w:rsid w:val="00FD656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50"/>
    <o:shapelayout v:ext="edit">
      <o:idmap v:ext="edit" data="2"/>
    </o:shapelayout>
  </w:shapeDefaults>
  <w:decimalSymbol w:val="."/>
  <w:listSeparator w:val=","/>
  <w14:docId w14:val="1DDAA43E"/>
  <w15:chartTrackingRefBased/>
  <w15:docId w15:val="{F6771382-F8BA-4089-B88A-9A972D77F83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EastAsia" w:hAnsiTheme="minorHAnsi" w:cstheme="minorBidi"/>
        <w:kern w:val="2"/>
        <w:sz w:val="22"/>
        <w:szCs w:val="24"/>
        <w:lang w:val="en-US" w:eastAsia="zh-CN" w:bidi="ar-SA"/>
        <w14:ligatures w14:val="standardContextual"/>
      </w:rPr>
    </w:rPrDefault>
    <w:pPrDefault>
      <w:pPr>
        <w:spacing w:after="160" w:line="278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0" w:qFormat="1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rsid w:val="00053AF6"/>
    <w:pPr>
      <w:widowControl w:val="0"/>
      <w:spacing w:after="0" w:line="240" w:lineRule="auto"/>
      <w:jc w:val="both"/>
    </w:pPr>
    <w:rPr>
      <w:sz w:val="21"/>
      <w14:ligatures w14:val="none"/>
    </w:rPr>
  </w:style>
  <w:style w:type="paragraph" w:styleId="1">
    <w:name w:val="heading 1"/>
    <w:basedOn w:val="a"/>
    <w:next w:val="a"/>
    <w:link w:val="10"/>
    <w:uiPriority w:val="9"/>
    <w:qFormat/>
    <w:rsid w:val="00EC046C"/>
    <w:pPr>
      <w:keepNext/>
      <w:keepLines/>
      <w:spacing w:before="480" w:after="80" w:line="278" w:lineRule="auto"/>
      <w:jc w:val="left"/>
      <w:outlineLvl w:val="0"/>
    </w:pPr>
    <w:rPr>
      <w:rFonts w:asciiTheme="majorHAnsi" w:eastAsiaTheme="majorEastAsia" w:hAnsiTheme="majorHAnsi" w:cstheme="majorBidi"/>
      <w:color w:val="0F4761" w:themeColor="accent1" w:themeShade="BF"/>
      <w:sz w:val="48"/>
      <w:szCs w:val="48"/>
      <w14:ligatures w14:val="standardContextual"/>
    </w:rPr>
  </w:style>
  <w:style w:type="paragraph" w:styleId="2">
    <w:name w:val="heading 2"/>
    <w:basedOn w:val="a"/>
    <w:next w:val="a"/>
    <w:link w:val="20"/>
    <w:uiPriority w:val="9"/>
    <w:semiHidden/>
    <w:unhideWhenUsed/>
    <w:qFormat/>
    <w:rsid w:val="00EC046C"/>
    <w:pPr>
      <w:keepNext/>
      <w:keepLines/>
      <w:spacing w:before="160" w:after="80" w:line="278" w:lineRule="auto"/>
      <w:jc w:val="left"/>
      <w:outlineLvl w:val="1"/>
    </w:pPr>
    <w:rPr>
      <w:rFonts w:asciiTheme="majorHAnsi" w:eastAsiaTheme="majorEastAsia" w:hAnsiTheme="majorHAnsi" w:cstheme="majorBidi"/>
      <w:color w:val="0F4761" w:themeColor="accent1" w:themeShade="BF"/>
      <w:sz w:val="40"/>
      <w:szCs w:val="40"/>
      <w14:ligatures w14:val="standardContextual"/>
    </w:rPr>
  </w:style>
  <w:style w:type="paragraph" w:styleId="3">
    <w:name w:val="heading 3"/>
    <w:basedOn w:val="a"/>
    <w:next w:val="a"/>
    <w:link w:val="30"/>
    <w:uiPriority w:val="9"/>
    <w:semiHidden/>
    <w:unhideWhenUsed/>
    <w:qFormat/>
    <w:rsid w:val="00EC046C"/>
    <w:pPr>
      <w:keepNext/>
      <w:keepLines/>
      <w:spacing w:before="160" w:after="80" w:line="278" w:lineRule="auto"/>
      <w:jc w:val="left"/>
      <w:outlineLvl w:val="2"/>
    </w:pPr>
    <w:rPr>
      <w:rFonts w:asciiTheme="majorHAnsi" w:eastAsiaTheme="majorEastAsia" w:hAnsiTheme="majorHAnsi" w:cstheme="majorBidi"/>
      <w:color w:val="0F4761" w:themeColor="accent1" w:themeShade="BF"/>
      <w:sz w:val="32"/>
      <w:szCs w:val="32"/>
      <w14:ligatures w14:val="standardContextual"/>
    </w:rPr>
  </w:style>
  <w:style w:type="paragraph" w:styleId="4">
    <w:name w:val="heading 4"/>
    <w:basedOn w:val="a"/>
    <w:next w:val="a"/>
    <w:link w:val="40"/>
    <w:uiPriority w:val="9"/>
    <w:semiHidden/>
    <w:unhideWhenUsed/>
    <w:qFormat/>
    <w:rsid w:val="00EC046C"/>
    <w:pPr>
      <w:keepNext/>
      <w:keepLines/>
      <w:spacing w:before="80" w:after="40" w:line="278" w:lineRule="auto"/>
      <w:jc w:val="left"/>
      <w:outlineLvl w:val="3"/>
    </w:pPr>
    <w:rPr>
      <w:rFonts w:cstheme="majorBidi"/>
      <w:color w:val="0F4761" w:themeColor="accent1" w:themeShade="BF"/>
      <w:sz w:val="28"/>
      <w:szCs w:val="28"/>
      <w14:ligatures w14:val="standardContextual"/>
    </w:rPr>
  </w:style>
  <w:style w:type="paragraph" w:styleId="5">
    <w:name w:val="heading 5"/>
    <w:basedOn w:val="a"/>
    <w:next w:val="a"/>
    <w:link w:val="50"/>
    <w:uiPriority w:val="9"/>
    <w:semiHidden/>
    <w:unhideWhenUsed/>
    <w:qFormat/>
    <w:rsid w:val="00EC046C"/>
    <w:pPr>
      <w:keepNext/>
      <w:keepLines/>
      <w:spacing w:before="80" w:after="40" w:line="278" w:lineRule="auto"/>
      <w:jc w:val="left"/>
      <w:outlineLvl w:val="4"/>
    </w:pPr>
    <w:rPr>
      <w:rFonts w:cstheme="majorBidi"/>
      <w:color w:val="0F4761" w:themeColor="accent1" w:themeShade="BF"/>
      <w:sz w:val="24"/>
      <w14:ligatures w14:val="standardContextual"/>
    </w:rPr>
  </w:style>
  <w:style w:type="paragraph" w:styleId="6">
    <w:name w:val="heading 6"/>
    <w:basedOn w:val="a"/>
    <w:next w:val="a"/>
    <w:link w:val="60"/>
    <w:uiPriority w:val="9"/>
    <w:semiHidden/>
    <w:unhideWhenUsed/>
    <w:qFormat/>
    <w:rsid w:val="00EC046C"/>
    <w:pPr>
      <w:keepNext/>
      <w:keepLines/>
      <w:spacing w:before="40" w:line="278" w:lineRule="auto"/>
      <w:jc w:val="left"/>
      <w:outlineLvl w:val="5"/>
    </w:pPr>
    <w:rPr>
      <w:rFonts w:cstheme="majorBidi"/>
      <w:b/>
      <w:bCs/>
      <w:color w:val="0F4761" w:themeColor="accent1" w:themeShade="BF"/>
      <w:sz w:val="22"/>
      <w14:ligatures w14:val="standardContextual"/>
    </w:rPr>
  </w:style>
  <w:style w:type="paragraph" w:styleId="7">
    <w:name w:val="heading 7"/>
    <w:basedOn w:val="a"/>
    <w:next w:val="a"/>
    <w:link w:val="70"/>
    <w:uiPriority w:val="9"/>
    <w:semiHidden/>
    <w:unhideWhenUsed/>
    <w:qFormat/>
    <w:rsid w:val="00EC046C"/>
    <w:pPr>
      <w:keepNext/>
      <w:keepLines/>
      <w:spacing w:before="40" w:line="278" w:lineRule="auto"/>
      <w:jc w:val="left"/>
      <w:outlineLvl w:val="6"/>
    </w:pPr>
    <w:rPr>
      <w:rFonts w:cstheme="majorBidi"/>
      <w:b/>
      <w:bCs/>
      <w:color w:val="595959" w:themeColor="text1" w:themeTint="A6"/>
      <w:sz w:val="22"/>
      <w14:ligatures w14:val="standardContextual"/>
    </w:rPr>
  </w:style>
  <w:style w:type="paragraph" w:styleId="8">
    <w:name w:val="heading 8"/>
    <w:basedOn w:val="a"/>
    <w:next w:val="a"/>
    <w:link w:val="80"/>
    <w:uiPriority w:val="9"/>
    <w:semiHidden/>
    <w:unhideWhenUsed/>
    <w:qFormat/>
    <w:rsid w:val="00EC046C"/>
    <w:pPr>
      <w:keepNext/>
      <w:keepLines/>
      <w:spacing w:line="278" w:lineRule="auto"/>
      <w:jc w:val="left"/>
      <w:outlineLvl w:val="7"/>
    </w:pPr>
    <w:rPr>
      <w:rFonts w:cstheme="majorBidi"/>
      <w:color w:val="595959" w:themeColor="text1" w:themeTint="A6"/>
      <w:sz w:val="22"/>
      <w14:ligatures w14:val="standardContextual"/>
    </w:rPr>
  </w:style>
  <w:style w:type="paragraph" w:styleId="9">
    <w:name w:val="heading 9"/>
    <w:basedOn w:val="a"/>
    <w:next w:val="a"/>
    <w:link w:val="90"/>
    <w:uiPriority w:val="9"/>
    <w:semiHidden/>
    <w:unhideWhenUsed/>
    <w:qFormat/>
    <w:rsid w:val="00EC046C"/>
    <w:pPr>
      <w:keepNext/>
      <w:keepLines/>
      <w:spacing w:line="278" w:lineRule="auto"/>
      <w:jc w:val="left"/>
      <w:outlineLvl w:val="8"/>
    </w:pPr>
    <w:rPr>
      <w:rFonts w:eastAsiaTheme="majorEastAsia" w:cstheme="majorBidi"/>
      <w:color w:val="595959" w:themeColor="text1" w:themeTint="A6"/>
      <w:sz w:val="22"/>
      <w14:ligatures w14:val="standardContextual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customStyle="1" w:styleId="10">
    <w:name w:val="标题 1 字符"/>
    <w:basedOn w:val="a0"/>
    <w:link w:val="1"/>
    <w:uiPriority w:val="9"/>
    <w:rsid w:val="00EC046C"/>
    <w:rPr>
      <w:rFonts w:asciiTheme="majorHAnsi" w:eastAsiaTheme="majorEastAsia" w:hAnsiTheme="majorHAnsi" w:cstheme="majorBidi"/>
      <w:color w:val="0F4761" w:themeColor="accent1" w:themeShade="BF"/>
      <w:sz w:val="48"/>
      <w:szCs w:val="48"/>
    </w:rPr>
  </w:style>
  <w:style w:type="character" w:customStyle="1" w:styleId="20">
    <w:name w:val="标题 2 字符"/>
    <w:basedOn w:val="a0"/>
    <w:link w:val="2"/>
    <w:uiPriority w:val="9"/>
    <w:semiHidden/>
    <w:rsid w:val="00EC046C"/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character" w:customStyle="1" w:styleId="30">
    <w:name w:val="标题 3 字符"/>
    <w:basedOn w:val="a0"/>
    <w:link w:val="3"/>
    <w:uiPriority w:val="9"/>
    <w:semiHidden/>
    <w:rsid w:val="00EC046C"/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character" w:customStyle="1" w:styleId="40">
    <w:name w:val="标题 4 字符"/>
    <w:basedOn w:val="a0"/>
    <w:link w:val="4"/>
    <w:uiPriority w:val="9"/>
    <w:semiHidden/>
    <w:rsid w:val="00EC046C"/>
    <w:rPr>
      <w:rFonts w:cstheme="majorBidi"/>
      <w:color w:val="0F4761" w:themeColor="accent1" w:themeShade="BF"/>
      <w:sz w:val="28"/>
      <w:szCs w:val="28"/>
    </w:rPr>
  </w:style>
  <w:style w:type="character" w:customStyle="1" w:styleId="50">
    <w:name w:val="标题 5 字符"/>
    <w:basedOn w:val="a0"/>
    <w:link w:val="5"/>
    <w:uiPriority w:val="9"/>
    <w:semiHidden/>
    <w:rsid w:val="00EC046C"/>
    <w:rPr>
      <w:rFonts w:cstheme="majorBidi"/>
      <w:color w:val="0F4761" w:themeColor="accent1" w:themeShade="BF"/>
      <w:sz w:val="24"/>
    </w:rPr>
  </w:style>
  <w:style w:type="character" w:customStyle="1" w:styleId="60">
    <w:name w:val="标题 6 字符"/>
    <w:basedOn w:val="a0"/>
    <w:link w:val="6"/>
    <w:uiPriority w:val="9"/>
    <w:semiHidden/>
    <w:rsid w:val="00EC046C"/>
    <w:rPr>
      <w:rFonts w:cstheme="majorBidi"/>
      <w:b/>
      <w:bCs/>
      <w:color w:val="0F4761" w:themeColor="accent1" w:themeShade="BF"/>
    </w:rPr>
  </w:style>
  <w:style w:type="character" w:customStyle="1" w:styleId="70">
    <w:name w:val="标题 7 字符"/>
    <w:basedOn w:val="a0"/>
    <w:link w:val="7"/>
    <w:uiPriority w:val="9"/>
    <w:semiHidden/>
    <w:rsid w:val="00EC046C"/>
    <w:rPr>
      <w:rFonts w:cstheme="majorBidi"/>
      <w:b/>
      <w:bCs/>
      <w:color w:val="595959" w:themeColor="text1" w:themeTint="A6"/>
    </w:rPr>
  </w:style>
  <w:style w:type="character" w:customStyle="1" w:styleId="80">
    <w:name w:val="标题 8 字符"/>
    <w:basedOn w:val="a0"/>
    <w:link w:val="8"/>
    <w:uiPriority w:val="9"/>
    <w:semiHidden/>
    <w:rsid w:val="00EC046C"/>
    <w:rPr>
      <w:rFonts w:cstheme="majorBidi"/>
      <w:color w:val="595959" w:themeColor="text1" w:themeTint="A6"/>
    </w:rPr>
  </w:style>
  <w:style w:type="character" w:customStyle="1" w:styleId="90">
    <w:name w:val="标题 9 字符"/>
    <w:basedOn w:val="a0"/>
    <w:link w:val="9"/>
    <w:uiPriority w:val="9"/>
    <w:semiHidden/>
    <w:rsid w:val="00EC046C"/>
    <w:rPr>
      <w:rFonts w:eastAsiaTheme="majorEastAsia" w:cstheme="majorBidi"/>
      <w:color w:val="595959" w:themeColor="text1" w:themeTint="A6"/>
    </w:rPr>
  </w:style>
  <w:style w:type="paragraph" w:styleId="a3">
    <w:name w:val="Title"/>
    <w:basedOn w:val="a"/>
    <w:next w:val="a"/>
    <w:link w:val="a4"/>
    <w:uiPriority w:val="10"/>
    <w:qFormat/>
    <w:rsid w:val="00EC046C"/>
    <w:pPr>
      <w:spacing w:after="80"/>
      <w:contextualSpacing/>
      <w:jc w:val="center"/>
    </w:pPr>
    <w:rPr>
      <w:rFonts w:asciiTheme="majorHAnsi" w:eastAsiaTheme="majorEastAsia" w:hAnsiTheme="majorHAnsi" w:cstheme="majorBidi"/>
      <w:spacing w:val="-10"/>
      <w:kern w:val="28"/>
      <w:sz w:val="56"/>
      <w:szCs w:val="56"/>
      <w14:ligatures w14:val="standardContextual"/>
    </w:rPr>
  </w:style>
  <w:style w:type="character" w:customStyle="1" w:styleId="a4">
    <w:name w:val="标题 字符"/>
    <w:basedOn w:val="a0"/>
    <w:link w:val="a3"/>
    <w:uiPriority w:val="10"/>
    <w:rsid w:val="00EC046C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a5">
    <w:name w:val="Subtitle"/>
    <w:basedOn w:val="a"/>
    <w:next w:val="a"/>
    <w:link w:val="a6"/>
    <w:uiPriority w:val="11"/>
    <w:qFormat/>
    <w:rsid w:val="00EC046C"/>
    <w:pPr>
      <w:numPr>
        <w:ilvl w:val="1"/>
      </w:numPr>
      <w:spacing w:after="160" w:line="278" w:lineRule="auto"/>
      <w:jc w:val="center"/>
    </w:pPr>
    <w:rPr>
      <w:rFonts w:asciiTheme="majorHAnsi" w:eastAsiaTheme="majorEastAsia" w:hAnsiTheme="majorHAnsi" w:cstheme="majorBidi"/>
      <w:color w:val="595959" w:themeColor="text1" w:themeTint="A6"/>
      <w:spacing w:val="15"/>
      <w:sz w:val="28"/>
      <w:szCs w:val="28"/>
      <w14:ligatures w14:val="standardContextual"/>
    </w:rPr>
  </w:style>
  <w:style w:type="character" w:customStyle="1" w:styleId="a6">
    <w:name w:val="副标题 字符"/>
    <w:basedOn w:val="a0"/>
    <w:link w:val="a5"/>
    <w:uiPriority w:val="11"/>
    <w:rsid w:val="00EC046C"/>
    <w:rPr>
      <w:rFonts w:asciiTheme="majorHAnsi" w:eastAsiaTheme="majorEastAsia" w:hAnsiTheme="majorHAnsi" w:cstheme="majorBidi"/>
      <w:color w:val="595959" w:themeColor="text1" w:themeTint="A6"/>
      <w:spacing w:val="15"/>
      <w:sz w:val="28"/>
      <w:szCs w:val="28"/>
    </w:rPr>
  </w:style>
  <w:style w:type="paragraph" w:styleId="a7">
    <w:name w:val="Quote"/>
    <w:basedOn w:val="a"/>
    <w:next w:val="a"/>
    <w:link w:val="a8"/>
    <w:uiPriority w:val="29"/>
    <w:qFormat/>
    <w:rsid w:val="00EC046C"/>
    <w:pPr>
      <w:spacing w:before="160" w:after="160" w:line="278" w:lineRule="auto"/>
      <w:jc w:val="center"/>
    </w:pPr>
    <w:rPr>
      <w:i/>
      <w:iCs/>
      <w:color w:val="404040" w:themeColor="text1" w:themeTint="BF"/>
      <w:sz w:val="22"/>
      <w14:ligatures w14:val="standardContextual"/>
    </w:rPr>
  </w:style>
  <w:style w:type="character" w:customStyle="1" w:styleId="a8">
    <w:name w:val="引用 字符"/>
    <w:basedOn w:val="a0"/>
    <w:link w:val="a7"/>
    <w:uiPriority w:val="29"/>
    <w:rsid w:val="00EC046C"/>
    <w:rPr>
      <w:i/>
      <w:iCs/>
      <w:color w:val="404040" w:themeColor="text1" w:themeTint="BF"/>
    </w:rPr>
  </w:style>
  <w:style w:type="paragraph" w:styleId="a9">
    <w:name w:val="List Paragraph"/>
    <w:basedOn w:val="a"/>
    <w:uiPriority w:val="34"/>
    <w:qFormat/>
    <w:rsid w:val="00EC046C"/>
    <w:pPr>
      <w:spacing w:after="160" w:line="278" w:lineRule="auto"/>
      <w:ind w:left="720"/>
      <w:contextualSpacing/>
      <w:jc w:val="left"/>
    </w:pPr>
    <w:rPr>
      <w:sz w:val="22"/>
      <w14:ligatures w14:val="standardContextual"/>
    </w:rPr>
  </w:style>
  <w:style w:type="character" w:styleId="aa">
    <w:name w:val="Intense Emphasis"/>
    <w:basedOn w:val="a0"/>
    <w:uiPriority w:val="21"/>
    <w:qFormat/>
    <w:rsid w:val="00EC046C"/>
    <w:rPr>
      <w:i/>
      <w:iCs/>
      <w:color w:val="0F4761" w:themeColor="accent1" w:themeShade="BF"/>
    </w:rPr>
  </w:style>
  <w:style w:type="paragraph" w:styleId="ab">
    <w:name w:val="Intense Quote"/>
    <w:basedOn w:val="a"/>
    <w:next w:val="a"/>
    <w:link w:val="ac"/>
    <w:uiPriority w:val="30"/>
    <w:qFormat/>
    <w:rsid w:val="00EC046C"/>
    <w:pPr>
      <w:pBdr>
        <w:top w:val="single" w:sz="4" w:space="10" w:color="0F4761" w:themeColor="accent1" w:themeShade="BF"/>
        <w:bottom w:val="single" w:sz="4" w:space="10" w:color="0F4761" w:themeColor="accent1" w:themeShade="BF"/>
      </w:pBdr>
      <w:spacing w:before="360" w:after="360" w:line="278" w:lineRule="auto"/>
      <w:ind w:left="864" w:right="864"/>
      <w:jc w:val="center"/>
    </w:pPr>
    <w:rPr>
      <w:i/>
      <w:iCs/>
      <w:color w:val="0F4761" w:themeColor="accent1" w:themeShade="BF"/>
      <w:sz w:val="22"/>
      <w14:ligatures w14:val="standardContextual"/>
    </w:rPr>
  </w:style>
  <w:style w:type="character" w:customStyle="1" w:styleId="ac">
    <w:name w:val="明显引用 字符"/>
    <w:basedOn w:val="a0"/>
    <w:link w:val="ab"/>
    <w:uiPriority w:val="30"/>
    <w:rsid w:val="00EC046C"/>
    <w:rPr>
      <w:i/>
      <w:iCs/>
      <w:color w:val="0F4761" w:themeColor="accent1" w:themeShade="BF"/>
    </w:rPr>
  </w:style>
  <w:style w:type="character" w:styleId="ad">
    <w:name w:val="Intense Reference"/>
    <w:basedOn w:val="a0"/>
    <w:uiPriority w:val="32"/>
    <w:qFormat/>
    <w:rsid w:val="00EC046C"/>
    <w:rPr>
      <w:b/>
      <w:bCs/>
      <w:smallCaps/>
      <w:color w:val="0F4761" w:themeColor="accent1" w:themeShade="BF"/>
      <w:spacing w:val="5"/>
    </w:rPr>
  </w:style>
  <w:style w:type="paragraph" w:styleId="ae">
    <w:name w:val="header"/>
    <w:basedOn w:val="a"/>
    <w:link w:val="af"/>
    <w:uiPriority w:val="99"/>
    <w:unhideWhenUsed/>
    <w:rsid w:val="002F18AC"/>
    <w:pPr>
      <w:tabs>
        <w:tab w:val="center" w:pos="4153"/>
        <w:tab w:val="right" w:pos="8306"/>
      </w:tabs>
      <w:snapToGrid w:val="0"/>
      <w:spacing w:after="160"/>
      <w:jc w:val="center"/>
    </w:pPr>
    <w:rPr>
      <w:sz w:val="18"/>
      <w:szCs w:val="18"/>
      <w14:ligatures w14:val="standardContextual"/>
    </w:rPr>
  </w:style>
  <w:style w:type="character" w:customStyle="1" w:styleId="af">
    <w:name w:val="页眉 字符"/>
    <w:basedOn w:val="a0"/>
    <w:link w:val="ae"/>
    <w:uiPriority w:val="99"/>
    <w:rsid w:val="002F18AC"/>
    <w:rPr>
      <w:sz w:val="18"/>
      <w:szCs w:val="18"/>
    </w:rPr>
  </w:style>
  <w:style w:type="paragraph" w:styleId="af0">
    <w:name w:val="footer"/>
    <w:basedOn w:val="a"/>
    <w:link w:val="af1"/>
    <w:uiPriority w:val="99"/>
    <w:unhideWhenUsed/>
    <w:rsid w:val="002F18AC"/>
    <w:pPr>
      <w:tabs>
        <w:tab w:val="center" w:pos="4153"/>
        <w:tab w:val="right" w:pos="8306"/>
      </w:tabs>
      <w:snapToGrid w:val="0"/>
      <w:spacing w:after="160"/>
      <w:jc w:val="left"/>
    </w:pPr>
    <w:rPr>
      <w:sz w:val="18"/>
      <w:szCs w:val="18"/>
      <w14:ligatures w14:val="standardContextual"/>
    </w:rPr>
  </w:style>
  <w:style w:type="character" w:customStyle="1" w:styleId="af1">
    <w:name w:val="页脚 字符"/>
    <w:basedOn w:val="a0"/>
    <w:link w:val="af0"/>
    <w:uiPriority w:val="99"/>
    <w:rsid w:val="002F18AC"/>
    <w:rPr>
      <w:sz w:val="18"/>
      <w:szCs w:val="18"/>
    </w:rPr>
  </w:style>
  <w:style w:type="table" w:styleId="af2">
    <w:name w:val="Table Grid"/>
    <w:basedOn w:val="a1"/>
    <w:qFormat/>
    <w:rsid w:val="00D75F3D"/>
    <w:pPr>
      <w:widowControl w:val="0"/>
      <w:spacing w:after="0" w:line="240" w:lineRule="auto"/>
      <w:jc w:val="both"/>
    </w:pPr>
    <w:rPr>
      <w:rFonts w:ascii="Times New Roman" w:eastAsia="宋体" w:hAnsi="Times New Roman" w:cs="Times New Roman"/>
      <w:kern w:val="0"/>
      <w:sz w:val="20"/>
      <w:szCs w:val="20"/>
      <w14:ligatures w14:val="none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fontstyle01">
    <w:name w:val="fontstyle01"/>
    <w:basedOn w:val="a0"/>
    <w:qFormat/>
    <w:rsid w:val="00B740E7"/>
    <w:rPr>
      <w:rFonts w:ascii="TimesNewRomanPS-BoldMT" w:hAnsi="TimesNewRomanPS-BoldMT" w:hint="default"/>
      <w:b/>
      <w:bCs/>
      <w:color w:val="000000"/>
      <w:sz w:val="24"/>
      <w:szCs w:val="24"/>
    </w:rPr>
  </w:style>
  <w:style w:type="character" w:styleId="af3">
    <w:name w:val="Hyperlink"/>
    <w:basedOn w:val="a0"/>
    <w:uiPriority w:val="99"/>
    <w:unhideWhenUsed/>
    <w:rsid w:val="005B2FCD"/>
    <w:rPr>
      <w:color w:val="467886" w:themeColor="hyperlink"/>
      <w:u w:val="single"/>
    </w:rPr>
  </w:style>
  <w:style w:type="paragraph" w:customStyle="1" w:styleId="EndNoteBibliographyTitle">
    <w:name w:val="EndNote Bibliography Title"/>
    <w:basedOn w:val="a"/>
    <w:link w:val="EndNoteBibliographyTitle0"/>
    <w:rsid w:val="00C4668B"/>
    <w:pPr>
      <w:jc w:val="center"/>
    </w:pPr>
    <w:rPr>
      <w:rFonts w:ascii="等线" w:eastAsia="等线" w:hAnsi="等线"/>
      <w:noProof/>
      <w:sz w:val="20"/>
    </w:rPr>
  </w:style>
  <w:style w:type="character" w:customStyle="1" w:styleId="EndNoteBibliographyTitle0">
    <w:name w:val="EndNote Bibliography Title 字符"/>
    <w:basedOn w:val="a0"/>
    <w:link w:val="EndNoteBibliographyTitle"/>
    <w:rsid w:val="00C4668B"/>
    <w:rPr>
      <w:rFonts w:ascii="等线" w:eastAsia="等线" w:hAnsi="等线"/>
      <w:noProof/>
      <w:sz w:val="20"/>
      <w14:ligatures w14:val="none"/>
    </w:rPr>
  </w:style>
  <w:style w:type="paragraph" w:customStyle="1" w:styleId="EndNoteBibliography">
    <w:name w:val="EndNote Bibliography"/>
    <w:basedOn w:val="a"/>
    <w:link w:val="EndNoteBibliography0"/>
    <w:rsid w:val="00C4668B"/>
    <w:rPr>
      <w:rFonts w:ascii="等线" w:eastAsia="等线" w:hAnsi="等线"/>
      <w:noProof/>
      <w:sz w:val="20"/>
    </w:rPr>
  </w:style>
  <w:style w:type="character" w:customStyle="1" w:styleId="EndNoteBibliography0">
    <w:name w:val="EndNote Bibliography 字符"/>
    <w:basedOn w:val="a0"/>
    <w:link w:val="EndNoteBibliography"/>
    <w:rsid w:val="00C4668B"/>
    <w:rPr>
      <w:rFonts w:ascii="等线" w:eastAsia="等线" w:hAnsi="等线"/>
      <w:noProof/>
      <w:sz w:val="20"/>
      <w14:ligatures w14:val="none"/>
    </w:rPr>
  </w:style>
  <w:style w:type="character" w:styleId="af4">
    <w:name w:val="Unresolved Mention"/>
    <w:basedOn w:val="a0"/>
    <w:uiPriority w:val="99"/>
    <w:semiHidden/>
    <w:unhideWhenUsed/>
    <w:rsid w:val="00C4668B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ivs>
    <w:div w:id="2318929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53060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89441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image" Target="media/image6.tiff"/><Relationship Id="rId18" Type="http://schemas.openxmlformats.org/officeDocument/2006/relationships/image" Target="media/image11.png"/><Relationship Id="rId26" Type="http://schemas.openxmlformats.org/officeDocument/2006/relationships/image" Target="media/image19.png"/><Relationship Id="rId3" Type="http://schemas.openxmlformats.org/officeDocument/2006/relationships/settings" Target="settings.xml"/><Relationship Id="rId21" Type="http://schemas.openxmlformats.org/officeDocument/2006/relationships/image" Target="media/image14.png"/><Relationship Id="rId34" Type="http://schemas.openxmlformats.org/officeDocument/2006/relationships/fontTable" Target="fontTable.xml"/><Relationship Id="rId7" Type="http://schemas.openxmlformats.org/officeDocument/2006/relationships/footer" Target="footer1.xml"/><Relationship Id="rId12" Type="http://schemas.openxmlformats.org/officeDocument/2006/relationships/image" Target="media/image5.tiff"/><Relationship Id="rId17" Type="http://schemas.openxmlformats.org/officeDocument/2006/relationships/image" Target="media/image10.png"/><Relationship Id="rId25" Type="http://schemas.openxmlformats.org/officeDocument/2006/relationships/image" Target="media/image18.png"/><Relationship Id="rId33" Type="http://schemas.openxmlformats.org/officeDocument/2006/relationships/hyperlink" Target="https://www.healthline.com/nutrition/fortified-wine" TargetMode="External"/><Relationship Id="rId2" Type="http://schemas.openxmlformats.org/officeDocument/2006/relationships/styles" Target="styles.xml"/><Relationship Id="rId16" Type="http://schemas.openxmlformats.org/officeDocument/2006/relationships/image" Target="media/image9.png"/><Relationship Id="rId20" Type="http://schemas.openxmlformats.org/officeDocument/2006/relationships/image" Target="media/image13.png"/><Relationship Id="rId29" Type="http://schemas.openxmlformats.org/officeDocument/2006/relationships/image" Target="media/image22.png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11" Type="http://schemas.openxmlformats.org/officeDocument/2006/relationships/image" Target="media/image4.tiff"/><Relationship Id="rId24" Type="http://schemas.openxmlformats.org/officeDocument/2006/relationships/image" Target="media/image17.png"/><Relationship Id="rId32" Type="http://schemas.openxmlformats.org/officeDocument/2006/relationships/hyperlink" Target="https://www.nhs.uk/live-well/alcohol-advice/calculating-alcohol-units/" TargetMode="External"/><Relationship Id="rId5" Type="http://schemas.openxmlformats.org/officeDocument/2006/relationships/footnotes" Target="footnotes.xml"/><Relationship Id="rId15" Type="http://schemas.openxmlformats.org/officeDocument/2006/relationships/image" Target="media/image8.png"/><Relationship Id="rId23" Type="http://schemas.openxmlformats.org/officeDocument/2006/relationships/image" Target="media/image16.png"/><Relationship Id="rId28" Type="http://schemas.openxmlformats.org/officeDocument/2006/relationships/image" Target="media/image21.png"/><Relationship Id="rId10" Type="http://schemas.openxmlformats.org/officeDocument/2006/relationships/image" Target="media/image3.tiff"/><Relationship Id="rId19" Type="http://schemas.openxmlformats.org/officeDocument/2006/relationships/image" Target="media/image12.png"/><Relationship Id="rId31" Type="http://schemas.openxmlformats.org/officeDocument/2006/relationships/image" Target="media/image24.png"/><Relationship Id="rId4" Type="http://schemas.openxmlformats.org/officeDocument/2006/relationships/webSettings" Target="webSettings.xml"/><Relationship Id="rId9" Type="http://schemas.openxmlformats.org/officeDocument/2006/relationships/image" Target="media/image2.tiff"/><Relationship Id="rId14" Type="http://schemas.openxmlformats.org/officeDocument/2006/relationships/image" Target="media/image7.png"/><Relationship Id="rId22" Type="http://schemas.openxmlformats.org/officeDocument/2006/relationships/image" Target="media/image15.png"/><Relationship Id="rId27" Type="http://schemas.openxmlformats.org/officeDocument/2006/relationships/image" Target="media/image20.png"/><Relationship Id="rId30" Type="http://schemas.openxmlformats.org/officeDocument/2006/relationships/image" Target="media/image23.png"/><Relationship Id="rId35" Type="http://schemas.openxmlformats.org/officeDocument/2006/relationships/theme" Target="theme/theme1.xml"/><Relationship Id="rId8" Type="http://schemas.openxmlformats.org/officeDocument/2006/relationships/image" Target="media/image1.tiff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0E2841"/>
      </a:dk2>
      <a:lt2>
        <a:srgbClr val="E8E8E8"/>
      </a:lt2>
      <a:accent1>
        <a:srgbClr val="156082"/>
      </a:accent1>
      <a:accent2>
        <a:srgbClr val="E97132"/>
      </a:accent2>
      <a:accent3>
        <a:srgbClr val="196B24"/>
      </a:accent3>
      <a:accent4>
        <a:srgbClr val="0F9ED5"/>
      </a:accent4>
      <a:accent5>
        <a:srgbClr val="A02B93"/>
      </a:accent5>
      <a:accent6>
        <a:srgbClr val="4EA72E"/>
      </a:accent6>
      <a:hlink>
        <a:srgbClr val="467886"/>
      </a:hlink>
      <a:folHlink>
        <a:srgbClr val="96607D"/>
      </a:folHlink>
    </a:clrScheme>
    <a:fontScheme name="Office">
      <a:majorFont>
        <a:latin typeface="等线 Light" panose="0211000402020202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11000402020202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2E142A2C-CD16-42D6-873A-C26D2A0506FA}" vid="{1BDDFF52-6CD6-40A5-AB3C-68EB2F1E4D0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3BFA5843-61D2-4A5D-B8AF-3DC11E693E0C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837</TotalTime>
  <Pages>54</Pages>
  <Words>5534</Words>
  <Characters>30271</Characters>
  <Application>Microsoft Office Word</Application>
  <DocSecurity>0</DocSecurity>
  <Lines>3363</Lines>
  <Paragraphs>2557</Paragraphs>
  <ScaleCrop>false</ScaleCrop>
  <Company/>
  <LinksUpToDate>false</LinksUpToDate>
  <CharactersWithSpaces>3324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杰 陈</dc:creator>
  <cp:keywords/>
  <dc:description/>
  <cp:lastModifiedBy>杰 陈</cp:lastModifiedBy>
  <cp:revision>55</cp:revision>
  <dcterms:created xsi:type="dcterms:W3CDTF">2025-07-20T07:06:00Z</dcterms:created>
  <dcterms:modified xsi:type="dcterms:W3CDTF">2025-08-27T06:08:00Z</dcterms:modified>
</cp:coreProperties>
</file>